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C19FAC" w14:textId="77777777" w:rsidR="00E86CDF" w:rsidRDefault="00E86CDF" w:rsidP="00E86CDF">
      <w:pPr>
        <w:spacing w:line="480" w:lineRule="auto"/>
        <w:jc w:val="center"/>
        <w:rPr>
          <w:b/>
          <w:bCs/>
          <w:color w:val="222222"/>
          <w:shd w:val="clear" w:color="auto" w:fill="FFFFFF"/>
        </w:rPr>
      </w:pPr>
    </w:p>
    <w:p w14:paraId="794F1F2A" w14:textId="77777777" w:rsidR="00E86CDF" w:rsidRDefault="00E86CDF" w:rsidP="00E86CDF">
      <w:pPr>
        <w:spacing w:line="480" w:lineRule="auto"/>
        <w:jc w:val="center"/>
        <w:rPr>
          <w:b/>
          <w:bCs/>
          <w:color w:val="222222"/>
          <w:shd w:val="clear" w:color="auto" w:fill="FFFFFF"/>
        </w:rPr>
      </w:pPr>
    </w:p>
    <w:p w14:paraId="1470E2CB" w14:textId="77777777" w:rsidR="00E86CDF" w:rsidRDefault="00E86CDF" w:rsidP="00E86CDF">
      <w:pPr>
        <w:spacing w:line="480" w:lineRule="auto"/>
        <w:jc w:val="center"/>
        <w:rPr>
          <w:b/>
          <w:bCs/>
          <w:color w:val="222222"/>
          <w:shd w:val="clear" w:color="auto" w:fill="FFFFFF"/>
        </w:rPr>
      </w:pPr>
    </w:p>
    <w:p w14:paraId="61BE1269" w14:textId="77777777" w:rsidR="00E86CDF" w:rsidRDefault="00E86CDF" w:rsidP="00E86CDF">
      <w:pPr>
        <w:spacing w:line="480" w:lineRule="auto"/>
        <w:jc w:val="center"/>
        <w:rPr>
          <w:b/>
          <w:bCs/>
          <w:color w:val="222222"/>
          <w:shd w:val="clear" w:color="auto" w:fill="FFFFFF"/>
        </w:rPr>
      </w:pPr>
    </w:p>
    <w:p w14:paraId="116DB80A" w14:textId="269EA3C2" w:rsidR="009709D4" w:rsidRDefault="0018737E" w:rsidP="00E86CDF">
      <w:pPr>
        <w:spacing w:line="480" w:lineRule="auto"/>
        <w:jc w:val="center"/>
        <w:rPr>
          <w:b/>
          <w:bCs/>
          <w:color w:val="222222"/>
          <w:shd w:val="clear" w:color="auto" w:fill="FFFFFF"/>
        </w:rPr>
      </w:pPr>
      <w:r w:rsidRPr="006C02FD">
        <w:rPr>
          <w:b/>
          <w:bCs/>
          <w:color w:val="222222"/>
          <w:shd w:val="clear" w:color="auto" w:fill="FFFFFF"/>
        </w:rPr>
        <w:t>Neural Meaning</w:t>
      </w:r>
      <w:r w:rsidR="00A33F3A">
        <w:rPr>
          <w:b/>
          <w:bCs/>
          <w:color w:val="222222"/>
          <w:shd w:val="clear" w:color="auto" w:fill="FFFFFF"/>
        </w:rPr>
        <w:t xml:space="preserve"> </w:t>
      </w:r>
      <w:r w:rsidRPr="006C02FD">
        <w:rPr>
          <w:b/>
          <w:bCs/>
          <w:color w:val="222222"/>
          <w:shd w:val="clear" w:color="auto" w:fill="FFFFFF"/>
        </w:rPr>
        <w:t>Making</w:t>
      </w:r>
      <w:r w:rsidR="00137BB6">
        <w:rPr>
          <w:b/>
          <w:bCs/>
          <w:color w:val="222222"/>
          <w:shd w:val="clear" w:color="auto" w:fill="FFFFFF"/>
        </w:rPr>
        <w:t>, Prediction,</w:t>
      </w:r>
      <w:r w:rsidRPr="006C02FD">
        <w:rPr>
          <w:b/>
          <w:bCs/>
          <w:color w:val="222222"/>
          <w:shd w:val="clear" w:color="auto" w:fill="FFFFFF"/>
        </w:rPr>
        <w:t xml:space="preserve"> </w:t>
      </w:r>
      <w:r>
        <w:rPr>
          <w:b/>
          <w:bCs/>
          <w:color w:val="222222"/>
          <w:shd w:val="clear" w:color="auto" w:fill="FFFFFF"/>
        </w:rPr>
        <w:t xml:space="preserve">and </w:t>
      </w:r>
      <w:r w:rsidR="00733F3C">
        <w:rPr>
          <w:b/>
          <w:bCs/>
          <w:color w:val="222222"/>
          <w:shd w:val="clear" w:color="auto" w:fill="FFFFFF"/>
        </w:rPr>
        <w:t>Prefrontal</w:t>
      </w:r>
      <w:r w:rsidRPr="006C02FD">
        <w:rPr>
          <w:b/>
          <w:bCs/>
          <w:color w:val="222222"/>
          <w:shd w:val="clear" w:color="auto" w:fill="FFFFFF"/>
        </w:rPr>
        <w:t>-</w:t>
      </w:r>
      <w:r>
        <w:rPr>
          <w:b/>
          <w:bCs/>
          <w:color w:val="222222"/>
          <w:shd w:val="clear" w:color="auto" w:fill="FFFFFF"/>
        </w:rPr>
        <w:t>S</w:t>
      </w:r>
      <w:r w:rsidRPr="006C02FD">
        <w:rPr>
          <w:b/>
          <w:bCs/>
          <w:color w:val="222222"/>
          <w:shd w:val="clear" w:color="auto" w:fill="FFFFFF"/>
        </w:rPr>
        <w:t xml:space="preserve">ubcortical Development </w:t>
      </w:r>
    </w:p>
    <w:p w14:paraId="6832411A" w14:textId="3E69907C" w:rsidR="007A63C4" w:rsidRDefault="0018737E" w:rsidP="00E86CDF">
      <w:pPr>
        <w:spacing w:line="480" w:lineRule="auto"/>
        <w:jc w:val="center"/>
        <w:rPr>
          <w:b/>
          <w:bCs/>
          <w:color w:val="222222"/>
          <w:shd w:val="clear" w:color="auto" w:fill="FFFFFF"/>
        </w:rPr>
      </w:pPr>
      <w:r w:rsidRPr="006C02FD">
        <w:rPr>
          <w:b/>
          <w:bCs/>
          <w:color w:val="222222"/>
          <w:shd w:val="clear" w:color="auto" w:fill="FFFFFF"/>
        </w:rPr>
        <w:t>following Early Adverse Caregiving</w:t>
      </w:r>
    </w:p>
    <w:p w14:paraId="4DABF8B8" w14:textId="59719132" w:rsidR="007A63C4" w:rsidRDefault="007A63C4" w:rsidP="00E86CDF">
      <w:pPr>
        <w:spacing w:line="480" w:lineRule="auto"/>
        <w:jc w:val="center"/>
        <w:rPr>
          <w:b/>
          <w:bCs/>
          <w:color w:val="222222"/>
          <w:shd w:val="clear" w:color="auto" w:fill="FFFFFF"/>
        </w:rPr>
      </w:pPr>
    </w:p>
    <w:p w14:paraId="74DC09A5" w14:textId="386B0105" w:rsidR="007A63C4" w:rsidRDefault="007A63C4" w:rsidP="00E86CDF">
      <w:pPr>
        <w:spacing w:line="480" w:lineRule="auto"/>
        <w:jc w:val="center"/>
        <w:rPr>
          <w:b/>
          <w:bCs/>
          <w:color w:val="222222"/>
          <w:shd w:val="clear" w:color="auto" w:fill="FFFFFF"/>
        </w:rPr>
      </w:pPr>
    </w:p>
    <w:p w14:paraId="7C12DCE0" w14:textId="7AB08930" w:rsidR="007A63C4" w:rsidRDefault="007A63C4" w:rsidP="00E86CDF">
      <w:pPr>
        <w:spacing w:line="480" w:lineRule="auto"/>
        <w:jc w:val="center"/>
        <w:rPr>
          <w:b/>
          <w:bCs/>
          <w:color w:val="222222"/>
          <w:shd w:val="clear" w:color="auto" w:fill="FFFFFF"/>
        </w:rPr>
      </w:pPr>
    </w:p>
    <w:p w14:paraId="618BF48A" w14:textId="513146F2" w:rsidR="007A63C4" w:rsidRDefault="007A63C4" w:rsidP="00E86CDF">
      <w:pPr>
        <w:spacing w:line="480" w:lineRule="auto"/>
        <w:jc w:val="center"/>
        <w:rPr>
          <w:b/>
          <w:bCs/>
          <w:color w:val="222222"/>
          <w:shd w:val="clear" w:color="auto" w:fill="FFFFFF"/>
        </w:rPr>
      </w:pPr>
    </w:p>
    <w:p w14:paraId="6A7B9292" w14:textId="21B2D105" w:rsidR="007A63C4" w:rsidRDefault="007A63C4" w:rsidP="00E86CDF">
      <w:pPr>
        <w:spacing w:line="480" w:lineRule="auto"/>
        <w:jc w:val="center"/>
        <w:rPr>
          <w:b/>
          <w:bCs/>
          <w:color w:val="222222"/>
          <w:shd w:val="clear" w:color="auto" w:fill="FFFFFF"/>
        </w:rPr>
      </w:pPr>
    </w:p>
    <w:p w14:paraId="64096875" w14:textId="3010B931" w:rsidR="007A63C4" w:rsidRPr="0019497B" w:rsidRDefault="007A63C4" w:rsidP="00E86CDF">
      <w:pPr>
        <w:spacing w:line="480" w:lineRule="auto"/>
        <w:jc w:val="center"/>
        <w:rPr>
          <w:color w:val="222222"/>
          <w:shd w:val="clear" w:color="auto" w:fill="FFFFFF"/>
        </w:rPr>
      </w:pPr>
      <w:r w:rsidRPr="0019497B">
        <w:rPr>
          <w:color w:val="222222"/>
          <w:shd w:val="clear" w:color="auto" w:fill="FFFFFF"/>
        </w:rPr>
        <w:t>Nim Tottenham, Ph.D.</w:t>
      </w:r>
    </w:p>
    <w:p w14:paraId="0C9D6C7D" w14:textId="2712D4F4" w:rsidR="007A63C4" w:rsidRPr="0019497B" w:rsidRDefault="007A63C4" w:rsidP="00E86CDF">
      <w:pPr>
        <w:spacing w:line="480" w:lineRule="auto"/>
        <w:jc w:val="center"/>
        <w:rPr>
          <w:color w:val="222222"/>
          <w:shd w:val="clear" w:color="auto" w:fill="FFFFFF"/>
        </w:rPr>
      </w:pPr>
      <w:r w:rsidRPr="0019497B">
        <w:rPr>
          <w:color w:val="222222"/>
          <w:shd w:val="clear" w:color="auto" w:fill="FFFFFF"/>
        </w:rPr>
        <w:t>Columbia University</w:t>
      </w:r>
    </w:p>
    <w:p w14:paraId="188064E4" w14:textId="3E67B386" w:rsidR="007A63C4" w:rsidRDefault="007A63C4" w:rsidP="00E86CDF">
      <w:pPr>
        <w:spacing w:line="480" w:lineRule="auto"/>
        <w:jc w:val="center"/>
        <w:rPr>
          <w:b/>
          <w:bCs/>
          <w:color w:val="222222"/>
          <w:shd w:val="clear" w:color="auto" w:fill="FFFFFF"/>
        </w:rPr>
      </w:pPr>
    </w:p>
    <w:p w14:paraId="2B5EED94" w14:textId="73CD0EB2" w:rsidR="00E86CDF" w:rsidRDefault="00E86CDF" w:rsidP="00E86CDF">
      <w:pPr>
        <w:spacing w:line="480" w:lineRule="auto"/>
        <w:jc w:val="center"/>
        <w:rPr>
          <w:b/>
          <w:bCs/>
          <w:color w:val="222222"/>
          <w:shd w:val="clear" w:color="auto" w:fill="FFFFFF"/>
        </w:rPr>
      </w:pPr>
    </w:p>
    <w:p w14:paraId="1CB9AAE4" w14:textId="19DDB9C8" w:rsidR="00E86CDF" w:rsidRDefault="00E86CDF" w:rsidP="00E86CDF">
      <w:pPr>
        <w:spacing w:line="480" w:lineRule="auto"/>
        <w:jc w:val="center"/>
        <w:rPr>
          <w:b/>
          <w:bCs/>
          <w:color w:val="222222"/>
          <w:shd w:val="clear" w:color="auto" w:fill="FFFFFF"/>
        </w:rPr>
      </w:pPr>
    </w:p>
    <w:p w14:paraId="6A2CF609" w14:textId="59E7A2F1" w:rsidR="00E86CDF" w:rsidRDefault="00E86CDF" w:rsidP="00E86CDF">
      <w:pPr>
        <w:spacing w:line="480" w:lineRule="auto"/>
        <w:jc w:val="center"/>
        <w:rPr>
          <w:b/>
          <w:bCs/>
          <w:color w:val="222222"/>
          <w:shd w:val="clear" w:color="auto" w:fill="FFFFFF"/>
        </w:rPr>
      </w:pPr>
    </w:p>
    <w:p w14:paraId="2662D211" w14:textId="290C7749" w:rsidR="00E86CDF" w:rsidRPr="00E86CDF" w:rsidRDefault="00E86CDF" w:rsidP="00E86CDF">
      <w:pPr>
        <w:spacing w:line="480" w:lineRule="auto"/>
        <w:rPr>
          <w:color w:val="222222"/>
          <w:shd w:val="clear" w:color="auto" w:fill="FFFFFF"/>
        </w:rPr>
      </w:pPr>
      <w:r w:rsidRPr="00E86CDF">
        <w:rPr>
          <w:color w:val="222222"/>
          <w:shd w:val="clear" w:color="auto" w:fill="FFFFFF"/>
        </w:rPr>
        <w:t>Correspondence to:</w:t>
      </w:r>
    </w:p>
    <w:p w14:paraId="5E48FD91" w14:textId="17A7A1BE" w:rsidR="00E86CDF" w:rsidRPr="00E86CDF" w:rsidRDefault="00E86CDF" w:rsidP="00E86CDF">
      <w:pPr>
        <w:spacing w:line="480" w:lineRule="auto"/>
        <w:rPr>
          <w:color w:val="222222"/>
          <w:shd w:val="clear" w:color="auto" w:fill="FFFFFF"/>
        </w:rPr>
      </w:pPr>
      <w:r w:rsidRPr="00E86CDF">
        <w:rPr>
          <w:color w:val="222222"/>
          <w:shd w:val="clear" w:color="auto" w:fill="FFFFFF"/>
        </w:rPr>
        <w:t>Nim Tottenham</w:t>
      </w:r>
    </w:p>
    <w:p w14:paraId="14F4C54D" w14:textId="39E4F0E5" w:rsidR="00E86CDF" w:rsidRPr="00E86CDF" w:rsidRDefault="00E86CDF" w:rsidP="00E86CDF">
      <w:pPr>
        <w:spacing w:line="480" w:lineRule="auto"/>
        <w:rPr>
          <w:color w:val="222222"/>
          <w:shd w:val="clear" w:color="auto" w:fill="FFFFFF"/>
        </w:rPr>
      </w:pPr>
      <w:r w:rsidRPr="00E86CDF">
        <w:rPr>
          <w:color w:val="222222"/>
          <w:shd w:val="clear" w:color="auto" w:fill="FFFFFF"/>
        </w:rPr>
        <w:t>Columbia University</w:t>
      </w:r>
    </w:p>
    <w:p w14:paraId="1EFA5EDB" w14:textId="1B4A9A89" w:rsidR="00E86CDF" w:rsidRPr="00E86CDF" w:rsidRDefault="00E86CDF" w:rsidP="00E86CDF">
      <w:pPr>
        <w:spacing w:line="480" w:lineRule="auto"/>
        <w:rPr>
          <w:color w:val="222222"/>
          <w:shd w:val="clear" w:color="auto" w:fill="FFFFFF"/>
        </w:rPr>
      </w:pPr>
      <w:r w:rsidRPr="00E86CDF">
        <w:rPr>
          <w:color w:val="222222"/>
          <w:shd w:val="clear" w:color="auto" w:fill="FFFFFF"/>
        </w:rPr>
        <w:t>1190 Amsterdam Avenue, MC 5501</w:t>
      </w:r>
    </w:p>
    <w:p w14:paraId="181745C0" w14:textId="17151C90" w:rsidR="00E86CDF" w:rsidRPr="00E86CDF" w:rsidRDefault="00E86CDF" w:rsidP="00E86CDF">
      <w:pPr>
        <w:spacing w:line="480" w:lineRule="auto"/>
        <w:rPr>
          <w:color w:val="222222"/>
          <w:shd w:val="clear" w:color="auto" w:fill="FFFFFF"/>
        </w:rPr>
      </w:pPr>
      <w:r w:rsidRPr="00E86CDF">
        <w:rPr>
          <w:color w:val="222222"/>
          <w:shd w:val="clear" w:color="auto" w:fill="FFFFFF"/>
        </w:rPr>
        <w:t>New York, NY 10027</w:t>
      </w:r>
    </w:p>
    <w:p w14:paraId="1FF57B82" w14:textId="468A9660" w:rsidR="00E86CDF" w:rsidRPr="00E86CDF" w:rsidRDefault="00E86CDF" w:rsidP="00E86CDF">
      <w:pPr>
        <w:spacing w:line="480" w:lineRule="auto"/>
        <w:rPr>
          <w:color w:val="222222"/>
          <w:shd w:val="clear" w:color="auto" w:fill="FFFFFF"/>
        </w:rPr>
      </w:pPr>
      <w:r w:rsidRPr="00E86CDF">
        <w:rPr>
          <w:color w:val="222222"/>
          <w:shd w:val="clear" w:color="auto" w:fill="FFFFFF"/>
        </w:rPr>
        <w:t>nlt7@columbia.edu</w:t>
      </w:r>
    </w:p>
    <w:p w14:paraId="535B0187" w14:textId="31B6C4F7" w:rsidR="007A63C4" w:rsidRDefault="007A63C4" w:rsidP="004E4FD4">
      <w:pPr>
        <w:spacing w:line="480" w:lineRule="auto"/>
        <w:jc w:val="center"/>
        <w:rPr>
          <w:b/>
          <w:bCs/>
          <w:color w:val="222222"/>
          <w:shd w:val="clear" w:color="auto" w:fill="FFFFFF"/>
        </w:rPr>
      </w:pPr>
      <w:r>
        <w:rPr>
          <w:b/>
          <w:bCs/>
          <w:color w:val="222222"/>
          <w:shd w:val="clear" w:color="auto" w:fill="FFFFFF"/>
        </w:rPr>
        <w:lastRenderedPageBreak/>
        <w:t>Abstract</w:t>
      </w:r>
    </w:p>
    <w:p w14:paraId="15B6577A" w14:textId="7A2F2303" w:rsidR="008C0F10" w:rsidRDefault="00DE43E8" w:rsidP="00E10377">
      <w:pPr>
        <w:spacing w:line="480" w:lineRule="auto"/>
        <w:ind w:firstLine="720"/>
      </w:pPr>
      <w:r>
        <w:t>Early caregiving adversities (ECAs)</w:t>
      </w:r>
      <w:r w:rsidR="009433A3">
        <w:t xml:space="preserve"> </w:t>
      </w:r>
      <w:r w:rsidR="005457C8">
        <w:t>are associated</w:t>
      </w:r>
      <w:r>
        <w:t xml:space="preserve"> with a significantly increased risk for mental health problems</w:t>
      </w:r>
      <w:r w:rsidR="005457C8">
        <w:t>.</w:t>
      </w:r>
      <w:r w:rsidR="00DC0E74">
        <w:t xml:space="preserve"> Recent neuroscientific advances have revealed alterations in medial prefrontal cortex (mPFC)-subcortical circuitry following ECAs. While this work has also identified alterations in affective processes (e.g., </w:t>
      </w:r>
      <w:r w:rsidR="006604C5">
        <w:t>perceiving</w:t>
      </w:r>
      <w:r w:rsidR="00692632">
        <w:t xml:space="preserve">, </w:t>
      </w:r>
      <w:r w:rsidR="00C271FC">
        <w:t>reacting</w:t>
      </w:r>
      <w:r w:rsidR="00DC0E74">
        <w:t xml:space="preserve">, controlling, learning) associated with these neurophenotypes, </w:t>
      </w:r>
      <w:r w:rsidR="00B659B6">
        <w:t xml:space="preserve">what remains </w:t>
      </w:r>
      <w:r w:rsidR="00DC0E74">
        <w:t xml:space="preserve">unknown is the </w:t>
      </w:r>
      <w:r w:rsidR="006C3477" w:rsidRPr="00172F57">
        <w:rPr>
          <w:i/>
          <w:iCs/>
          <w:highlight w:val="yellow"/>
        </w:rPr>
        <w:t>semanticized</w:t>
      </w:r>
      <w:r w:rsidR="006C3477" w:rsidRPr="00172F57">
        <w:rPr>
          <w:highlight w:val="yellow"/>
        </w:rPr>
        <w:t xml:space="preserve"> </w:t>
      </w:r>
      <w:r w:rsidR="006C3477" w:rsidRPr="00172F57">
        <w:rPr>
          <w:i/>
          <w:iCs/>
          <w:highlight w:val="yellow"/>
        </w:rPr>
        <w:t>knowledge</w:t>
      </w:r>
      <w:r w:rsidR="006C3477" w:rsidRPr="00C331C1">
        <w:rPr>
          <w:i/>
          <w:iCs/>
        </w:rPr>
        <w:t xml:space="preserve"> </w:t>
      </w:r>
      <w:r w:rsidR="006C3477" w:rsidRPr="00A40FD7">
        <w:t>content</w:t>
      </w:r>
      <w:r w:rsidR="006C3477">
        <w:rPr>
          <w:i/>
          <w:iCs/>
        </w:rPr>
        <w:t xml:space="preserve"> </w:t>
      </w:r>
      <w:r w:rsidR="006C3477">
        <w:t xml:space="preserve">(or the concept-level knowledge) </w:t>
      </w:r>
      <w:r w:rsidR="00DC0E74">
        <w:t xml:space="preserve">that is </w:t>
      </w:r>
      <w:r w:rsidR="00B87F29">
        <w:t xml:space="preserve">also </w:t>
      </w:r>
      <w:r w:rsidR="00DC0E74">
        <w:t xml:space="preserve">supported by these altered neurophenotypes. mPFC-subcortical circuitry plays a primary role in affective meaning making, </w:t>
      </w:r>
      <w:r w:rsidR="00013BC1">
        <w:t>involving conceptual level</w:t>
      </w:r>
      <w:r w:rsidR="00692632">
        <w:t>, schematized</w:t>
      </w:r>
      <w:r w:rsidR="00013BC1">
        <w:t xml:space="preserve"> information. </w:t>
      </w:r>
      <w:r w:rsidR="00893E08">
        <w:t xml:space="preserve">Motivated by research findings across four different lines of work that converge on mPFC-subcortical neuroanatomy, including a) the neurobiology of emotion regulation processes, b) the neurobiology that is activated by caregiving cues during development, c) the neurobiology that is altered by </w:t>
      </w:r>
      <w:r w:rsidR="003959C6">
        <w:t>ECAs</w:t>
      </w:r>
      <w:r w:rsidR="00893E08">
        <w:t xml:space="preserve">, and d) the neurobiology of semantic-based meaning making, </w:t>
      </w:r>
      <w:r w:rsidRPr="00CD4A6A">
        <w:t xml:space="preserve">I present a hypothesis that the </w:t>
      </w:r>
      <w:r w:rsidRPr="00172F57">
        <w:rPr>
          <w:highlight w:val="yellow"/>
        </w:rPr>
        <w:t xml:space="preserve">affective </w:t>
      </w:r>
      <w:r w:rsidR="006C3477" w:rsidRPr="00172F57">
        <w:rPr>
          <w:highlight w:val="yellow"/>
        </w:rPr>
        <w:t>behavior</w:t>
      </w:r>
      <w:r w:rsidRPr="00172F57">
        <w:rPr>
          <w:highlight w:val="yellow"/>
        </w:rPr>
        <w:t xml:space="preserve"> following ECAs </w:t>
      </w:r>
      <w:r w:rsidR="006C3477" w:rsidRPr="00172F57">
        <w:rPr>
          <w:highlight w:val="yellow"/>
        </w:rPr>
        <w:t>results in part from</w:t>
      </w:r>
      <w:r w:rsidRPr="00172F57">
        <w:rPr>
          <w:highlight w:val="yellow"/>
        </w:rPr>
        <w:t xml:space="preserve"> </w:t>
      </w:r>
      <w:r w:rsidR="006C3477" w:rsidRPr="00172F57">
        <w:rPr>
          <w:highlight w:val="yellow"/>
        </w:rPr>
        <w:t>affective</w:t>
      </w:r>
      <w:r w:rsidRPr="00172F57">
        <w:rPr>
          <w:highlight w:val="yellow"/>
        </w:rPr>
        <w:t xml:space="preserve"> semantic memory processes</w:t>
      </w:r>
      <w:r w:rsidR="006C3477" w:rsidRPr="00172F57">
        <w:rPr>
          <w:highlight w:val="yellow"/>
        </w:rPr>
        <w:t xml:space="preserve"> supported by mPFC-subcortical circuitry</w:t>
      </w:r>
      <w:r w:rsidRPr="00172F57">
        <w:rPr>
          <w:highlight w:val="yellow"/>
        </w:rPr>
        <w:t xml:space="preserve"> that over the course of development, construct affective schemas that guide predictions</w:t>
      </w:r>
      <w:r w:rsidR="006C3477" w:rsidRPr="00172F57">
        <w:rPr>
          <w:highlight w:val="yellow"/>
        </w:rPr>
        <w:t xml:space="preserve"> and generate meaning making</w:t>
      </w:r>
      <w:r w:rsidRPr="00172F57">
        <w:rPr>
          <w:highlight w:val="yellow"/>
        </w:rPr>
        <w:t>.</w:t>
      </w:r>
      <w:r w:rsidRPr="00CD4A6A">
        <w:t xml:space="preserve"> </w:t>
      </w:r>
      <w:r w:rsidRPr="00A816F3">
        <w:t xml:space="preserve">I use this opportunity to review some of the literature on </w:t>
      </w:r>
      <w:r>
        <w:t>mPFC</w:t>
      </w:r>
      <w:r w:rsidRPr="00A816F3">
        <w:t xml:space="preserve">-subcortical circuit development following ECAs to illustrate </w:t>
      </w:r>
      <w:r>
        <w:t>the motivation behind this</w:t>
      </w:r>
      <w:r w:rsidRPr="00A816F3">
        <w:t xml:space="preserve"> hypothesi</w:t>
      </w:r>
      <w:r>
        <w:t>s.</w:t>
      </w:r>
      <w:r w:rsidR="006C3477">
        <w:t xml:space="preserve"> Long recognized by clinical science and cognitive neuroscience, studying </w:t>
      </w:r>
      <w:r w:rsidR="002B0676">
        <w:t>schema-based</w:t>
      </w:r>
      <w:r w:rsidR="006C3477">
        <w:t xml:space="preserve"> processes </w:t>
      </w:r>
      <w:r w:rsidR="00E50594">
        <w:t>may be</w:t>
      </w:r>
      <w:r w:rsidR="008C0F10">
        <w:t xml:space="preserve"> particularly helpful for understanding how affective meaning making arises from </w:t>
      </w:r>
      <w:r w:rsidR="00E50594">
        <w:t xml:space="preserve">developmental </w:t>
      </w:r>
      <w:r w:rsidR="008C0F10">
        <w:t>trajectories of cortico-subcortical circuitry.</w:t>
      </w:r>
    </w:p>
    <w:p w14:paraId="7D5F15C2" w14:textId="77777777" w:rsidR="00984EDB" w:rsidRDefault="00984EDB" w:rsidP="00E10377">
      <w:pPr>
        <w:spacing w:line="480" w:lineRule="auto"/>
        <w:ind w:firstLine="720"/>
      </w:pPr>
    </w:p>
    <w:p w14:paraId="59A5E9F2" w14:textId="62809709" w:rsidR="00984EDB" w:rsidRPr="00984EDB" w:rsidRDefault="00984EDB" w:rsidP="00984EDB">
      <w:pPr>
        <w:spacing w:line="480" w:lineRule="auto"/>
        <w:rPr>
          <w:color w:val="222222"/>
          <w:shd w:val="clear" w:color="auto" w:fill="FFFFFF"/>
        </w:rPr>
      </w:pPr>
      <w:r w:rsidRPr="00984EDB">
        <w:rPr>
          <w:b/>
          <w:bCs/>
          <w:color w:val="222222"/>
          <w:shd w:val="clear" w:color="auto" w:fill="FFFFFF"/>
        </w:rPr>
        <w:t>Keywords</w:t>
      </w:r>
      <w:r>
        <w:rPr>
          <w:b/>
          <w:bCs/>
          <w:color w:val="222222"/>
          <w:shd w:val="clear" w:color="auto" w:fill="FFFFFF"/>
        </w:rPr>
        <w:t xml:space="preserve">: </w:t>
      </w:r>
      <w:r w:rsidRPr="00984EDB">
        <w:rPr>
          <w:color w:val="222222"/>
          <w:shd w:val="clear" w:color="auto" w:fill="FFFFFF"/>
        </w:rPr>
        <w:t>Semantic</w:t>
      </w:r>
      <w:r>
        <w:rPr>
          <w:b/>
          <w:bCs/>
          <w:color w:val="222222"/>
          <w:shd w:val="clear" w:color="auto" w:fill="FFFFFF"/>
        </w:rPr>
        <w:t xml:space="preserve"> </w:t>
      </w:r>
      <w:r>
        <w:rPr>
          <w:color w:val="222222"/>
          <w:shd w:val="clear" w:color="auto" w:fill="FFFFFF"/>
        </w:rPr>
        <w:t>Memory, Schema, Meaning Making, Prefrontal Cortex, Child Maltreatment</w:t>
      </w:r>
    </w:p>
    <w:p w14:paraId="10585766" w14:textId="74075DC9" w:rsidR="009709D4" w:rsidRDefault="007A63C4" w:rsidP="00E10377">
      <w:pPr>
        <w:spacing w:line="480" w:lineRule="auto"/>
        <w:jc w:val="center"/>
        <w:rPr>
          <w:b/>
          <w:bCs/>
          <w:color w:val="222222"/>
          <w:shd w:val="clear" w:color="auto" w:fill="FFFFFF"/>
        </w:rPr>
      </w:pPr>
      <w:r>
        <w:rPr>
          <w:b/>
          <w:bCs/>
          <w:color w:val="222222"/>
          <w:shd w:val="clear" w:color="auto" w:fill="FFFFFF"/>
        </w:rPr>
        <w:br w:type="column"/>
      </w:r>
      <w:r w:rsidR="00A33F3A" w:rsidRPr="006C02FD">
        <w:rPr>
          <w:b/>
          <w:bCs/>
          <w:color w:val="222222"/>
          <w:shd w:val="clear" w:color="auto" w:fill="FFFFFF"/>
        </w:rPr>
        <w:lastRenderedPageBreak/>
        <w:t>Neural Meaning</w:t>
      </w:r>
      <w:r w:rsidR="00A33F3A">
        <w:rPr>
          <w:b/>
          <w:bCs/>
          <w:color w:val="222222"/>
          <w:shd w:val="clear" w:color="auto" w:fill="FFFFFF"/>
        </w:rPr>
        <w:t xml:space="preserve"> </w:t>
      </w:r>
      <w:r w:rsidR="00A33F3A" w:rsidRPr="006C02FD">
        <w:rPr>
          <w:b/>
          <w:bCs/>
          <w:color w:val="222222"/>
          <w:shd w:val="clear" w:color="auto" w:fill="FFFFFF"/>
        </w:rPr>
        <w:t>Making</w:t>
      </w:r>
      <w:r w:rsidR="00137BB6">
        <w:rPr>
          <w:b/>
          <w:bCs/>
          <w:color w:val="222222"/>
          <w:shd w:val="clear" w:color="auto" w:fill="FFFFFF"/>
        </w:rPr>
        <w:t>, Prediction,</w:t>
      </w:r>
      <w:r w:rsidR="00A33F3A" w:rsidRPr="006C02FD">
        <w:rPr>
          <w:b/>
          <w:bCs/>
          <w:color w:val="222222"/>
          <w:shd w:val="clear" w:color="auto" w:fill="FFFFFF"/>
        </w:rPr>
        <w:t xml:space="preserve"> </w:t>
      </w:r>
      <w:r w:rsidR="00A33F3A">
        <w:rPr>
          <w:b/>
          <w:bCs/>
          <w:color w:val="222222"/>
          <w:shd w:val="clear" w:color="auto" w:fill="FFFFFF"/>
        </w:rPr>
        <w:t>and mPFC</w:t>
      </w:r>
      <w:r w:rsidR="00A33F3A" w:rsidRPr="006C02FD">
        <w:rPr>
          <w:b/>
          <w:bCs/>
          <w:color w:val="222222"/>
          <w:shd w:val="clear" w:color="auto" w:fill="FFFFFF"/>
        </w:rPr>
        <w:t>-</w:t>
      </w:r>
      <w:r w:rsidR="00A33F3A">
        <w:rPr>
          <w:b/>
          <w:bCs/>
          <w:color w:val="222222"/>
          <w:shd w:val="clear" w:color="auto" w:fill="FFFFFF"/>
        </w:rPr>
        <w:t>S</w:t>
      </w:r>
      <w:r w:rsidR="00A33F3A" w:rsidRPr="006C02FD">
        <w:rPr>
          <w:b/>
          <w:bCs/>
          <w:color w:val="222222"/>
          <w:shd w:val="clear" w:color="auto" w:fill="FFFFFF"/>
        </w:rPr>
        <w:t xml:space="preserve">ubcortical Development </w:t>
      </w:r>
    </w:p>
    <w:p w14:paraId="360A8186" w14:textId="35AEDCC6" w:rsidR="00A33F3A" w:rsidRDefault="00A33F3A" w:rsidP="00E10377">
      <w:pPr>
        <w:spacing w:line="480" w:lineRule="auto"/>
        <w:jc w:val="center"/>
        <w:rPr>
          <w:b/>
          <w:bCs/>
          <w:color w:val="222222"/>
          <w:shd w:val="clear" w:color="auto" w:fill="FFFFFF"/>
        </w:rPr>
      </w:pPr>
      <w:r w:rsidRPr="006C02FD">
        <w:rPr>
          <w:b/>
          <w:bCs/>
          <w:color w:val="222222"/>
          <w:shd w:val="clear" w:color="auto" w:fill="FFFFFF"/>
        </w:rPr>
        <w:t>following Early Adverse Caregiving</w:t>
      </w:r>
    </w:p>
    <w:p w14:paraId="3677B106" w14:textId="77777777" w:rsidR="00E06390" w:rsidRDefault="00E06390" w:rsidP="00E10377">
      <w:pPr>
        <w:spacing w:line="480" w:lineRule="auto"/>
        <w:ind w:firstLine="360"/>
        <w:rPr>
          <w:b/>
          <w:bCs/>
          <w:color w:val="222222"/>
          <w:shd w:val="clear" w:color="auto" w:fill="FFFFFF"/>
        </w:rPr>
      </w:pPr>
    </w:p>
    <w:p w14:paraId="48AD4FEE" w14:textId="487E75BD" w:rsidR="00BF436C" w:rsidRPr="000E66F6" w:rsidRDefault="0018737E" w:rsidP="00E10377">
      <w:pPr>
        <w:spacing w:line="480" w:lineRule="auto"/>
        <w:ind w:firstLine="360"/>
      </w:pPr>
      <w:r>
        <w:t>Early caregiving adversities (ECAs)</w:t>
      </w:r>
      <w:r w:rsidR="00A40270">
        <w:t>,</w:t>
      </w:r>
      <w:r>
        <w:t xml:space="preserve"> including </w:t>
      </w:r>
      <w:r w:rsidRPr="004403E0">
        <w:t>emotional abuse/neglect, exposure to violence</w:t>
      </w:r>
      <w:r w:rsidR="00AF0828">
        <w:t xml:space="preserve"> in the home</w:t>
      </w:r>
      <w:r w:rsidRPr="004403E0">
        <w:t xml:space="preserve">, physical abuse, </w:t>
      </w:r>
      <w:r w:rsidR="005F6395">
        <w:t xml:space="preserve">and </w:t>
      </w:r>
      <w:r w:rsidRPr="004403E0">
        <w:t>sexual abuse</w:t>
      </w:r>
      <w:r>
        <w:t xml:space="preserve">, </w:t>
      </w:r>
      <w:r w:rsidR="00E45D83">
        <w:t xml:space="preserve">are consistently linked with </w:t>
      </w:r>
      <w:r w:rsidR="00D551A7">
        <w:t xml:space="preserve">a significantly </w:t>
      </w:r>
      <w:r w:rsidR="00E45D83">
        <w:t xml:space="preserve">increased risk for mental health problems </w:t>
      </w:r>
      <w:r w:rsidR="00564258">
        <w:fldChar w:fldCharType="begin">
          <w:fldData xml:space="preserve">PEVuZE5vdGU+PENpdGU+PEF1dGhvcj5LZXNzbGVyPC9BdXRob3I+PFllYXI+MjAxMDwvWWVhcj48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</w:fldData>
        </w:fldChar>
      </w:r>
      <w:r w:rsidR="00564258">
        <w:instrText xml:space="preserve"> ADDIN EN.CITE </w:instrText>
      </w:r>
      <w:r w:rsidR="00564258">
        <w:fldChar w:fldCharType="begin">
          <w:fldData xml:space="preserve">PEVuZE5vdGU+PENpdGU+PEF1dGhvcj5LZXNzbGVyPC9BdXRob3I+PFllYXI+MjAxMDwvWWVhcj48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</w:fldData>
        </w:fldChar>
      </w:r>
      <w:r w:rsidR="00564258">
        <w:instrText xml:space="preserve"> ADDIN EN.CITE.DATA </w:instrText>
      </w:r>
      <w:r w:rsidR="00564258">
        <w:fldChar w:fldCharType="end"/>
      </w:r>
      <w:r w:rsidR="00564258">
        <w:fldChar w:fldCharType="separate"/>
      </w:r>
      <w:r w:rsidR="00564258">
        <w:rPr>
          <w:noProof/>
        </w:rPr>
        <w:t>(e.g., Clark, Caldwell, Power, &amp; Stansfeld, 2010; Edwards, Holden, Felitti, &amp; Anda, 2003; Kessler et al., 2010)</w:t>
      </w:r>
      <w:r w:rsidR="00564258">
        <w:fldChar w:fldCharType="end"/>
      </w:r>
      <w:r w:rsidR="001A1475">
        <w:t xml:space="preserve">. Underlying this increased risk for mental health problems are the more proximal emotional </w:t>
      </w:r>
      <w:r w:rsidR="006455E2">
        <w:t>processes</w:t>
      </w:r>
      <w:r w:rsidR="001A1475">
        <w:t xml:space="preserve"> that ensue following exposures to ECAs and atypical development of cortical-subcortical brain circuitry </w:t>
      </w:r>
      <w:r w:rsidR="00564258">
        <w:fldChar w:fldCharType="begin"/>
      </w:r>
      <w:r w:rsidR="00564258">
        <w:instrText xml:space="preserve"> ADDIN EN.CITE &lt;EndNote&gt;&lt;Cite&gt;&lt;Author&gt;Teicher&lt;/Author&gt;&lt;Year&gt;2016&lt;/Year&gt;&lt;RecNum&gt;12332&lt;/RecNum&gt;&lt;DisplayText&gt;(Teicher, Samson, Anderson, &amp;amp; Ohashi, 2016)&lt;/DisplayText&gt;&lt;record&gt;&lt;rec-number&gt;12332&lt;/rec-number&gt;&lt;foreign-keys&gt;&lt;key app="EN" db-id="pr5s50wajsx2wpefs26x0pz65t2pavtwwstd" timestamp="1584904079"&gt;12332&lt;/key&gt;&lt;/foreign-keys&gt;&lt;ref-type name="Journal Article"&gt;17&lt;/ref-type&gt;&lt;contributors&gt;&lt;authors&gt;&lt;author&gt;Teicher, M. H.&lt;/author&gt;&lt;author&gt;Samson, J. A.&lt;/author&gt;&lt;author&gt;Anderson, C. M.&lt;/author&gt;&lt;author&gt;Ohashi, K.&lt;/author&gt;&lt;/authors&gt;&lt;/contributors&gt;&lt;auth-address&gt;Department of Psychiatry, Harvard Medical School, 401 Park Drive, Boston, Massachusetts 02215, USA.&amp;#xD;Developmental Biopsychiatry Research Program, McLean Hospital, 115 Mill Street, Belmont, Massachusetts 02478, USA.&lt;/auth-address&gt;&lt;titles&gt;&lt;title&gt;The effects of childhood maltreatment on brain structure, function and connectivity&lt;/title&gt;&lt;secondary-title&gt;Nat Rev Neurosci&lt;/secondary-title&gt;&lt;/titles&gt;&lt;periodical&gt;&lt;full-title&gt;Nat Rev Neurosci&lt;/full-title&gt;&lt;/periodical&gt;&lt;pages&gt;652-66&lt;/pages&gt;&lt;volume&gt;17&lt;/volume&gt;&lt;number&gt;10&lt;/number&gt;&lt;edition&gt;2016/09/20&lt;/edition&gt;&lt;keywords&gt;&lt;keyword&gt;*Adaptation, Physiological&lt;/keyword&gt;&lt;keyword&gt;*Adaptation, Psychological&lt;/keyword&gt;&lt;keyword&gt;Animals&lt;/keyword&gt;&lt;keyword&gt;Brain/growth &amp;amp; development/*pathology/*physiopathology&lt;/keyword&gt;&lt;keyword&gt;Causality&lt;/keyword&gt;&lt;keyword&gt;Child&lt;/keyword&gt;&lt;keyword&gt;Child Abuse/*psychology&lt;/keyword&gt;&lt;keyword&gt;Humans&lt;/keyword&gt;&lt;keyword&gt;Mental Disorders/*pathology/*physiopathology/psychology&lt;/keyword&gt;&lt;keyword&gt;Models, Neurological&lt;/keyword&gt;&lt;keyword&gt;Resilience, Psychological&lt;/keyword&gt;&lt;/keywords&gt;&lt;dates&gt;&lt;year&gt;2016&lt;/year&gt;&lt;pub-dates&gt;&lt;date&gt;Sep 19&lt;/date&gt;&lt;/pub-dates&gt;&lt;/dates&gt;&lt;isbn&gt;1471-0048 (Electronic)&amp;#xD;1471-003X (Linking)&lt;/isbn&gt;&lt;accession-num&gt;27640984&lt;/accession-num&gt;&lt;urls&gt;&lt;related-urls&gt;&lt;url&gt;https://www.ncbi.nlm.nih.gov/pubmed/27640984&lt;/url&gt;&lt;/related-urls&gt;&lt;/urls&gt;&lt;electronic-resource-num&gt;10.1038/nrn.2016.111&lt;/electronic-resource-num&gt;&lt;/record&gt;&lt;/Cite&gt;&lt;/EndNote&gt;</w:instrText>
      </w:r>
      <w:r w:rsidR="00564258">
        <w:fldChar w:fldCharType="separate"/>
      </w:r>
      <w:r w:rsidR="00564258">
        <w:rPr>
          <w:noProof/>
        </w:rPr>
        <w:t>(Teicher, Samson, Anderson, &amp; Ohashi, 2016)</w:t>
      </w:r>
      <w:r w:rsidR="00564258">
        <w:fldChar w:fldCharType="end"/>
      </w:r>
      <w:r w:rsidR="001A1475">
        <w:t xml:space="preserve">. </w:t>
      </w:r>
      <w:r w:rsidR="00653EE4">
        <w:t>In</w:t>
      </w:r>
      <w:r w:rsidR="00872F21">
        <w:t xml:space="preserve"> this paper</w:t>
      </w:r>
      <w:r w:rsidR="00F71926">
        <w:t>,</w:t>
      </w:r>
      <w:r w:rsidR="00872F21">
        <w:t xml:space="preserve"> </w:t>
      </w:r>
      <w:r w:rsidR="00653EE4">
        <w:t>I</w:t>
      </w:r>
      <w:r w:rsidR="00872F21">
        <w:t xml:space="preserve"> </w:t>
      </w:r>
      <w:r w:rsidR="007B6FA6">
        <w:t xml:space="preserve">discuss these findings and </w:t>
      </w:r>
      <w:r w:rsidR="00EC1546">
        <w:t>present</w:t>
      </w:r>
      <w:r w:rsidR="007B6FA6">
        <w:t xml:space="preserve"> </w:t>
      </w:r>
      <w:r w:rsidR="00872F21">
        <w:t xml:space="preserve">a hypothesis </w:t>
      </w:r>
      <w:r w:rsidR="005D3000">
        <w:t xml:space="preserve">that expands current </w:t>
      </w:r>
      <w:r w:rsidR="007B6FA6">
        <w:t>interpretation</w:t>
      </w:r>
      <w:r w:rsidR="005D3000">
        <w:t>s</w:t>
      </w:r>
      <w:r w:rsidR="007B6FA6">
        <w:t xml:space="preserve"> of </w:t>
      </w:r>
      <w:r w:rsidR="005D3000">
        <w:t xml:space="preserve">the established links between </w:t>
      </w:r>
      <w:r w:rsidR="007B6FA6">
        <w:t xml:space="preserve">ECA-related neurophenotypes </w:t>
      </w:r>
      <w:r w:rsidR="005D3000">
        <w:t>and</w:t>
      </w:r>
      <w:r w:rsidR="00872F21">
        <w:t xml:space="preserve"> poor emotional health.</w:t>
      </w:r>
      <w:r w:rsidR="009343B3">
        <w:t xml:space="preserve"> Namely, I present the hypothesis that medial prefrontal cortex (mPFC) and its connections with subcortical regions</w:t>
      </w:r>
      <w:r w:rsidR="007B6FA6">
        <w:t xml:space="preserve"> learn and maintain semantic-level </w:t>
      </w:r>
      <w:r w:rsidR="00745F46">
        <w:t xml:space="preserve">affective </w:t>
      </w:r>
      <w:r w:rsidR="007B6FA6">
        <w:t xml:space="preserve">knowledge </w:t>
      </w:r>
      <w:r w:rsidR="00B21E83">
        <w:t>from</w:t>
      </w:r>
      <w:r w:rsidR="007B6FA6">
        <w:t xml:space="preserve"> early caregiving environments, and </w:t>
      </w:r>
      <w:r w:rsidR="00834B0E">
        <w:t xml:space="preserve">by doing so, this </w:t>
      </w:r>
      <w:r w:rsidR="00834B0E" w:rsidRPr="00172F57">
        <w:rPr>
          <w:highlight w:val="yellow"/>
        </w:rPr>
        <w:t>neural circuitry</w:t>
      </w:r>
      <w:r w:rsidR="009343B3" w:rsidRPr="00172F57">
        <w:rPr>
          <w:highlight w:val="yellow"/>
        </w:rPr>
        <w:t xml:space="preserve"> generate</w:t>
      </w:r>
      <w:r w:rsidR="00834B0E" w:rsidRPr="00172F57">
        <w:rPr>
          <w:highlight w:val="yellow"/>
        </w:rPr>
        <w:t>s</w:t>
      </w:r>
      <w:r w:rsidR="009343B3" w:rsidRPr="00172F57">
        <w:rPr>
          <w:highlight w:val="yellow"/>
        </w:rPr>
        <w:t xml:space="preserve"> predictions </w:t>
      </w:r>
      <w:r w:rsidR="00834B0E" w:rsidRPr="00172F57">
        <w:rPr>
          <w:highlight w:val="yellow"/>
        </w:rPr>
        <w:t xml:space="preserve">from schematized structures </w:t>
      </w:r>
      <w:r w:rsidR="009343B3" w:rsidRPr="00172F57">
        <w:rPr>
          <w:highlight w:val="yellow"/>
        </w:rPr>
        <w:t>for future affective events</w:t>
      </w:r>
      <w:r w:rsidR="007B6FA6">
        <w:t>. In this way, mPFC-subcortical circuitry may operate</w:t>
      </w:r>
      <w:r w:rsidR="009343B3">
        <w:t xml:space="preserve"> much in the way that has been described in the </w:t>
      </w:r>
      <w:r w:rsidR="009343B3" w:rsidRPr="00BF775E">
        <w:t>decision making literature</w:t>
      </w:r>
      <w:r w:rsidR="00834B0E" w:rsidRPr="00BF775E">
        <w:t xml:space="preserve">, </w:t>
      </w:r>
      <w:r w:rsidR="00834B0E" w:rsidRPr="00A40FD7">
        <w:rPr>
          <w:rFonts w:eastAsiaTheme="minorHAnsi"/>
        </w:rPr>
        <w:t xml:space="preserve">integrating conceptual knowledge and </w:t>
      </w:r>
      <w:r w:rsidR="00834B0E">
        <w:rPr>
          <w:rFonts w:eastAsiaTheme="minorHAnsi"/>
        </w:rPr>
        <w:t xml:space="preserve">learned </w:t>
      </w:r>
      <w:r w:rsidR="00834B0E" w:rsidRPr="00A40FD7">
        <w:rPr>
          <w:rFonts w:eastAsiaTheme="minorHAnsi"/>
        </w:rPr>
        <w:t>value representations to drive behavior</w:t>
      </w:r>
      <w:r w:rsidR="00BF775E">
        <w:rPr>
          <w:rFonts w:eastAsiaTheme="minorHAnsi"/>
        </w:rPr>
        <w:t xml:space="preserve"> </w:t>
      </w:r>
      <w:r w:rsidR="00564258">
        <w:fldChar w:fldCharType="begin">
          <w:fldData xml:space="preserve">PEVuZE5vdGU+PENpdGU+PEF1dGhvcj5LdW1hcmFuPC9BdXRob3I+PFllYXI+MjAwOTwvWWVhcj48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==
</w:fldData>
        </w:fldChar>
      </w:r>
      <w:r w:rsidR="00564258">
        <w:instrText xml:space="preserve"> ADDIN EN.CITE </w:instrText>
      </w:r>
      <w:r w:rsidR="00564258">
        <w:fldChar w:fldCharType="begin">
          <w:fldData xml:space="preserve">PEVuZE5vdGU+PENpdGU+PEF1dGhvcj5LdW1hcmFuPC9BdXRob3I+PFllYXI+MjAwOTwvWWVhcj48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==
</w:fldData>
        </w:fldChar>
      </w:r>
      <w:r w:rsidR="00564258">
        <w:instrText xml:space="preserve"> ADDIN EN.CITE.DATA </w:instrText>
      </w:r>
      <w:r w:rsidR="00564258">
        <w:fldChar w:fldCharType="end"/>
      </w:r>
      <w:r w:rsidR="00564258">
        <w:fldChar w:fldCharType="separate"/>
      </w:r>
      <w:r w:rsidR="00564258">
        <w:rPr>
          <w:noProof/>
        </w:rPr>
        <w:t>(Kumaran, Summerfield, Hassabis, &amp; Maguire, 2009)</w:t>
      </w:r>
      <w:r w:rsidR="00564258">
        <w:fldChar w:fldCharType="end"/>
      </w:r>
      <w:r w:rsidR="009343B3" w:rsidRPr="00BF775E">
        <w:t xml:space="preserve">. </w:t>
      </w:r>
    </w:p>
    <w:p w14:paraId="675AA4E1" w14:textId="77777777" w:rsidR="004C150C" w:rsidRDefault="004C150C" w:rsidP="00E10377">
      <w:pPr>
        <w:spacing w:line="480" w:lineRule="auto"/>
        <w:ind w:firstLine="360"/>
      </w:pPr>
    </w:p>
    <w:p w14:paraId="304F79AE" w14:textId="518CDAAD" w:rsidR="004C150C" w:rsidRPr="009D5E89" w:rsidRDefault="004C150C" w:rsidP="00E10377">
      <w:pPr>
        <w:spacing w:line="480" w:lineRule="auto"/>
        <w:rPr>
          <w:b/>
          <w:bCs/>
          <w:u w:val="single"/>
        </w:rPr>
      </w:pPr>
      <w:r w:rsidRPr="009D5E89">
        <w:rPr>
          <w:b/>
          <w:bCs/>
          <w:u w:val="single"/>
        </w:rPr>
        <w:t>A Focus on Caregiving Adversities</w:t>
      </w:r>
    </w:p>
    <w:p w14:paraId="62CE4587" w14:textId="0C96D464" w:rsidR="001A68BC" w:rsidRDefault="00975443" w:rsidP="00E10377">
      <w:pPr>
        <w:spacing w:line="480" w:lineRule="auto"/>
        <w:ind w:firstLine="360"/>
      </w:pPr>
      <w:r>
        <w:t>For the purpose of the current paper, I focus on adversities specifically related to caregiving –</w:t>
      </w:r>
      <w:r w:rsidR="001E3B24">
        <w:t xml:space="preserve"> </w:t>
      </w:r>
      <w:r w:rsidR="001C464A">
        <w:t xml:space="preserve">that is, </w:t>
      </w:r>
      <w:r>
        <w:t xml:space="preserve">environmental characteristics that directly interfere with the parent-child relationship (in contrast to other sources of adversity, e.g., poverty, food scarcity, physical neglect, community </w:t>
      </w:r>
      <w:r w:rsidRPr="00CF4364">
        <w:lastRenderedPageBreak/>
        <w:t>factors</w:t>
      </w:r>
      <w:r w:rsidR="00E57F6E" w:rsidRPr="00CF4364">
        <w:t>, prenatal stress, racism</w:t>
      </w:r>
      <w:r w:rsidRPr="00CF4364">
        <w:t>,</w:t>
      </w:r>
      <w:r w:rsidR="007702CA" w:rsidRPr="00CF4364">
        <w:t xml:space="preserve"> and bullying</w:t>
      </w:r>
      <w:r w:rsidRPr="00CF4364">
        <w:t xml:space="preserve"> that </w:t>
      </w:r>
      <w:r w:rsidR="00E57F6E" w:rsidRPr="00CF4364">
        <w:t>are discussed elsewhere in this issue (see Adams</w:t>
      </w:r>
      <w:r w:rsidR="00CF4364" w:rsidRPr="00CF4364">
        <w:t xml:space="preserve"> et al., 2020;</w:t>
      </w:r>
      <w:r w:rsidR="00E57F6E" w:rsidRPr="00CF4364">
        <w:t xml:space="preserve"> Davis</w:t>
      </w:r>
      <w:r w:rsidR="00CF4364" w:rsidRPr="00CF4364">
        <w:t xml:space="preserve"> &amp; Narayan, 2020; Pollak, 2020; and Reid &amp; </w:t>
      </w:r>
      <w:proofErr w:type="spellStart"/>
      <w:r w:rsidR="00CF4364" w:rsidRPr="00CF4364">
        <w:t>Danese</w:t>
      </w:r>
      <w:proofErr w:type="spellEnd"/>
      <w:r w:rsidR="00CF4364" w:rsidRPr="00CF4364">
        <w:t>, 2020 in this</w:t>
      </w:r>
      <w:r w:rsidR="00CF4364">
        <w:t xml:space="preserve"> issue</w:t>
      </w:r>
      <w:r w:rsidR="00E57F6E">
        <w:t xml:space="preserve">), which </w:t>
      </w:r>
      <w:r>
        <w:t xml:space="preserve">can </w:t>
      </w:r>
      <w:r w:rsidR="00E57F6E">
        <w:t xml:space="preserve">also </w:t>
      </w:r>
      <w:r>
        <w:t>have important</w:t>
      </w:r>
      <w:r w:rsidR="00AF0828">
        <w:t xml:space="preserve">, yet </w:t>
      </w:r>
      <w:r w:rsidR="006F0633">
        <w:t>less direct</w:t>
      </w:r>
      <w:r w:rsidR="00AF0828">
        <w:t>,</w:t>
      </w:r>
      <w:r>
        <w:t xml:space="preserve"> implications for the </w:t>
      </w:r>
      <w:r w:rsidR="00AF0828">
        <w:t xml:space="preserve">quality </w:t>
      </w:r>
      <w:r w:rsidR="00FE221A">
        <w:t xml:space="preserve">of the </w:t>
      </w:r>
      <w:r>
        <w:t xml:space="preserve">parent-child relationship). This specific focus on ECAs, as opposed to childhood adversities more broadly, follows the logic that </w:t>
      </w:r>
      <w:r w:rsidR="00E57F6E">
        <w:t>psychosocial</w:t>
      </w:r>
      <w:r>
        <w:t xml:space="preserve"> </w:t>
      </w:r>
      <w:r w:rsidR="00E57F6E">
        <w:t>features of the caregiving environment</w:t>
      </w:r>
      <w:r>
        <w:t xml:space="preserve"> that directly interfere with the parent-child relationship are especially threatening to healthy </w:t>
      </w:r>
      <w:r w:rsidR="00E57F6E">
        <w:t>inter</w:t>
      </w:r>
      <w:r w:rsidR="004F6B6B">
        <w:t>- and intra-</w:t>
      </w:r>
      <w:r w:rsidR="00E57F6E">
        <w:t xml:space="preserve">personal, </w:t>
      </w:r>
      <w:r>
        <w:t>affective development and associated mental health.</w:t>
      </w:r>
      <w:r w:rsidR="00D147E5">
        <w:t xml:space="preserve"> The strong link between ECAs and increased risk for later difficulties in emotion regulation has been </w:t>
      </w:r>
      <w:r w:rsidR="001A68BC">
        <w:t xml:space="preserve">explored </w:t>
      </w:r>
      <w:r w:rsidR="00D147E5">
        <w:t>from various angles</w:t>
      </w:r>
      <w:r w:rsidR="001A68BC">
        <w:t xml:space="preserve">, </w:t>
      </w:r>
      <w:r w:rsidR="00D147E5">
        <w:t xml:space="preserve">with </w:t>
      </w:r>
      <w:r w:rsidR="001A68BC">
        <w:t xml:space="preserve">brain and biological development </w:t>
      </w:r>
      <w:r w:rsidR="00D147E5">
        <w:t>becoming an increasing</w:t>
      </w:r>
      <w:r w:rsidR="001A68BC">
        <w:t xml:space="preserve"> focus of many programs of research, in part because of the large technological innovations that have enabled noninvasive assessments of developing populations.  These innovations have also fostered translation between non-human and human animal research, which has advanced the development of mechanistic models for understanding the pathways through which early adversity influences </w:t>
      </w:r>
      <w:r w:rsidR="00D75E66">
        <w:t xml:space="preserve">affective </w:t>
      </w:r>
      <w:r w:rsidR="001A68BC">
        <w:t>regulatory processes. A</w:t>
      </w:r>
      <w:r w:rsidR="008C56AE">
        <w:t>s described below, th</w:t>
      </w:r>
      <w:r w:rsidR="00374D5E">
        <w:t>is</w:t>
      </w:r>
      <w:r w:rsidR="001A68BC">
        <w:t xml:space="preserve"> </w:t>
      </w:r>
      <w:r w:rsidR="008C56AE">
        <w:t>body of work has shown that</w:t>
      </w:r>
      <w:r w:rsidR="001A68BC">
        <w:t xml:space="preserve"> ECAs </w:t>
      </w:r>
      <w:r w:rsidR="008C56AE">
        <w:t xml:space="preserve">are </w:t>
      </w:r>
      <w:r w:rsidR="001A68BC">
        <w:t xml:space="preserve">associated with </w:t>
      </w:r>
      <w:r w:rsidR="008C56AE">
        <w:t>atypical structure and function of</w:t>
      </w:r>
      <w:r w:rsidR="001A68BC">
        <w:t xml:space="preserve"> </w:t>
      </w:r>
      <w:r w:rsidR="00AC1748">
        <w:t xml:space="preserve">midline </w:t>
      </w:r>
      <w:r w:rsidR="001A68BC">
        <w:t xml:space="preserve">cortico-subcortical circuitry </w:t>
      </w:r>
      <w:r w:rsidR="008C56AE">
        <w:t>(</w:t>
      </w:r>
      <w:r w:rsidR="00374D5E">
        <w:t xml:space="preserve">as </w:t>
      </w:r>
      <w:r w:rsidR="001A68BC">
        <w:t xml:space="preserve">compared to </w:t>
      </w:r>
      <w:r w:rsidR="00A02016">
        <w:t>caregiving</w:t>
      </w:r>
      <w:r w:rsidR="00927A85">
        <w:t xml:space="preserve"> </w:t>
      </w:r>
      <w:r w:rsidR="001D7FCE">
        <w:t xml:space="preserve">contexts </w:t>
      </w:r>
      <w:r w:rsidR="001A68BC">
        <w:t>with</w:t>
      </w:r>
      <w:r w:rsidR="0008423E">
        <w:t>out</w:t>
      </w:r>
      <w:r w:rsidR="001A68BC">
        <w:t xml:space="preserve"> ECA exposur</w:t>
      </w:r>
      <w:r w:rsidR="0027555C">
        <w:t>e</w:t>
      </w:r>
      <w:r w:rsidR="003829FE">
        <w:t>),</w:t>
      </w:r>
      <w:r w:rsidR="0027555C">
        <w:t xml:space="preserve"> </w:t>
      </w:r>
      <w:r w:rsidR="003829FE">
        <w:t>that correlate with poor</w:t>
      </w:r>
      <w:r w:rsidR="0027555C">
        <w:t xml:space="preserve"> development of emotion regulation</w:t>
      </w:r>
      <w:r w:rsidR="000D15F3">
        <w:t xml:space="preserve"> skills</w:t>
      </w:r>
      <w:r w:rsidR="0027555C">
        <w:t xml:space="preserve"> </w:t>
      </w:r>
      <w:r w:rsidR="00564258">
        <w:fldChar w:fldCharType="begin"/>
      </w:r>
      <w:r w:rsidR="00564258">
        <w:instrText xml:space="preserve"> ADDIN EN.CITE &lt;EndNote&gt;&lt;Cite&gt;&lt;Author&gt;Teicher&lt;/Author&gt;&lt;Year&gt;2016&lt;/Year&gt;&lt;RecNum&gt;12332&lt;/RecNum&gt;&lt;DisplayText&gt;(Teicher et al., 2016)&lt;/DisplayText&gt;&lt;record&gt;&lt;rec-number&gt;12332&lt;/rec-number&gt;&lt;foreign-keys&gt;&lt;key app="EN" db-id="pr5s50wajsx2wpefs26x0pz65t2pavtwwstd" timestamp="1584904079"&gt;12332&lt;/key&gt;&lt;/foreign-keys&gt;&lt;ref-type name="Journal Article"&gt;17&lt;/ref-type&gt;&lt;contributors&gt;&lt;authors&gt;&lt;author&gt;Teicher, M. H.&lt;/author&gt;&lt;author&gt;Samson, J. A.&lt;/author&gt;&lt;author&gt;Anderson, C. M.&lt;/author&gt;&lt;author&gt;Ohashi, K.&lt;/author&gt;&lt;/authors&gt;&lt;/contributors&gt;&lt;auth-address&gt;Department of Psychiatry, Harvard Medical School, 401 Park Drive, Boston, Massachusetts 02215, USA.&amp;#xD;Developmental Biopsychiatry Research Program, McLean Hospital, 115 Mill Street, Belmont, Massachusetts 02478, USA.&lt;/auth-address&gt;&lt;titles&gt;&lt;title&gt;The effects of childhood maltreatment on brain structure, function and connectivity&lt;/title&gt;&lt;secondary-title&gt;Nat Rev Neurosci&lt;/secondary-title&gt;&lt;/titles&gt;&lt;periodical&gt;&lt;full-title&gt;Nat Rev Neurosci&lt;/full-title&gt;&lt;/periodical&gt;&lt;pages&gt;652-66&lt;/pages&gt;&lt;volume&gt;17&lt;/volume&gt;&lt;number&gt;10&lt;/number&gt;&lt;edition&gt;2016/09/20&lt;/edition&gt;&lt;keywords&gt;&lt;keyword&gt;*Adaptation, Physiological&lt;/keyword&gt;&lt;keyword&gt;*Adaptation, Psychological&lt;/keyword&gt;&lt;keyword&gt;Animals&lt;/keyword&gt;&lt;keyword&gt;Brain/growth &amp;amp; development/*pathology/*physiopathology&lt;/keyword&gt;&lt;keyword&gt;Causality&lt;/keyword&gt;&lt;keyword&gt;Child&lt;/keyword&gt;&lt;keyword&gt;Child Abuse/*psychology&lt;/keyword&gt;&lt;keyword&gt;Humans&lt;/keyword&gt;&lt;keyword&gt;Mental Disorders/*pathology/*physiopathology/psychology&lt;/keyword&gt;&lt;keyword&gt;Models, Neurological&lt;/keyword&gt;&lt;keyword&gt;Resilience, Psychological&lt;/keyword&gt;&lt;/keywords&gt;&lt;dates&gt;&lt;year&gt;2016&lt;/year&gt;&lt;pub-dates&gt;&lt;date&gt;Sep 19&lt;/date&gt;&lt;/pub-dates&gt;&lt;/dates&gt;&lt;isbn&gt;1471-0048 (Electronic)&amp;#xD;1471-003X (Linking)&lt;/isbn&gt;&lt;accession-num&gt;27640984&lt;/accession-num&gt;&lt;urls&gt;&lt;related-urls&gt;&lt;url&gt;https://www.ncbi.nlm.nih.gov/pubmed/27640984&lt;/url&gt;&lt;/related-urls&gt;&lt;/urls&gt;&lt;electronic-resource-num&gt;10.1038/nrn.2016.111&lt;/electronic-resource-num&gt;&lt;/record&gt;&lt;/Cite&gt;&lt;/EndNote&gt;</w:instrText>
      </w:r>
      <w:r w:rsidR="00564258">
        <w:fldChar w:fldCharType="separate"/>
      </w:r>
      <w:r w:rsidR="00564258">
        <w:rPr>
          <w:noProof/>
        </w:rPr>
        <w:t>(Teicher et al., 2016)</w:t>
      </w:r>
      <w:r w:rsidR="00564258">
        <w:fldChar w:fldCharType="end"/>
      </w:r>
      <w:r w:rsidR="0027555C">
        <w:t xml:space="preserve">. </w:t>
      </w:r>
      <w:r w:rsidR="00ED3236">
        <w:t xml:space="preserve">The current paper considers these findings in the context of the proposed </w:t>
      </w:r>
      <w:r w:rsidR="002337D0">
        <w:t>framework</w:t>
      </w:r>
      <w:r w:rsidR="00ED3236">
        <w:t>.</w:t>
      </w:r>
    </w:p>
    <w:p w14:paraId="642C968B" w14:textId="77777777" w:rsidR="00AC50F6" w:rsidRDefault="00AC50F6" w:rsidP="00E10377">
      <w:pPr>
        <w:spacing w:line="480" w:lineRule="auto"/>
        <w:ind w:firstLine="360"/>
      </w:pPr>
    </w:p>
    <w:p w14:paraId="654D0879" w14:textId="222D73FC" w:rsidR="00AC50F6" w:rsidRPr="009D5E89" w:rsidRDefault="00AC50F6" w:rsidP="00E10377">
      <w:pPr>
        <w:spacing w:line="480" w:lineRule="auto"/>
        <w:rPr>
          <w:b/>
          <w:bCs/>
          <w:u w:val="single"/>
        </w:rPr>
      </w:pPr>
      <w:r w:rsidRPr="009D5E89">
        <w:rPr>
          <w:b/>
          <w:bCs/>
          <w:u w:val="single"/>
        </w:rPr>
        <w:t xml:space="preserve">Affective </w:t>
      </w:r>
      <w:r w:rsidR="009D5E89">
        <w:rPr>
          <w:b/>
          <w:bCs/>
          <w:u w:val="single"/>
        </w:rPr>
        <w:t>O</w:t>
      </w:r>
      <w:r w:rsidRPr="009D5E89">
        <w:rPr>
          <w:b/>
          <w:bCs/>
          <w:u w:val="single"/>
        </w:rPr>
        <w:t xml:space="preserve">perations </w:t>
      </w:r>
      <w:r w:rsidR="004F1D8C" w:rsidRPr="009D5E89">
        <w:rPr>
          <w:b/>
          <w:bCs/>
          <w:i/>
          <w:iCs/>
          <w:u w:val="single"/>
        </w:rPr>
        <w:t>vs.</w:t>
      </w:r>
      <w:r w:rsidRPr="009D5E89">
        <w:rPr>
          <w:b/>
          <w:bCs/>
          <w:u w:val="single"/>
        </w:rPr>
        <w:t xml:space="preserve"> </w:t>
      </w:r>
      <w:r w:rsidR="009D5E89">
        <w:rPr>
          <w:b/>
          <w:bCs/>
          <w:u w:val="single"/>
        </w:rPr>
        <w:t>A</w:t>
      </w:r>
      <w:r w:rsidRPr="009D5E89">
        <w:rPr>
          <w:b/>
          <w:bCs/>
          <w:u w:val="single"/>
        </w:rPr>
        <w:t xml:space="preserve">ffective </w:t>
      </w:r>
      <w:r w:rsidR="009D5E89">
        <w:rPr>
          <w:b/>
          <w:bCs/>
          <w:u w:val="single"/>
        </w:rPr>
        <w:t>K</w:t>
      </w:r>
      <w:r w:rsidRPr="009D5E89">
        <w:rPr>
          <w:b/>
          <w:bCs/>
          <w:u w:val="single"/>
        </w:rPr>
        <w:t xml:space="preserve">nowledge </w:t>
      </w:r>
      <w:r w:rsidR="006A64F9">
        <w:rPr>
          <w:b/>
          <w:bCs/>
          <w:u w:val="single"/>
        </w:rPr>
        <w:t>Content</w:t>
      </w:r>
    </w:p>
    <w:p w14:paraId="4FA1E13A" w14:textId="15CF386F" w:rsidR="0018737E" w:rsidRDefault="007F1763" w:rsidP="00E10377">
      <w:pPr>
        <w:spacing w:line="480" w:lineRule="auto"/>
        <w:ind w:firstLine="360"/>
      </w:pPr>
      <w:r>
        <w:t xml:space="preserve">The </w:t>
      </w:r>
      <w:r w:rsidR="00197D18">
        <w:t xml:space="preserve">existing </w:t>
      </w:r>
      <w:r>
        <w:t xml:space="preserve">literature has made great strides in identifying how </w:t>
      </w:r>
      <w:r w:rsidR="00955456">
        <w:t>adversity-related differences in midline cortico-subcortical circuitry</w:t>
      </w:r>
      <w:r>
        <w:t xml:space="preserve"> alter the </w:t>
      </w:r>
      <w:r w:rsidRPr="007F1763">
        <w:t xml:space="preserve">emotional </w:t>
      </w:r>
      <w:r w:rsidR="0008423E">
        <w:rPr>
          <w:i/>
          <w:iCs/>
        </w:rPr>
        <w:t>operations</w:t>
      </w:r>
      <w:r w:rsidRPr="007F1763">
        <w:t xml:space="preserve"> associated with ECA</w:t>
      </w:r>
      <w:r w:rsidR="00D1222D">
        <w:t xml:space="preserve"> (that is, how emotions are generated, controlled, learned, and the like)</w:t>
      </w:r>
      <w:r w:rsidRPr="007F1763">
        <w:t xml:space="preserve">. What remains </w:t>
      </w:r>
      <w:r w:rsidR="0018737E" w:rsidRPr="007F1763">
        <w:t xml:space="preserve">much less </w:t>
      </w:r>
      <w:r w:rsidRPr="007F1763">
        <w:lastRenderedPageBreak/>
        <w:t>understood</w:t>
      </w:r>
      <w:r w:rsidR="0018737E" w:rsidRPr="007F1763">
        <w:t xml:space="preserve"> is the </w:t>
      </w:r>
      <w:r w:rsidR="0022259C" w:rsidRPr="00A40FD7">
        <w:rPr>
          <w:i/>
          <w:iCs/>
        </w:rPr>
        <w:t>semanticized</w:t>
      </w:r>
      <w:r w:rsidR="0022259C">
        <w:t xml:space="preserve"> </w:t>
      </w:r>
      <w:r w:rsidRPr="00C331C1">
        <w:rPr>
          <w:i/>
          <w:iCs/>
        </w:rPr>
        <w:t xml:space="preserve">knowledge </w:t>
      </w:r>
      <w:r w:rsidR="0018737E" w:rsidRPr="00A40FD7">
        <w:t>content</w:t>
      </w:r>
      <w:r w:rsidR="00A8088B">
        <w:rPr>
          <w:i/>
          <w:iCs/>
        </w:rPr>
        <w:t xml:space="preserve"> </w:t>
      </w:r>
      <w:r w:rsidR="00A8088B">
        <w:t>(or the concept-level knowledge)</w:t>
      </w:r>
      <w:r w:rsidRPr="00C331C1">
        <w:rPr>
          <w:i/>
          <w:iCs/>
        </w:rPr>
        <w:t xml:space="preserve"> </w:t>
      </w:r>
      <w:r w:rsidR="0018737E" w:rsidRPr="007F1763">
        <w:t xml:space="preserve">that </w:t>
      </w:r>
      <w:r w:rsidR="00C331C1">
        <w:t>is</w:t>
      </w:r>
      <w:r w:rsidR="0018737E" w:rsidRPr="007F1763">
        <w:t xml:space="preserve"> supported by these </w:t>
      </w:r>
      <w:r w:rsidRPr="007F1763">
        <w:t>developing brain circuits.</w:t>
      </w:r>
      <w:r w:rsidR="0018737E" w:rsidRPr="007F1763">
        <w:t xml:space="preserve"> </w:t>
      </w:r>
      <w:r w:rsidRPr="007F1763">
        <w:t>T</w:t>
      </w:r>
      <w:r w:rsidR="0018737E" w:rsidRPr="007F1763">
        <w:t xml:space="preserve">hat is, </w:t>
      </w:r>
      <w:r w:rsidRPr="007F1763">
        <w:t>there has been less attention paid to the</w:t>
      </w:r>
      <w:r w:rsidR="0018737E" w:rsidRPr="007F1763">
        <w:t xml:space="preserve"> </w:t>
      </w:r>
      <w:r w:rsidR="004B7A4F">
        <w:t xml:space="preserve">abstracted </w:t>
      </w:r>
      <w:r w:rsidR="0018737E" w:rsidRPr="007F1763">
        <w:t>representations</w:t>
      </w:r>
      <w:r w:rsidR="00EA7DB0">
        <w:t xml:space="preserve"> and</w:t>
      </w:r>
      <w:r w:rsidRPr="007F1763">
        <w:t xml:space="preserve"> information</w:t>
      </w:r>
      <w:r w:rsidR="00EA7DB0">
        <w:t xml:space="preserve"> </w:t>
      </w:r>
      <w:r w:rsidR="0018737E" w:rsidRPr="007F1763">
        <w:t xml:space="preserve">supported by </w:t>
      </w:r>
      <w:r w:rsidRPr="007F1763">
        <w:t>this neural circuitry</w:t>
      </w:r>
      <w:r w:rsidR="0018737E" w:rsidRPr="007F1763">
        <w:t xml:space="preserve"> that </w:t>
      </w:r>
      <w:r w:rsidR="00720A4B">
        <w:t>interact with</w:t>
      </w:r>
      <w:r w:rsidR="0018737E" w:rsidRPr="007F1763">
        <w:t xml:space="preserve"> emotional perception, emotional reactivity, affective learning, and emotion regulation</w:t>
      </w:r>
      <w:r w:rsidRPr="007F1763">
        <w:t xml:space="preserve"> following ECA exposure.</w:t>
      </w:r>
      <w:r w:rsidR="007B279B">
        <w:t xml:space="preserve"> In the </w:t>
      </w:r>
      <w:r w:rsidR="00472ED4">
        <w:t>domain</w:t>
      </w:r>
      <w:r w:rsidR="007B279B">
        <w:t xml:space="preserve"> of </w:t>
      </w:r>
      <w:r w:rsidR="00316112">
        <w:t xml:space="preserve">intelligence, </w:t>
      </w:r>
      <w:r w:rsidR="00E51211">
        <w:t xml:space="preserve">Guilford </w:t>
      </w:r>
      <w:r w:rsidR="00564258">
        <w:fldChar w:fldCharType="begin"/>
      </w:r>
      <w:r w:rsidR="00564258">
        <w:instrText xml:space="preserve"> ADDIN EN.CITE &lt;EndNote&gt;&lt;Cite ExcludeAuth="1"&gt;&lt;Author&gt;Guilford&lt;/Author&gt;&lt;Year&gt;1982&lt;/Year&gt;&lt;RecNum&gt;12338&lt;/RecNum&gt;&lt;DisplayText&gt;(1982)&lt;/DisplayText&gt;&lt;record&gt;&lt;rec-number&gt;12338&lt;/rec-number&gt;&lt;foreign-keys&gt;&lt;key app="EN" db-id="pr5s50wajsx2wpefs26x0pz65t2pavtwwstd" timestamp="1584904376"&gt;12338&lt;/key&gt;&lt;/foreign-keys&gt;&lt;ref-type name="Journal Article"&gt;17&lt;/ref-type&gt;&lt;contributors&gt;&lt;authors&gt;&lt;author&gt;Guilford, J.P.&lt;/author&gt;&lt;/authors&gt;&lt;/contributors&gt;&lt;titles&gt;&lt;title&gt;Cognitive psychology&amp;apos;s ambiguities: Some suggested remedies&lt;/title&gt;&lt;secondary-title&gt;Psychological review&lt;/secondary-title&gt;&lt;/titles&gt;&lt;periodical&gt;&lt;full-title&gt;Psychological Review&lt;/full-title&gt;&lt;/periodical&gt;&lt;pages&gt;48-59&lt;/pages&gt;&lt;volume&gt;89&lt;/volume&gt;&lt;number&gt;1&lt;/number&gt;&lt;dates&gt;&lt;year&gt;1982&lt;/year&gt;&lt;/dates&gt;&lt;urls&gt;&lt;/urls&gt;&lt;/record&gt;&lt;/Cite&gt;&lt;/EndNote&gt;</w:instrText>
      </w:r>
      <w:r w:rsidR="00564258">
        <w:fldChar w:fldCharType="separate"/>
      </w:r>
      <w:r w:rsidR="00564258">
        <w:rPr>
          <w:noProof/>
        </w:rPr>
        <w:t>(1982)</w:t>
      </w:r>
      <w:r w:rsidR="00564258">
        <w:fldChar w:fldCharType="end"/>
      </w:r>
      <w:r w:rsidR="00E51211">
        <w:t xml:space="preserve"> and </w:t>
      </w:r>
      <w:r w:rsidR="007B279B">
        <w:t xml:space="preserve">Wagner and </w:t>
      </w:r>
      <w:r w:rsidR="00316112">
        <w:t xml:space="preserve">Sternberg </w:t>
      </w:r>
      <w:r w:rsidR="00564258">
        <w:fldChar w:fldCharType="begin"/>
      </w:r>
      <w:r w:rsidR="00564258">
        <w:instrText xml:space="preserve"> ADDIN EN.CITE &lt;EndNote&gt;&lt;Cite ExcludeAuth="1"&gt;&lt;Author&gt;Wagner&lt;/Author&gt;&lt;Year&gt;1984&lt;/Year&gt;&lt;RecNum&gt;12339&lt;/RecNum&gt;&lt;DisplayText&gt;(1984)&lt;/DisplayText&gt;&lt;record&gt;&lt;rec-number&gt;12339&lt;/rec-number&gt;&lt;foreign-keys&gt;&lt;key app="EN" db-id="pr5s50wajsx2wpefs26x0pz65t2pavtwwstd" timestamp="1584904517"&gt;12339&lt;/key&gt;&lt;/foreign-keys&gt;&lt;ref-type name="Journal Article"&gt;17&lt;/ref-type&gt;&lt;contributors&gt;&lt;authors&gt;&lt;author&gt;Wagner, R. K.&lt;/author&gt;&lt;author&gt;Sternberg, R. J.&lt;/author&gt;&lt;/authors&gt;&lt;/contributors&gt;&lt;titles&gt;&lt;title&gt;Alternative conceptions of intelligence and their implications for education&lt;/title&gt;&lt;secondary-title&gt;Review of Educational Research&lt;/secondary-title&gt;&lt;/titles&gt;&lt;periodical&gt;&lt;full-title&gt;Review of Educational Research&lt;/full-title&gt;&lt;/periodical&gt;&lt;pages&gt;179-223&lt;/pages&gt;&lt;volume&gt;54&lt;/volume&gt;&lt;number&gt;2&lt;/number&gt;&lt;dates&gt;&lt;year&gt;1984&lt;/year&gt;&lt;/dates&gt;&lt;urls&gt;&lt;/urls&gt;&lt;/record&gt;&lt;/Cite&gt;&lt;/EndNote&gt;</w:instrText>
      </w:r>
      <w:r w:rsidR="00564258">
        <w:fldChar w:fldCharType="separate"/>
      </w:r>
      <w:r w:rsidR="00564258">
        <w:rPr>
          <w:noProof/>
        </w:rPr>
        <w:t>(1984)</w:t>
      </w:r>
      <w:r w:rsidR="00564258">
        <w:fldChar w:fldCharType="end"/>
      </w:r>
      <w:r w:rsidR="00316112">
        <w:t xml:space="preserve"> distinguish between cognitive operations, </w:t>
      </w:r>
      <w:r w:rsidR="00AF6D2D">
        <w:t xml:space="preserve">content </w:t>
      </w:r>
      <w:r w:rsidR="00316112">
        <w:t>and products. Operations include cognitive processes, memory, and evaluation skill</w:t>
      </w:r>
      <w:r w:rsidR="0058769B">
        <w:t>s</w:t>
      </w:r>
      <w:r w:rsidR="00A3292E">
        <w:t>;</w:t>
      </w:r>
      <w:r w:rsidR="00316112">
        <w:t xml:space="preserve"> products include the transformations and implications of the knowledge</w:t>
      </w:r>
      <w:r w:rsidR="00A3292E">
        <w:t>; and semanticized knowledge content includes symbolic and semantic representations</w:t>
      </w:r>
      <w:r w:rsidR="00316112">
        <w:t xml:space="preserve">. </w:t>
      </w:r>
      <w:r w:rsidR="00FD59FC">
        <w:t xml:space="preserve">The majority of </w:t>
      </w:r>
      <w:r w:rsidR="00575744">
        <w:t>literature on the behavioral correlates of cortico-subcortical circuit developmental following ECAs</w:t>
      </w:r>
      <w:r w:rsidR="00FD59FC">
        <w:t xml:space="preserve"> has</w:t>
      </w:r>
      <w:r w:rsidR="00575744">
        <w:t xml:space="preserve"> focus</w:t>
      </w:r>
      <w:r w:rsidR="00FD59FC">
        <w:t>ed</w:t>
      </w:r>
      <w:r w:rsidR="00575744">
        <w:t xml:space="preserve"> on the ‘operations’ of emotional behavior (e.g., </w:t>
      </w:r>
      <w:r w:rsidR="00720A4B">
        <w:t>reacting</w:t>
      </w:r>
      <w:r w:rsidR="00575744">
        <w:t xml:space="preserve">, controlling, appraising), </w:t>
      </w:r>
      <w:r w:rsidR="00A3292E">
        <w:t xml:space="preserve">and to a somewhat greater degree the products of the knowledge, </w:t>
      </w:r>
      <w:r w:rsidR="00EA7DB0">
        <w:t>with</w:t>
      </w:r>
      <w:r w:rsidR="00575744">
        <w:t xml:space="preserve"> much less focus </w:t>
      </w:r>
      <w:r w:rsidR="00EA7DB0">
        <w:t>on the knowledge</w:t>
      </w:r>
      <w:r w:rsidR="00A3292E">
        <w:t xml:space="preserve"> content</w:t>
      </w:r>
      <w:r w:rsidR="00EA7DB0">
        <w:t xml:space="preserve"> </w:t>
      </w:r>
      <w:r w:rsidR="00182D1F">
        <w:t xml:space="preserve">(i.e., what </w:t>
      </w:r>
      <w:r w:rsidR="00D007BB">
        <w:t xml:space="preserve">meaning </w:t>
      </w:r>
      <w:r w:rsidR="007D3552">
        <w:t>has been</w:t>
      </w:r>
      <w:r w:rsidR="00182D1F">
        <w:t xml:space="preserve"> learned</w:t>
      </w:r>
      <w:r w:rsidR="00D007BB">
        <w:t xml:space="preserve"> from experience</w:t>
      </w:r>
      <w:r w:rsidR="00182D1F">
        <w:t>)</w:t>
      </w:r>
      <w:r w:rsidR="001D0C5E">
        <w:t>.</w:t>
      </w:r>
      <w:r w:rsidR="00794A9A">
        <w:t xml:space="preserve"> </w:t>
      </w:r>
    </w:p>
    <w:p w14:paraId="188F82D1" w14:textId="3994698D" w:rsidR="00AC50F6" w:rsidRDefault="00794A9A" w:rsidP="00E10377">
      <w:pPr>
        <w:spacing w:line="480" w:lineRule="auto"/>
      </w:pPr>
      <w:r>
        <w:tab/>
      </w:r>
      <w:r w:rsidR="0051497E">
        <w:t xml:space="preserve">Here, I hypothesize that </w:t>
      </w:r>
      <w:r>
        <w:t>ECAs</w:t>
      </w:r>
      <w:r w:rsidR="00B77C1D">
        <w:t>’</w:t>
      </w:r>
      <w:r>
        <w:t xml:space="preserve"> </w:t>
      </w:r>
      <w:r w:rsidR="004B7A4F">
        <w:t>impact</w:t>
      </w:r>
      <w:r>
        <w:t xml:space="preserve"> </w:t>
      </w:r>
      <w:r w:rsidR="0051497E">
        <w:t xml:space="preserve">on </w:t>
      </w:r>
      <w:r w:rsidR="00E16B84">
        <w:t xml:space="preserve">midline </w:t>
      </w:r>
      <w:r w:rsidR="0051497E">
        <w:t xml:space="preserve">cortico-subcortical circuitry may </w:t>
      </w:r>
      <w:r w:rsidR="00B77C1D">
        <w:t>alter</w:t>
      </w:r>
      <w:r>
        <w:t xml:space="preserve"> </w:t>
      </w:r>
      <w:r w:rsidR="00CE132C">
        <w:t xml:space="preserve">not only the processes and products, but also </w:t>
      </w:r>
      <w:r>
        <w:t xml:space="preserve">the knowledge content </w:t>
      </w:r>
      <w:r w:rsidR="00AC50F6">
        <w:t>(that is, the</w:t>
      </w:r>
      <w:r>
        <w:t xml:space="preserve"> affective semantic representations</w:t>
      </w:r>
      <w:r w:rsidR="00AC50F6">
        <w:t>)</w:t>
      </w:r>
      <w:r w:rsidR="004B7A4F">
        <w:t xml:space="preserve"> that </w:t>
      </w:r>
      <w:r w:rsidR="0093343B">
        <w:t xml:space="preserve">has </w:t>
      </w:r>
      <w:r w:rsidR="004B7A4F">
        <w:t xml:space="preserve">been abstracted from </w:t>
      </w:r>
      <w:r w:rsidR="0051497E">
        <w:t>early</w:t>
      </w:r>
      <w:r w:rsidR="004B7A4F">
        <w:t xml:space="preserve"> experience</w:t>
      </w:r>
      <w:r>
        <w:t xml:space="preserve">. </w:t>
      </w:r>
      <w:r w:rsidR="00AC50F6">
        <w:t>In other words, adverse caregiving experiences may impact emotional development through</w:t>
      </w:r>
      <w:r w:rsidR="007610C5">
        <w:t xml:space="preserve"> </w:t>
      </w:r>
      <w:r w:rsidR="00AC50F6">
        <w:t>midline cortico-subcortical based schematic representations related to the self and others.</w:t>
      </w:r>
      <w:r w:rsidR="007610C5">
        <w:t xml:space="preserve"> </w:t>
      </w:r>
      <w:r w:rsidR="00264B9F">
        <w:t xml:space="preserve">To </w:t>
      </w:r>
      <w:r w:rsidR="00DC6FA7">
        <w:t xml:space="preserve">quote </w:t>
      </w:r>
      <w:r w:rsidR="00652823" w:rsidRPr="00652823">
        <w:t xml:space="preserve">Carolyn M. </w:t>
      </w:r>
      <w:proofErr w:type="spellStart"/>
      <w:r w:rsidR="00652823" w:rsidRPr="00652823">
        <w:t>Newberger</w:t>
      </w:r>
      <w:proofErr w:type="spellEnd"/>
      <w:r w:rsidR="00652823" w:rsidRPr="00652823">
        <w:t xml:space="preserve"> </w:t>
      </w:r>
      <w:r w:rsidR="00DC6FA7">
        <w:t>in her testimony to the United States Congress in 1991</w:t>
      </w:r>
      <w:r w:rsidR="00264B9F">
        <w:t xml:space="preserve"> </w:t>
      </w:r>
      <w:r w:rsidR="00DC6FA7">
        <w:t>regarding</w:t>
      </w:r>
      <w:r w:rsidR="00264B9F">
        <w:t xml:space="preserve"> the impact of </w:t>
      </w:r>
      <w:r w:rsidR="00AF33EC">
        <w:t>childhood maltreatment</w:t>
      </w:r>
      <w:r w:rsidR="00AC50F6">
        <w:t>:</w:t>
      </w:r>
      <w:r w:rsidR="00214C2A">
        <w:t xml:space="preserve"> </w:t>
      </w:r>
    </w:p>
    <w:p w14:paraId="3C23283B" w14:textId="273CDEB4" w:rsidR="00AC50F6" w:rsidRPr="00AC50F6" w:rsidRDefault="00264B9F" w:rsidP="00E10377">
      <w:pPr>
        <w:spacing w:line="480" w:lineRule="auto"/>
        <w:ind w:left="450" w:right="540"/>
        <w:rPr>
          <w:i/>
          <w:iCs/>
        </w:rPr>
      </w:pPr>
      <w:r w:rsidRPr="00AC50F6">
        <w:rPr>
          <w:i/>
          <w:iCs/>
        </w:rPr>
        <w:t>“</w:t>
      </w:r>
      <w:r w:rsidR="000B18C7" w:rsidRPr="00AC50F6">
        <w:rPr>
          <w:i/>
          <w:iCs/>
        </w:rPr>
        <w:t>I</w:t>
      </w:r>
      <w:r w:rsidRPr="00AC50F6">
        <w:rPr>
          <w:i/>
          <w:iCs/>
        </w:rPr>
        <w:t xml:space="preserve">t is not the acts alone that are traumatizing but their meaning to the child… Although we may treat the physical manifestations of abuse, it is the psychological manifestations that will continue to haunt us... in our mental hospitals, in violence in </w:t>
      </w:r>
      <w:r w:rsidRPr="00AC50F6">
        <w:rPr>
          <w:i/>
          <w:iCs/>
        </w:rPr>
        <w:lastRenderedPageBreak/>
        <w:t>our streets, and in our families"</w:t>
      </w:r>
      <w:r w:rsidR="00652823" w:rsidRPr="00AC50F6">
        <w:rPr>
          <w:i/>
          <w:iCs/>
        </w:rPr>
        <w:t xml:space="preserve"> </w:t>
      </w:r>
      <w:r w:rsidRPr="00AC50F6">
        <w:rPr>
          <w:i/>
          <w:iCs/>
        </w:rPr>
        <w:t xml:space="preserve">and “Children make meaning of their abuse in many ways .... When we think of maltreatment outcomes as responses to how children explain what has happened to them, distinctions between abuse categories become somewhat artificial” </w:t>
      </w:r>
      <w:r w:rsidR="00564258">
        <w:rPr>
          <w:i/>
          <w:iCs/>
        </w:rPr>
        <w:fldChar w:fldCharType="begin"/>
      </w:r>
      <w:r w:rsidR="00564258">
        <w:rPr>
          <w:i/>
          <w:iCs/>
        </w:rPr>
        <w:instrText xml:space="preserve"> ADDIN EN.CITE &lt;EndNote&gt;&lt;Cite ExcludeAuth="1"&gt;&lt;Author&gt;Newberger&lt;/Author&gt;&lt;Year&gt;1991&lt;/Year&gt;&lt;RecNum&gt;12340&lt;/RecNum&gt;&lt;DisplayText&gt;(1991)&lt;/DisplayText&gt;&lt;record&gt;&lt;rec-number&gt;12340&lt;/rec-number&gt;&lt;foreign-keys&gt;&lt;key app="EN" db-id="pr5s50wajsx2wpefs26x0pz65t2pavtwwstd" timestamp="1584904602"&gt;12340&lt;/key&gt;&lt;/foreign-keys&gt;&lt;ref-type name="Generic"&gt;13&lt;/ref-type&gt;&lt;contributors&gt;&lt;authors&gt;&lt;author&gt;Newberger, C. M. &lt;/author&gt;&lt;/authors&gt;&lt;/contributors&gt;&lt;titles&gt;&lt;title&gt;Child maltreatment: Problems and promise for the 1990s. Reauthorization of the Child Abuse Prevention and Treatment Act (CAPTA). &lt;/title&gt;&lt;secondary-title&gt;Hearing before the Subcommittee on Children, Family, Drugs and Alcoholism of the Committee on Labor and Human Resources, United States Senate, 102nd Congress (Senate Hearing 102-691). &lt;/secondary-title&gt;&lt;/titles&gt;&lt;dates&gt;&lt;year&gt;1991&lt;/year&gt;&lt;/dates&gt;&lt;pub-location&gt;Washington, DC&lt;/pub-location&gt;&lt;publisher&gt;U.S. Government Printing Office. &lt;/publisher&gt;&lt;urls&gt;&lt;/urls&gt;&lt;/record&gt;&lt;/Cite&gt;&lt;/EndNote&gt;</w:instrText>
      </w:r>
      <w:r w:rsidR="00564258">
        <w:rPr>
          <w:i/>
          <w:iCs/>
        </w:rPr>
        <w:fldChar w:fldCharType="separate"/>
      </w:r>
      <w:r w:rsidR="00564258">
        <w:rPr>
          <w:i/>
          <w:iCs/>
          <w:noProof/>
        </w:rPr>
        <w:t>(1991)</w:t>
      </w:r>
      <w:r w:rsidR="00564258">
        <w:rPr>
          <w:i/>
          <w:iCs/>
        </w:rPr>
        <w:fldChar w:fldCharType="end"/>
      </w:r>
      <w:r w:rsidRPr="00AC50F6">
        <w:rPr>
          <w:i/>
          <w:iCs/>
        </w:rPr>
        <w:t xml:space="preserve">(pp. 27-28). </w:t>
      </w:r>
    </w:p>
    <w:p w14:paraId="5FCB715A" w14:textId="07ED9A76" w:rsidR="00262250" w:rsidRDefault="00D527B4" w:rsidP="00E10377">
      <w:pPr>
        <w:spacing w:line="480" w:lineRule="auto"/>
      </w:pPr>
      <w:r>
        <w:t>I</w:t>
      </w:r>
      <w:r w:rsidR="007C42E4">
        <w:t>t</w:t>
      </w:r>
      <w:r>
        <w:t xml:space="preserve"> is</w:t>
      </w:r>
      <w:r w:rsidR="007C42E4">
        <w:t xml:space="preserve"> in recognizing this ‘meaning making’ that </w:t>
      </w:r>
      <w:r w:rsidR="002C5FB8">
        <w:t xml:space="preserve">researchers </w:t>
      </w:r>
      <w:r w:rsidR="00564258">
        <w:fldChar w:fldCharType="begin">
          <w:fldData xml:space="preserve">PEVuZE5vdGU+PENpdGU+PEF1dGhvcj5HYXJiYXJpbm88L0F1dGhvcj48WWVhcj4xOTg2PC9ZZWFy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</w:fldData>
        </w:fldChar>
      </w:r>
      <w:r w:rsidR="00564258">
        <w:instrText xml:space="preserve"> ADDIN EN.CITE </w:instrText>
      </w:r>
      <w:r w:rsidR="00564258">
        <w:fldChar w:fldCharType="begin">
          <w:fldData xml:space="preserve">PEVuZE5vdGU+PENpdGU+PEF1dGhvcj5HYXJiYXJpbm88L0F1dGhvcj48WWVhcj4xOTg2PC9ZZWFy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</w:fldData>
        </w:fldChar>
      </w:r>
      <w:r w:rsidR="00564258">
        <w:instrText xml:space="preserve"> ADDIN EN.CITE.DATA </w:instrText>
      </w:r>
      <w:r w:rsidR="00564258">
        <w:fldChar w:fldCharType="end"/>
      </w:r>
      <w:r w:rsidR="00564258">
        <w:fldChar w:fldCharType="separate"/>
      </w:r>
      <w:r w:rsidR="00564258">
        <w:rPr>
          <w:noProof/>
        </w:rPr>
        <w:t>(Garbarino, Guttmann, &amp; Seeley, 1986; Garrison, 1987; Hart &amp; Brassard, 1987; Sanders &amp; Becker-Lausen, 1995)</w:t>
      </w:r>
      <w:r w:rsidR="00564258">
        <w:fldChar w:fldCharType="end"/>
      </w:r>
      <w:r w:rsidR="002C5FB8">
        <w:t xml:space="preserve"> have </w:t>
      </w:r>
      <w:r w:rsidR="00E46639">
        <w:t xml:space="preserve">endorsed the notion of ‘psychological maltreatment’ as the toxic agent of ECAs. </w:t>
      </w:r>
      <w:r w:rsidR="00A57189">
        <w:t xml:space="preserve">In this way, the abstracted meaning </w:t>
      </w:r>
      <w:r w:rsidR="00385A25">
        <w:t xml:space="preserve">ensuing </w:t>
      </w:r>
      <w:r w:rsidR="00A57189">
        <w:t xml:space="preserve">from maltreatment experiences </w:t>
      </w:r>
      <w:r w:rsidR="00B0349A">
        <w:t xml:space="preserve">may be </w:t>
      </w:r>
      <w:r w:rsidR="00BB4FFC">
        <w:t>a</w:t>
      </w:r>
      <w:r w:rsidR="00737BF7">
        <w:t xml:space="preserve"> </w:t>
      </w:r>
      <w:r w:rsidR="00955456">
        <w:t>central</w:t>
      </w:r>
      <w:r w:rsidR="00B0349A">
        <w:t xml:space="preserve"> agent that predicts </w:t>
      </w:r>
      <w:r w:rsidR="0047717E">
        <w:t xml:space="preserve">poor </w:t>
      </w:r>
      <w:r w:rsidR="00B0349A">
        <w:t>affective outcomes of ECA exposure</w:t>
      </w:r>
      <w:r w:rsidR="00A57189">
        <w:t>.</w:t>
      </w:r>
    </w:p>
    <w:p w14:paraId="204E159D" w14:textId="6E9FEC24" w:rsidR="00B42F31" w:rsidRDefault="00B42F31" w:rsidP="00E10377">
      <w:pPr>
        <w:spacing w:line="480" w:lineRule="auto"/>
      </w:pPr>
    </w:p>
    <w:p w14:paraId="0833258E" w14:textId="4DF2B136" w:rsidR="00B42F31" w:rsidRPr="009D5E89" w:rsidRDefault="00B42F31" w:rsidP="00E10377">
      <w:pPr>
        <w:spacing w:line="480" w:lineRule="auto"/>
        <w:rPr>
          <w:b/>
          <w:bCs/>
          <w:u w:val="single"/>
        </w:rPr>
      </w:pPr>
      <w:r w:rsidRPr="009D5E89">
        <w:rPr>
          <w:b/>
          <w:bCs/>
          <w:u w:val="single"/>
        </w:rPr>
        <w:t>mPFC-</w:t>
      </w:r>
      <w:r w:rsidR="00DA311E" w:rsidRPr="009D5E89">
        <w:rPr>
          <w:b/>
          <w:bCs/>
          <w:u w:val="single"/>
        </w:rPr>
        <w:t>S</w:t>
      </w:r>
      <w:r w:rsidRPr="009D5E89">
        <w:rPr>
          <w:b/>
          <w:bCs/>
          <w:u w:val="single"/>
        </w:rPr>
        <w:t xml:space="preserve">ubcortical </w:t>
      </w:r>
      <w:r w:rsidR="00DA311E" w:rsidRPr="009D5E89">
        <w:rPr>
          <w:b/>
          <w:bCs/>
          <w:u w:val="single"/>
        </w:rPr>
        <w:t>C</w:t>
      </w:r>
      <w:r w:rsidRPr="009D5E89">
        <w:rPr>
          <w:b/>
          <w:bCs/>
          <w:u w:val="single"/>
        </w:rPr>
        <w:t xml:space="preserve">onnections and </w:t>
      </w:r>
      <w:r w:rsidR="00DA311E" w:rsidRPr="009D5E89">
        <w:rPr>
          <w:b/>
          <w:bCs/>
          <w:u w:val="single"/>
        </w:rPr>
        <w:t>A</w:t>
      </w:r>
      <w:r w:rsidRPr="009D5E89">
        <w:rPr>
          <w:b/>
          <w:bCs/>
          <w:u w:val="single"/>
        </w:rPr>
        <w:t xml:space="preserve">ffective </w:t>
      </w:r>
      <w:r w:rsidR="00DA311E" w:rsidRPr="009D5E89">
        <w:rPr>
          <w:b/>
          <w:bCs/>
          <w:u w:val="single"/>
        </w:rPr>
        <w:t>M</w:t>
      </w:r>
      <w:r w:rsidRPr="009D5E89">
        <w:rPr>
          <w:b/>
          <w:bCs/>
          <w:u w:val="single"/>
        </w:rPr>
        <w:t xml:space="preserve">eaning </w:t>
      </w:r>
      <w:r w:rsidR="00DA311E" w:rsidRPr="009D5E89">
        <w:rPr>
          <w:b/>
          <w:bCs/>
          <w:u w:val="single"/>
        </w:rPr>
        <w:t>M</w:t>
      </w:r>
      <w:r w:rsidRPr="009D5E89">
        <w:rPr>
          <w:b/>
          <w:bCs/>
          <w:u w:val="single"/>
        </w:rPr>
        <w:t>aking</w:t>
      </w:r>
    </w:p>
    <w:p w14:paraId="2B2C746A" w14:textId="75EC4ADC" w:rsidR="00DE1803" w:rsidRDefault="00634E1C" w:rsidP="00E10377">
      <w:pPr>
        <w:spacing w:line="480" w:lineRule="auto"/>
        <w:ind w:firstLine="720"/>
      </w:pPr>
      <w:r w:rsidRPr="00152FE8">
        <w:rPr>
          <w:highlight w:val="yellow"/>
        </w:rPr>
        <w:t xml:space="preserve">Roy, </w:t>
      </w:r>
      <w:proofErr w:type="spellStart"/>
      <w:r w:rsidRPr="00152FE8">
        <w:rPr>
          <w:highlight w:val="yellow"/>
        </w:rPr>
        <w:t>Shohamy</w:t>
      </w:r>
      <w:proofErr w:type="spellEnd"/>
      <w:r w:rsidRPr="00152FE8">
        <w:rPr>
          <w:highlight w:val="yellow"/>
        </w:rPr>
        <w:t xml:space="preserve">, and Wager </w:t>
      </w:r>
      <w:r w:rsidR="00564258" w:rsidRPr="00152FE8">
        <w:rPr>
          <w:highlight w:val="yellow"/>
        </w:rPr>
        <w:fldChar w:fldCharType="begin"/>
      </w:r>
      <w:r w:rsidR="00564258" w:rsidRPr="00152FE8">
        <w:rPr>
          <w:highlight w:val="yellow"/>
        </w:rPr>
        <w:instrText xml:space="preserve"> ADDIN EN.CITE &lt;EndNote&gt;&lt;Cite ExcludeAuth="1"&gt;&lt;Author&gt;Roy&lt;/Author&gt;&lt;Year&gt;2012&lt;/Year&gt;&lt;RecNum&gt;12346&lt;/RecNum&gt;&lt;DisplayText&gt;(2012)&lt;/DisplayText&gt;&lt;record&gt;&lt;rec-number&gt;12346&lt;/rec-number&gt;&lt;foreign-keys&gt;&lt;key app="EN" db-id="pr5s50wajsx2wpefs26x0pz65t2pavtwwstd" timestamp="1584905330"&gt;12346&lt;/key&gt;&lt;/foreign-keys&gt;&lt;ref-type name="Journal Article"&gt;17&lt;/ref-type&gt;&lt;contributors&gt;&lt;authors&gt;&lt;author&gt;Roy, M.&lt;/author&gt;&lt;author&gt;Shohamy, D.&lt;/author&gt;&lt;author&gt;Wager, T. D.&lt;/author&gt;&lt;/authors&gt;&lt;/contributors&gt;&lt;auth-address&gt;Department of Psychology, Columbia University, New York, NY 10027, USA.&lt;/auth-address&gt;&lt;titles&gt;&lt;title&gt;Ventromedial prefrontal-subcortical systems and the generation of affective meaning&lt;/title&gt;&lt;secondary-title&gt;Trends Cogn Sci&lt;/secondary-title&gt;&lt;/titles&gt;&lt;periodical&gt;&lt;full-title&gt;Trends Cogn Sci&lt;/full-title&gt;&lt;/periodical&gt;&lt;pages&gt;147-56&lt;/pages&gt;&lt;volume&gt;16&lt;/volume&gt;&lt;number&gt;3&lt;/number&gt;&lt;edition&gt;2012/02/09&lt;/edition&gt;&lt;keywords&gt;&lt;keyword&gt;Affect/physiology&lt;/keyword&gt;&lt;keyword&gt;Brain Mapping&lt;/keyword&gt;&lt;keyword&gt;Emotions/*physiology&lt;/keyword&gt;&lt;keyword&gt;Humans&lt;/keyword&gt;&lt;keyword&gt;Memory, Long-Term/*physiology&lt;/keyword&gt;&lt;keyword&gt;Neural Pathways/*physiology&lt;/keyword&gt;&lt;keyword&gt;Prefrontal Cortex/*physiology&lt;/keyword&gt;&lt;/keywords&gt;&lt;dates&gt;&lt;year&gt;2012&lt;/year&gt;&lt;pub-dates&gt;&lt;date&gt;Mar&lt;/date&gt;&lt;/pub-dates&gt;&lt;/dates&gt;&lt;isbn&gt;1879-307X (Electronic)&amp;#xD;1364-6613 (Linking)&lt;/isbn&gt;&lt;accession-num&gt;22310704&lt;/accession-num&gt;&lt;urls&gt;&lt;related-urls&gt;&lt;url&gt;https://www.ncbi.nlm.nih.gov/pubmed/22310704&lt;/url&gt;&lt;/related-urls&gt;&lt;/urls&gt;&lt;custom2&gt;PMC3318966&lt;/custom2&gt;&lt;electronic-resource-num&gt;10.1016/j.tics.2012.01.005&lt;/electronic-resource-num&gt;&lt;/record&gt;&lt;/Cite&gt;&lt;/EndNote&gt;</w:instrText>
      </w:r>
      <w:r w:rsidR="00564258" w:rsidRPr="00152FE8">
        <w:rPr>
          <w:highlight w:val="yellow"/>
        </w:rPr>
        <w:fldChar w:fldCharType="separate"/>
      </w:r>
      <w:r w:rsidR="00564258" w:rsidRPr="00152FE8">
        <w:rPr>
          <w:noProof/>
          <w:highlight w:val="yellow"/>
        </w:rPr>
        <w:t>(2012)</w:t>
      </w:r>
      <w:r w:rsidR="00564258" w:rsidRPr="00152FE8">
        <w:rPr>
          <w:highlight w:val="yellow"/>
        </w:rPr>
        <w:fldChar w:fldCharType="end"/>
      </w:r>
      <w:r w:rsidRPr="00152FE8">
        <w:rPr>
          <w:highlight w:val="yellow"/>
        </w:rPr>
        <w:t xml:space="preserve"> have proposed that making affective meaning from experienced events is, in large part, represented by cortico-subcortical circuitry, in particular in the ventral medial prefrontal cortex (mPFC) and its </w:t>
      </w:r>
      <w:r w:rsidR="00F80B7A" w:rsidRPr="00152FE8">
        <w:rPr>
          <w:highlight w:val="yellow"/>
        </w:rPr>
        <w:t>rich</w:t>
      </w:r>
      <w:r w:rsidRPr="00152FE8">
        <w:rPr>
          <w:highlight w:val="yellow"/>
        </w:rPr>
        <w:t xml:space="preserve"> connections with subcortical regions.</w:t>
      </w:r>
      <w:r>
        <w:t xml:space="preserve"> </w:t>
      </w:r>
      <w:r w:rsidR="00200515">
        <w:t xml:space="preserve">Conducting a </w:t>
      </w:r>
      <w:r w:rsidR="00C77E3E">
        <w:t>factor analysis</w:t>
      </w:r>
      <w:r w:rsidR="00BB6DC5">
        <w:t xml:space="preserve"> </w:t>
      </w:r>
      <w:r w:rsidR="007F4714">
        <w:t xml:space="preserve">and </w:t>
      </w:r>
      <w:r w:rsidR="00200515">
        <w:t xml:space="preserve">a </w:t>
      </w:r>
      <w:r w:rsidR="007F4714">
        <w:t>meta-analys</w:t>
      </w:r>
      <w:r w:rsidR="00200515">
        <w:t>i</w:t>
      </w:r>
      <w:r w:rsidR="007F4714">
        <w:t xml:space="preserve">s </w:t>
      </w:r>
      <w:r w:rsidR="00BB6DC5">
        <w:t>on studies involving the ventral mPFC</w:t>
      </w:r>
      <w:r w:rsidR="001B206C">
        <w:t>, they present a</w:t>
      </w:r>
      <w:r>
        <w:t xml:space="preserve"> conceptual synthesis </w:t>
      </w:r>
      <w:r w:rsidR="001B206C">
        <w:t>that</w:t>
      </w:r>
      <w:r>
        <w:t xml:space="preserve"> </w:t>
      </w:r>
      <w:r w:rsidR="00CD4A6A">
        <w:t>provide</w:t>
      </w:r>
      <w:r w:rsidR="001B206C">
        <w:t>s</w:t>
      </w:r>
      <w:r>
        <w:t xml:space="preserve"> a parsimonious explanation for a unified neural function of what is a seemingly disparate array of behaviors</w:t>
      </w:r>
      <w:r w:rsidR="003C55DE">
        <w:t xml:space="preserve"> supported by mPFC-subcortical circuitry</w:t>
      </w:r>
      <w:r>
        <w:t xml:space="preserve"> including emotion regulation, valuation, self-processes, </w:t>
      </w:r>
      <w:r w:rsidRPr="00CD4A6A">
        <w:t xml:space="preserve">mentalizing, somatic markers, default-mode functions, and so on, that center on affective meaning representations. </w:t>
      </w:r>
    </w:p>
    <w:p w14:paraId="2AE979A3" w14:textId="428459C4" w:rsidR="0018737E" w:rsidRDefault="00634E1C" w:rsidP="00E10377">
      <w:pPr>
        <w:spacing w:line="480" w:lineRule="auto"/>
        <w:ind w:firstLine="720"/>
      </w:pPr>
      <w:r w:rsidRPr="00CD4A6A">
        <w:t xml:space="preserve">Motivated by the </w:t>
      </w:r>
      <w:r w:rsidR="0018737E" w:rsidRPr="00CD4A6A">
        <w:t xml:space="preserve">striking overlap </w:t>
      </w:r>
      <w:r w:rsidR="000761FA">
        <w:t xml:space="preserve">(described below) </w:t>
      </w:r>
      <w:r w:rsidR="0018737E" w:rsidRPr="00CD4A6A">
        <w:t xml:space="preserve">between </w:t>
      </w:r>
      <w:r w:rsidR="00E129FA">
        <w:t>mPFC</w:t>
      </w:r>
      <w:r w:rsidRPr="00CD4A6A">
        <w:t>-subcortical circuitry</w:t>
      </w:r>
      <w:r w:rsidR="0018737E" w:rsidRPr="00CD4A6A">
        <w:t xml:space="preserve"> </w:t>
      </w:r>
      <w:r w:rsidR="00AC50F6">
        <w:t>activity</w:t>
      </w:r>
      <w:r w:rsidR="0018737E" w:rsidRPr="00CD4A6A">
        <w:t xml:space="preserve"> </w:t>
      </w:r>
      <w:r w:rsidR="00AC50F6">
        <w:t xml:space="preserve">A) </w:t>
      </w:r>
      <w:r w:rsidRPr="00CD4A6A">
        <w:t xml:space="preserve">during </w:t>
      </w:r>
      <w:r w:rsidR="00CD4A6A" w:rsidRPr="00CD4A6A">
        <w:t xml:space="preserve">emotion regulation, </w:t>
      </w:r>
      <w:r w:rsidR="00AC50F6">
        <w:t xml:space="preserve">B) </w:t>
      </w:r>
      <w:r w:rsidR="00CD4A6A" w:rsidRPr="00CD4A6A">
        <w:t>those that are altered following ECA</w:t>
      </w:r>
      <w:r w:rsidR="00F258F6">
        <w:t>s</w:t>
      </w:r>
      <w:r w:rsidR="00CD4A6A" w:rsidRPr="00CD4A6A">
        <w:t xml:space="preserve">, </w:t>
      </w:r>
      <w:r w:rsidR="00AC50F6">
        <w:t xml:space="preserve">C) those that are activated by caregiving stimuli, </w:t>
      </w:r>
      <w:r w:rsidR="00CD4A6A" w:rsidRPr="00CD4A6A">
        <w:t xml:space="preserve">and </w:t>
      </w:r>
      <w:r w:rsidR="00AC50F6">
        <w:t xml:space="preserve">D) </w:t>
      </w:r>
      <w:r w:rsidR="00CD4A6A" w:rsidRPr="00CD4A6A">
        <w:t xml:space="preserve">those that are engaged during semantic, </w:t>
      </w:r>
      <w:r w:rsidR="0018737E" w:rsidRPr="00CD4A6A">
        <w:t xml:space="preserve">schema-based </w:t>
      </w:r>
      <w:r w:rsidR="00CD4A6A" w:rsidRPr="00CD4A6A">
        <w:t xml:space="preserve">representations (i.e., affective meaning), </w:t>
      </w:r>
      <w:r w:rsidR="0018737E" w:rsidRPr="00152FE8">
        <w:rPr>
          <w:highlight w:val="yellow"/>
        </w:rPr>
        <w:t xml:space="preserve">I present a hypothesis that the affective alterations </w:t>
      </w:r>
      <w:r w:rsidR="0018737E" w:rsidRPr="00152FE8">
        <w:rPr>
          <w:highlight w:val="yellow"/>
        </w:rPr>
        <w:lastRenderedPageBreak/>
        <w:t>following ECAs reflect the</w:t>
      </w:r>
      <w:r w:rsidR="00BB6DC5" w:rsidRPr="00152FE8">
        <w:rPr>
          <w:highlight w:val="yellow"/>
        </w:rPr>
        <w:t xml:space="preserve"> interpersonal</w:t>
      </w:r>
      <w:r w:rsidR="0018737E" w:rsidRPr="00152FE8">
        <w:rPr>
          <w:highlight w:val="yellow"/>
        </w:rPr>
        <w:t xml:space="preserve"> emotiona</w:t>
      </w:r>
      <w:r w:rsidR="00BB6DC5" w:rsidRPr="00152FE8">
        <w:rPr>
          <w:highlight w:val="yellow"/>
        </w:rPr>
        <w:t>l</w:t>
      </w:r>
      <w:r w:rsidR="0018737E" w:rsidRPr="00152FE8">
        <w:rPr>
          <w:highlight w:val="yellow"/>
        </w:rPr>
        <w:t xml:space="preserve"> semantic memory </w:t>
      </w:r>
      <w:r w:rsidR="000761FA" w:rsidRPr="00152FE8">
        <w:rPr>
          <w:highlight w:val="yellow"/>
        </w:rPr>
        <w:t>structures</w:t>
      </w:r>
      <w:r w:rsidR="0018737E" w:rsidRPr="00152FE8">
        <w:rPr>
          <w:highlight w:val="yellow"/>
        </w:rPr>
        <w:t xml:space="preserve"> that over the course of development, construct affective schemas that guide predictions about subsequent socio-emotional stimuli/contexts.</w:t>
      </w:r>
      <w:r w:rsidR="0018737E" w:rsidRPr="00CD4A6A">
        <w:t xml:space="preserve"> </w:t>
      </w:r>
      <w:r w:rsidR="0018737E" w:rsidRPr="00A816F3">
        <w:t xml:space="preserve">I use this opportunity to review some of the literature on </w:t>
      </w:r>
      <w:r w:rsidR="000C4D02">
        <w:t>mPFC</w:t>
      </w:r>
      <w:r w:rsidR="0018737E" w:rsidRPr="00A816F3">
        <w:t xml:space="preserve">-subcortical circuit development following ECAs to illustrate </w:t>
      </w:r>
      <w:r w:rsidR="00C948FE">
        <w:t>the motivation behind this</w:t>
      </w:r>
      <w:r w:rsidR="0018737E" w:rsidRPr="00A816F3">
        <w:t xml:space="preserve"> hypothesi</w:t>
      </w:r>
      <w:r w:rsidR="00C948FE">
        <w:t>s.</w:t>
      </w:r>
    </w:p>
    <w:p w14:paraId="02FF46BA" w14:textId="013B88E7" w:rsidR="000729B9" w:rsidRDefault="000729B9" w:rsidP="00E10377">
      <w:pPr>
        <w:spacing w:line="480" w:lineRule="auto"/>
        <w:ind w:firstLine="720"/>
      </w:pPr>
      <w:r>
        <w:t>As described in Ghosh &amp; Gilboa</w:t>
      </w:r>
      <w:r w:rsidR="00B60E46">
        <w:t xml:space="preserve"> </w:t>
      </w:r>
      <w:r w:rsidR="00564258">
        <w:fldChar w:fldCharType="begin"/>
      </w:r>
      <w:r w:rsidR="00564258">
        <w:instrText xml:space="preserve"> ADDIN EN.CITE &lt;EndNote&gt;&lt;Cite ExcludeAuth="1"&gt;&lt;Author&gt;Ghosh&lt;/Author&gt;&lt;Year&gt;2014&lt;/Year&gt;&lt;RecNum&gt;12347&lt;/RecNum&gt;&lt;DisplayText&gt;(2014)&lt;/DisplayText&gt;&lt;record&gt;&lt;rec-number&gt;12347&lt;/rec-number&gt;&lt;foreign-keys&gt;&lt;key app="EN" db-id="pr5s50wajsx2wpefs26x0pz65t2pavtwwstd" timestamp="1584905408"&gt;12347&lt;/key&gt;&lt;/foreign-keys&gt;&lt;ref-type name="Journal Article"&gt;17&lt;/ref-type&gt;&lt;contributors&gt;&lt;authors&gt;&lt;author&gt;Ghosh, V. E.&lt;/author&gt;&lt;author&gt;Gilboa, A.&lt;/author&gt;&lt;/authors&gt;&lt;/contributors&gt;&lt;auth-address&gt;University of Toronto, Rotman Research Institute, Canadian Partnership for Stroke Recovery, 3560 Bathurst St., Toronto, ON, Canada M6A 2E1. Electronic address: vanessa.ghosh@mail.utoronto.ca.&amp;#xD;University of Toronto, Rotman Research Institute, Canadian Partnership for Stroke Recovery, 3560 Bathurst St., Toronto, ON, Canada M6A 2E1. Electronic address: agilboa@research.baycrest.org.&lt;/auth-address&gt;&lt;titles&gt;&lt;title&gt;What is a memory schema? A historical perspective on current neuroscience literature&lt;/title&gt;&lt;secondary-title&gt;Neuropsychologia&lt;/secondary-title&gt;&lt;/titles&gt;&lt;periodical&gt;&lt;full-title&gt;Neuropsychologia&lt;/full-title&gt;&lt;/periodical&gt;&lt;pages&gt;104-14&lt;/pages&gt;&lt;volume&gt;53&lt;/volume&gt;&lt;edition&gt;2013/11/28&lt;/edition&gt;&lt;keywords&gt;&lt;keyword&gt;Animals&lt;/keyword&gt;&lt;keyword&gt;Humans&lt;/keyword&gt;&lt;keyword&gt;Knowledge&lt;/keyword&gt;&lt;keyword&gt;*Memory&lt;/keyword&gt;&lt;keyword&gt;*Models, Psychological&lt;/keyword&gt;&lt;keyword&gt;Prefrontal Cortex/physiology&lt;/keyword&gt;&lt;keyword&gt;Terminology as Topic&lt;/keyword&gt;&lt;keyword&gt;Associative network&lt;/keyword&gt;&lt;keyword&gt;Confabulation&lt;/keyword&gt;&lt;keyword&gt;Encoding&lt;/keyword&gt;&lt;keyword&gt;Prior knowledge&lt;/keyword&gt;&lt;keyword&gt;Schemas&lt;/keyword&gt;&lt;keyword&gt;Ventromedial prefrontal cortex&lt;/keyword&gt;&lt;/keywords&gt;&lt;dates&gt;&lt;year&gt;2014&lt;/year&gt;&lt;pub-dates&gt;&lt;date&gt;Jan&lt;/date&gt;&lt;/pub-dates&gt;&lt;/dates&gt;&lt;isbn&gt;1873-3514 (Electronic)&amp;#xD;0028-3932 (Linking)&lt;/isbn&gt;&lt;accession-num&gt;24280650&lt;/accession-num&gt;&lt;urls&gt;&lt;related-urls&gt;&lt;url&gt;https://www.ncbi.nlm.nih.gov/pubmed/24280650&lt;/url&gt;&lt;/related-urls&gt;&lt;/urls&gt;&lt;electronic-resource-num&gt;10.1016/j.neuropsychologia.2013.11.010&lt;/electronic-resource-num&gt;&lt;/record&gt;&lt;/Cite&gt;&lt;/EndNote&gt;</w:instrText>
      </w:r>
      <w:r w:rsidR="00564258">
        <w:fldChar w:fldCharType="separate"/>
      </w:r>
      <w:r w:rsidR="00564258">
        <w:rPr>
          <w:noProof/>
        </w:rPr>
        <w:t>(2014)</w:t>
      </w:r>
      <w:r w:rsidR="00564258">
        <w:fldChar w:fldCharType="end"/>
      </w:r>
      <w:r w:rsidR="00B60E46">
        <w:t>,</w:t>
      </w:r>
      <w:r>
        <w:t xml:space="preserve"> schemas are higher-level knowledge structures that store an abstraction of multiple previous experiences. They allow </w:t>
      </w:r>
      <w:r w:rsidR="000410B2">
        <w:t>for the</w:t>
      </w:r>
      <w:r>
        <w:t xml:space="preserve"> ret</w:t>
      </w:r>
      <w:r w:rsidR="000410B2">
        <w:t>ention of</w:t>
      </w:r>
      <w:r>
        <w:t xml:space="preserve"> a multitude of information, but without the cost of storing every detail. Schemas evolve slowly over time, and are generally believed to be stable once consolidated. </w:t>
      </w:r>
      <w:r w:rsidR="00664BF8" w:rsidRPr="00152FE8">
        <w:rPr>
          <w:highlight w:val="yellow"/>
        </w:rPr>
        <w:t>Interpersonal, affective schemas have been recognized by clinical and personality researchers as central to governing our emotions, ou</w:t>
      </w:r>
      <w:r w:rsidR="00D43A58" w:rsidRPr="00152FE8">
        <w:rPr>
          <w:highlight w:val="yellow"/>
        </w:rPr>
        <w:t>r</w:t>
      </w:r>
      <w:r w:rsidR="00664BF8" w:rsidRPr="00152FE8">
        <w:rPr>
          <w:highlight w:val="yellow"/>
        </w:rPr>
        <w:t xml:space="preserve"> interpersonal relationships, and our own personal narratives </w:t>
      </w:r>
      <w:r w:rsidR="00564258" w:rsidRPr="00152FE8">
        <w:rPr>
          <w:highlight w:val="yellow"/>
        </w:rPr>
        <w:fldChar w:fldCharType="begin">
          <w:fldData xml:space="preserve">PEVuZE5vdGU+PENpdGU+PEF1dGhvcj5NZXNzaW5hPC9BdXRob3I+PFllYXI+MjAxNjwvWWVhcj48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</w:fldData>
        </w:fldChar>
      </w:r>
      <w:r w:rsidR="00564258" w:rsidRPr="00152FE8">
        <w:rPr>
          <w:highlight w:val="yellow"/>
        </w:rPr>
        <w:instrText xml:space="preserve"> ADDIN EN.CITE </w:instrText>
      </w:r>
      <w:r w:rsidR="00564258" w:rsidRPr="00152FE8">
        <w:rPr>
          <w:highlight w:val="yellow"/>
        </w:rPr>
        <w:fldChar w:fldCharType="begin">
          <w:fldData xml:space="preserve">PEVuZE5vdGU+PENpdGU+PEF1dGhvcj5NZXNzaW5hPC9BdXRob3I+PFllYXI+MjAxNjwvWWVhcj48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</w:fldData>
        </w:fldChar>
      </w:r>
      <w:r w:rsidR="00564258" w:rsidRPr="00152FE8">
        <w:rPr>
          <w:highlight w:val="yellow"/>
        </w:rPr>
        <w:instrText xml:space="preserve"> ADDIN EN.CITE.DATA </w:instrText>
      </w:r>
      <w:r w:rsidR="00564258" w:rsidRPr="00152FE8">
        <w:rPr>
          <w:highlight w:val="yellow"/>
        </w:rPr>
      </w:r>
      <w:r w:rsidR="00564258" w:rsidRPr="00152FE8">
        <w:rPr>
          <w:highlight w:val="yellow"/>
        </w:rPr>
        <w:fldChar w:fldCharType="end"/>
      </w:r>
      <w:r w:rsidR="00564258" w:rsidRPr="00152FE8">
        <w:rPr>
          <w:highlight w:val="yellow"/>
        </w:rPr>
      </w:r>
      <w:r w:rsidR="00564258" w:rsidRPr="00152FE8">
        <w:rPr>
          <w:highlight w:val="yellow"/>
        </w:rPr>
        <w:fldChar w:fldCharType="separate"/>
      </w:r>
      <w:r w:rsidR="00564258" w:rsidRPr="00152FE8">
        <w:rPr>
          <w:noProof/>
          <w:highlight w:val="yellow"/>
        </w:rPr>
        <w:t>(Messina, Sambin, Beschoner, &amp; Viviani, 2016)</w:t>
      </w:r>
      <w:r w:rsidR="00564258" w:rsidRPr="00152FE8">
        <w:rPr>
          <w:highlight w:val="yellow"/>
        </w:rPr>
        <w:fldChar w:fldCharType="end"/>
      </w:r>
      <w:r w:rsidR="00664BF8" w:rsidRPr="00152FE8">
        <w:rPr>
          <w:highlight w:val="yellow"/>
        </w:rPr>
        <w:t>.</w:t>
      </w:r>
      <w:r w:rsidR="00664BF8">
        <w:t xml:space="preserve">  </w:t>
      </w:r>
      <w:r w:rsidR="00686A62">
        <w:t xml:space="preserve">In this way, the concept of affective schemas is particularly helpful </w:t>
      </w:r>
      <w:r w:rsidR="00271E17">
        <w:t>for</w:t>
      </w:r>
      <w:r w:rsidR="00686A62">
        <w:t xml:space="preserve"> understanding how affective meaning making arises from </w:t>
      </w:r>
      <w:r w:rsidR="00A755FA">
        <w:t>different</w:t>
      </w:r>
      <w:r w:rsidR="001F2CAC">
        <w:t xml:space="preserve">ial trajectories </w:t>
      </w:r>
      <w:r w:rsidR="00A755FA">
        <w:t xml:space="preserve">of </w:t>
      </w:r>
      <w:r w:rsidR="00DE0F72">
        <w:t>mPFC</w:t>
      </w:r>
      <w:r w:rsidR="00686A62">
        <w:t xml:space="preserve">-subcortical circuitry. </w:t>
      </w:r>
      <w:r w:rsidR="00664BF8">
        <w:t xml:space="preserve">In the current paper, I will discuss the merits of </w:t>
      </w:r>
      <w:r w:rsidR="008103EB">
        <w:t xml:space="preserve">considering how affective schemas are </w:t>
      </w:r>
      <w:r w:rsidR="00786B08">
        <w:t>biologically</w:t>
      </w:r>
      <w:r w:rsidR="008103EB">
        <w:t xml:space="preserve"> represented </w:t>
      </w:r>
      <w:r w:rsidR="00FD59FC">
        <w:t>in</w:t>
      </w:r>
      <w:r w:rsidR="00786B08">
        <w:t xml:space="preserve"> the brain </w:t>
      </w:r>
      <w:r w:rsidR="008103EB">
        <w:t>following ECA exposure.</w:t>
      </w:r>
    </w:p>
    <w:p w14:paraId="0B218702" w14:textId="6AE8FDA7" w:rsidR="0018737E" w:rsidRDefault="0038678D" w:rsidP="00E10377">
      <w:pPr>
        <w:spacing w:line="480" w:lineRule="auto"/>
      </w:pPr>
      <w:r>
        <w:t xml:space="preserve"> </w:t>
      </w:r>
    </w:p>
    <w:p w14:paraId="05B64407" w14:textId="37C31CE0" w:rsidR="0008423E" w:rsidRPr="009D5E89" w:rsidRDefault="008E0639" w:rsidP="00E10377">
      <w:pPr>
        <w:spacing w:line="480" w:lineRule="auto"/>
        <w:rPr>
          <w:b/>
          <w:bCs/>
          <w:u w:val="single"/>
        </w:rPr>
      </w:pPr>
      <w:r w:rsidRPr="009D5E89">
        <w:rPr>
          <w:b/>
          <w:bCs/>
          <w:u w:val="single"/>
        </w:rPr>
        <w:t>mPFC</w:t>
      </w:r>
      <w:r w:rsidR="0008423E" w:rsidRPr="009D5E89">
        <w:rPr>
          <w:b/>
          <w:bCs/>
          <w:u w:val="single"/>
        </w:rPr>
        <w:t>-</w:t>
      </w:r>
      <w:r w:rsidR="009D5E89">
        <w:rPr>
          <w:b/>
          <w:bCs/>
          <w:u w:val="single"/>
        </w:rPr>
        <w:t>S</w:t>
      </w:r>
      <w:r w:rsidR="0008423E" w:rsidRPr="009D5E89">
        <w:rPr>
          <w:b/>
          <w:bCs/>
          <w:u w:val="single"/>
        </w:rPr>
        <w:t xml:space="preserve">ubcortical </w:t>
      </w:r>
      <w:r w:rsidRPr="009D5E89">
        <w:rPr>
          <w:b/>
          <w:bCs/>
          <w:u w:val="single"/>
        </w:rPr>
        <w:t>Circuitry D</w:t>
      </w:r>
      <w:r w:rsidR="0008423E" w:rsidRPr="009D5E89">
        <w:rPr>
          <w:b/>
          <w:bCs/>
          <w:u w:val="single"/>
        </w:rPr>
        <w:t xml:space="preserve">evelopment following ECAs </w:t>
      </w:r>
    </w:p>
    <w:p w14:paraId="678C9C30" w14:textId="724D12A1" w:rsidR="00E76FD7" w:rsidRDefault="009B252A" w:rsidP="00E10377">
      <w:pPr>
        <w:shd w:val="clear" w:color="auto" w:fill="FFFFFF"/>
        <w:spacing w:line="480" w:lineRule="auto"/>
        <w:ind w:firstLine="360"/>
      </w:pPr>
      <w:r>
        <w:t>Aberrant</w:t>
      </w:r>
      <w:r w:rsidR="00F07791" w:rsidRPr="00521A27">
        <w:t xml:space="preserve"> </w:t>
      </w:r>
      <w:r w:rsidR="00896BA7" w:rsidRPr="00521A27">
        <w:t xml:space="preserve">cortical-subcortical circuitry </w:t>
      </w:r>
      <w:r w:rsidR="00F07791" w:rsidRPr="00521A27">
        <w:t xml:space="preserve">development has </w:t>
      </w:r>
      <w:r w:rsidR="00D56E4C">
        <w:t>frequently</w:t>
      </w:r>
      <w:r w:rsidR="00F07791" w:rsidRPr="00521A27">
        <w:t xml:space="preserve"> been identified in altricial animals following poor early caregiving, including rodents, monkeys, and humans</w:t>
      </w:r>
      <w:r w:rsidR="006E3E00">
        <w:t xml:space="preserve"> </w:t>
      </w:r>
      <w:r w:rsidR="00564258">
        <w:fldChar w:fldCharType="begin">
          <w:fldData xml:space="preserve">PEVuZE5vdGU+PENpdGU+PEF1dGhvcj5DYWxsYWdoYW48L0F1dGhvcj48WWVhcj4yMDE5PC9ZZWFy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</w:fldData>
        </w:fldChar>
      </w:r>
      <w:r w:rsidR="00564258">
        <w:instrText xml:space="preserve"> ADDIN EN.CITE </w:instrText>
      </w:r>
      <w:r w:rsidR="00564258">
        <w:fldChar w:fldCharType="begin">
          <w:fldData xml:space="preserve">PEVuZE5vdGU+PENpdGU+PEF1dGhvcj5DYWxsYWdoYW48L0F1dGhvcj48WWVhcj4yMDE5PC9ZZWFy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</w:fldData>
        </w:fldChar>
      </w:r>
      <w:r w:rsidR="00564258">
        <w:instrText xml:space="preserve"> ADDIN EN.CITE.DATA </w:instrText>
      </w:r>
      <w:r w:rsidR="00564258">
        <w:fldChar w:fldCharType="end"/>
      </w:r>
      <w:r w:rsidR="00564258">
        <w:fldChar w:fldCharType="separate"/>
      </w:r>
      <w:r w:rsidR="00564258">
        <w:rPr>
          <w:noProof/>
        </w:rPr>
        <w:t>(Callaghan, Meyer, et al., 2019; Drury, Sanchez, &amp; Gonzalez, 2016)</w:t>
      </w:r>
      <w:r w:rsidR="00564258">
        <w:fldChar w:fldCharType="end"/>
      </w:r>
      <w:r w:rsidR="00F07791" w:rsidRPr="00C81090">
        <w:t xml:space="preserve">. </w:t>
      </w:r>
      <w:r w:rsidR="00367754" w:rsidRPr="00C81090">
        <w:t>In animal models, t</w:t>
      </w:r>
      <w:r w:rsidR="006A6969" w:rsidRPr="00C81090">
        <w:t xml:space="preserve">hese adverse </w:t>
      </w:r>
      <w:r w:rsidR="007273A4" w:rsidRPr="00C81090">
        <w:t xml:space="preserve">caregiving </w:t>
      </w:r>
      <w:r w:rsidR="006A6969" w:rsidRPr="00C81090">
        <w:t xml:space="preserve">experiences </w:t>
      </w:r>
      <w:r w:rsidR="00367754" w:rsidRPr="00C81090">
        <w:t xml:space="preserve">have ranged widely </w:t>
      </w:r>
      <w:r w:rsidR="006A6969" w:rsidRPr="00C81090">
        <w:t>includ</w:t>
      </w:r>
      <w:r w:rsidR="00FD59FC" w:rsidRPr="00C81090">
        <w:t>ing</w:t>
      </w:r>
      <w:r w:rsidR="006A6969" w:rsidRPr="00C81090">
        <w:t xml:space="preserve"> parental deprivation/prolonged separation, physically abusive parenting, variable foraging paradigms, electric shock paired with a caregiver, parental rejection, </w:t>
      </w:r>
      <w:r w:rsidR="00367754" w:rsidRPr="00C81090">
        <w:t>and insufficient bedding paradigms</w:t>
      </w:r>
      <w:r w:rsidR="003017B5" w:rsidRPr="00C81090">
        <w:t xml:space="preserve"> </w:t>
      </w:r>
      <w:r w:rsidR="00564258">
        <w:fldChar w:fldCharType="begin">
          <w:fldData xml:space="preserve">PEVuZE5vdGU+PENpdGU+PEF1dGhvcj5DYWxsYWdoYW48L0F1dGhvcj48WWVhcj4yMDE5PC9ZZWFy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</w:fldData>
        </w:fldChar>
      </w:r>
      <w:r w:rsidR="00564258">
        <w:instrText xml:space="preserve"> ADDIN EN.CITE </w:instrText>
      </w:r>
      <w:r w:rsidR="00564258">
        <w:fldChar w:fldCharType="begin">
          <w:fldData xml:space="preserve">PEVuZE5vdGU+PENpdGU+PEF1dGhvcj5DYWxsYWdoYW48L0F1dGhvcj48WWVhcj4yMDE5PC9ZZWFy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</w:fldData>
        </w:fldChar>
      </w:r>
      <w:r w:rsidR="00564258">
        <w:instrText xml:space="preserve"> ADDIN EN.CITE.DATA </w:instrText>
      </w:r>
      <w:r w:rsidR="00564258">
        <w:fldChar w:fldCharType="end"/>
      </w:r>
      <w:r w:rsidR="00564258">
        <w:fldChar w:fldCharType="separate"/>
      </w:r>
      <w:r w:rsidR="00564258">
        <w:rPr>
          <w:noProof/>
        </w:rPr>
        <w:t xml:space="preserve">(e.g., Callaghan, Meyer, et al., 2019; </w:t>
      </w:r>
      <w:r w:rsidR="00564258">
        <w:rPr>
          <w:noProof/>
        </w:rPr>
        <w:lastRenderedPageBreak/>
        <w:t>Callaghan &amp; Richardson, 2011; Howell et al., 2014; Mathew et al., 2003; Raineki, Moriceau, &amp; Sullivan, 2010; Roth et al., 2013; Walker et al., 2017)</w:t>
      </w:r>
      <w:r w:rsidR="00564258">
        <w:fldChar w:fldCharType="end"/>
      </w:r>
      <w:r w:rsidR="00367754" w:rsidRPr="00C81090">
        <w:t xml:space="preserve">. </w:t>
      </w:r>
      <w:r w:rsidR="007A750A" w:rsidRPr="00C81090">
        <w:t xml:space="preserve">In both non-human and human animals, </w:t>
      </w:r>
      <w:r w:rsidR="000E66F6" w:rsidRPr="00C81090">
        <w:t xml:space="preserve">early life stress has been associated with </w:t>
      </w:r>
      <w:r w:rsidR="007A750A" w:rsidRPr="00C81090">
        <w:t>function</w:t>
      </w:r>
      <w:r w:rsidR="00002B31" w:rsidRPr="00C81090">
        <w:t>al</w:t>
      </w:r>
      <w:r w:rsidR="007A750A" w:rsidRPr="00C81090">
        <w:t xml:space="preserve"> and structural differences </w:t>
      </w:r>
      <w:r w:rsidR="000E66F6" w:rsidRPr="00C81090">
        <w:t>in</w:t>
      </w:r>
      <w:r w:rsidR="00877E3C">
        <w:t xml:space="preserve"> </w:t>
      </w:r>
      <w:r w:rsidR="000E66F6" w:rsidRPr="00C81090">
        <w:t>numerous subcortical regions, including</w:t>
      </w:r>
      <w:r w:rsidR="007A750A" w:rsidRPr="00C81090">
        <w:t xml:space="preserve"> amygdala, striatum, hippocampus, midbrain, thalamus/hypothalamus/pituitary, and insula</w:t>
      </w:r>
      <w:r w:rsidR="000E66F6" w:rsidRPr="00C81090">
        <w:t xml:space="preserve"> </w:t>
      </w:r>
      <w:r w:rsidR="00564258">
        <w:fldChar w:fldCharType="begin">
          <w:fldData xml:space="preserve">PEVuZE5vdGU+PENpdGU+PEF1dGhvcj5BbmRlcnNlbjwvQXV0aG9yPjxZZWFyPjIwMDg8L1llYXI+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</w:fldData>
        </w:fldChar>
      </w:r>
      <w:r w:rsidR="00564258">
        <w:instrText xml:space="preserve"> ADDIN EN.CITE </w:instrText>
      </w:r>
      <w:r w:rsidR="00564258">
        <w:fldChar w:fldCharType="begin">
          <w:fldData xml:space="preserve">PEVuZE5vdGU+PENpdGU+PEF1dGhvcj5BbmRlcnNlbjwvQXV0aG9yPjxZZWFyPjIwMDg8L1llYXI+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</w:fldData>
        </w:fldChar>
      </w:r>
      <w:r w:rsidR="00564258">
        <w:instrText xml:space="preserve"> ADDIN EN.CITE.DATA </w:instrText>
      </w:r>
      <w:r w:rsidR="00564258">
        <w:fldChar w:fldCharType="end"/>
      </w:r>
      <w:r w:rsidR="00564258">
        <w:fldChar w:fldCharType="separate"/>
      </w:r>
      <w:r w:rsidR="00564258">
        <w:rPr>
          <w:noProof/>
        </w:rPr>
        <w:t>(see reviews by Andersen &amp; Teicher, 2008; Hart &amp; Rubia, 2012)</w:t>
      </w:r>
      <w:r w:rsidR="00564258">
        <w:fldChar w:fldCharType="end"/>
      </w:r>
      <w:r w:rsidR="007A750A" w:rsidRPr="00C81090">
        <w:t xml:space="preserve">. </w:t>
      </w:r>
    </w:p>
    <w:p w14:paraId="17A6214E" w14:textId="171F7340" w:rsidR="001B52F7" w:rsidRPr="008259AD" w:rsidRDefault="007006E4" w:rsidP="00E10377">
      <w:pPr>
        <w:shd w:val="clear" w:color="auto" w:fill="FFFFFF"/>
        <w:spacing w:line="480" w:lineRule="auto"/>
        <w:ind w:firstLine="360"/>
        <w:rPr>
          <w:color w:val="222222"/>
          <w:shd w:val="clear" w:color="auto" w:fill="FFFFFF"/>
        </w:rPr>
      </w:pPr>
      <w:r w:rsidRPr="000B0025">
        <w:t>These</w:t>
      </w:r>
      <w:r w:rsidRPr="00521A27">
        <w:t xml:space="preserve"> </w:t>
      </w:r>
      <w:r w:rsidR="009D3499">
        <w:t xml:space="preserve">subcortical </w:t>
      </w:r>
      <w:r w:rsidRPr="00521A27">
        <w:t>regions have rich structural and functional connections with mPFC</w:t>
      </w:r>
      <w:r w:rsidR="00A25B7F" w:rsidRPr="00521A27">
        <w:t xml:space="preserve"> (in particular the ventral portions)</w:t>
      </w:r>
      <w:r w:rsidRPr="00521A27">
        <w:t xml:space="preserve">, which serves to </w:t>
      </w:r>
      <w:r w:rsidR="00A25B7F" w:rsidRPr="00521A27">
        <w:t xml:space="preserve">integrate and coordinate information from </w:t>
      </w:r>
      <w:r w:rsidR="0075276F" w:rsidRPr="00521A27">
        <w:t xml:space="preserve">all </w:t>
      </w:r>
      <w:r w:rsidR="00A25B7F" w:rsidRPr="00521A27">
        <w:t>subcortical regions</w:t>
      </w:r>
      <w:r w:rsidR="00FD59FC">
        <w:t xml:space="preserve"> through </w:t>
      </w:r>
      <w:r w:rsidR="00FD59FC" w:rsidRPr="00521A27">
        <w:t>direct projections</w:t>
      </w:r>
      <w:r w:rsidR="00A25B7F" w:rsidRPr="00521A27">
        <w:t xml:space="preserve"> </w:t>
      </w:r>
      <w:r w:rsidR="00564258">
        <w:fldChar w:fldCharType="begin"/>
      </w:r>
      <w:r w:rsidR="00564258">
        <w:instrText xml:space="preserve"> ADDIN EN.CITE &lt;EndNote&gt;&lt;Cite&gt;&lt;Author&gt;Roy&lt;/Author&gt;&lt;Year&gt;2012&lt;/Year&gt;&lt;RecNum&gt;12346&lt;/RecNum&gt;&lt;DisplayText&gt;(Roy et al., 2012)&lt;/DisplayText&gt;&lt;record&gt;&lt;rec-number&gt;12346&lt;/rec-number&gt;&lt;foreign-keys&gt;&lt;key app="EN" db-id="pr5s50wajsx2wpefs26x0pz65t2pavtwwstd" timestamp="1584905330"&gt;12346&lt;/key&gt;&lt;/foreign-keys&gt;&lt;ref-type name="Journal Article"&gt;17&lt;/ref-type&gt;&lt;contributors&gt;&lt;authors&gt;&lt;author&gt;Roy, M.&lt;/author&gt;&lt;author&gt;Shohamy, D.&lt;/author&gt;&lt;author&gt;Wager, T. D.&lt;/author&gt;&lt;/authors&gt;&lt;/contributors&gt;&lt;auth-address&gt;Department of Psychology, Columbia University, New York, NY 10027, USA.&lt;/auth-address&gt;&lt;titles&gt;&lt;title&gt;Ventromedial prefrontal-subcortical systems and the generation of affective meaning&lt;/title&gt;&lt;secondary-title&gt;Trends Cogn Sci&lt;/secondary-title&gt;&lt;/titles&gt;&lt;periodical&gt;&lt;full-title&gt;Trends Cogn Sci&lt;/full-title&gt;&lt;/periodical&gt;&lt;pages&gt;147-56&lt;/pages&gt;&lt;volume&gt;16&lt;/volume&gt;&lt;number&gt;3&lt;/number&gt;&lt;edition&gt;2012/02/09&lt;/edition&gt;&lt;keywords&gt;&lt;keyword&gt;Affect/physiology&lt;/keyword&gt;&lt;keyword&gt;Brain Mapping&lt;/keyword&gt;&lt;keyword&gt;Emotions/*physiology&lt;/keyword&gt;&lt;keyword&gt;Humans&lt;/keyword&gt;&lt;keyword&gt;Memory, Long-Term/*physiology&lt;/keyword&gt;&lt;keyword&gt;Neural Pathways/*physiology&lt;/keyword&gt;&lt;keyword&gt;Prefrontal Cortex/*physiology&lt;/keyword&gt;&lt;/keywords&gt;&lt;dates&gt;&lt;year&gt;2012&lt;/year&gt;&lt;pub-dates&gt;&lt;date&gt;Mar&lt;/date&gt;&lt;/pub-dates&gt;&lt;/dates&gt;&lt;isbn&gt;1879-307X (Electronic)&amp;#xD;1364-6613 (Linking)&lt;/isbn&gt;&lt;accession-num&gt;22310704&lt;/accession-num&gt;&lt;urls&gt;&lt;related-urls&gt;&lt;url&gt;https://www.ncbi.nlm.nih.gov/pubmed/22310704&lt;/url&gt;&lt;/related-urls&gt;&lt;/urls&gt;&lt;custom2&gt;PMC3318966&lt;/custom2&gt;&lt;electronic-resource-num&gt;10.1016/j.tics.2012.01.005&lt;/electronic-resource-num&gt;&lt;/record&gt;&lt;/Cite&gt;&lt;/EndNote&gt;</w:instrText>
      </w:r>
      <w:r w:rsidR="00564258">
        <w:fldChar w:fldCharType="separate"/>
      </w:r>
      <w:r w:rsidR="00564258">
        <w:rPr>
          <w:noProof/>
        </w:rPr>
        <w:t>(Roy et al., 2012)</w:t>
      </w:r>
      <w:r w:rsidR="00564258">
        <w:fldChar w:fldCharType="end"/>
      </w:r>
      <w:r w:rsidR="00A25B7F" w:rsidRPr="00521A27">
        <w:t xml:space="preserve">. </w:t>
      </w:r>
      <w:r w:rsidR="00792A29" w:rsidRPr="00521A27">
        <w:t xml:space="preserve">Perhaps </w:t>
      </w:r>
      <w:r w:rsidR="00137FA1">
        <w:t>unsurprisingly</w:t>
      </w:r>
      <w:r w:rsidR="00A1350C">
        <w:t>,</w:t>
      </w:r>
      <w:r w:rsidR="00137FA1">
        <w:t xml:space="preserve"> due to</w:t>
      </w:r>
      <w:r w:rsidR="00792A29" w:rsidRPr="00521A27">
        <w:t xml:space="preserve"> </w:t>
      </w:r>
      <w:r w:rsidR="00137FA1">
        <w:t>its</w:t>
      </w:r>
      <w:r w:rsidR="00C10F70">
        <w:t xml:space="preserve"> </w:t>
      </w:r>
      <w:r w:rsidR="00792A29" w:rsidRPr="00521A27">
        <w:t>strong</w:t>
      </w:r>
      <w:r w:rsidR="00792719">
        <w:t>, hierarchically-organized</w:t>
      </w:r>
      <w:r w:rsidR="00792A29" w:rsidRPr="00521A27">
        <w:t xml:space="preserve"> connectivity with subcortical regions</w:t>
      </w:r>
      <w:r w:rsidR="00877E3C">
        <w:t xml:space="preserve"> that are highly stress-sensitive</w:t>
      </w:r>
      <w:r w:rsidR="00792A29" w:rsidRPr="00521A27">
        <w:t xml:space="preserve">, mPFC has </w:t>
      </w:r>
      <w:r w:rsidR="005E6090">
        <w:t xml:space="preserve">also </w:t>
      </w:r>
      <w:r w:rsidR="00792A29" w:rsidRPr="00521A27">
        <w:t xml:space="preserve">frequently demonstrated differential development following adverse caregiving in non-human and human </w:t>
      </w:r>
      <w:r w:rsidR="00792A29" w:rsidRPr="00342D67">
        <w:t xml:space="preserve">samples </w:t>
      </w:r>
      <w:r w:rsidR="00564258">
        <w:fldChar w:fldCharType="begin">
          <w:fldData xml:space="preserve">PEVuZE5vdGU+PENpdGU+PEF1dGhvcj5NYXJ1c2FrPC9BdXRob3I+PFllYXI+MjAxNjwvWWVhcj48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</w:fldData>
        </w:fldChar>
      </w:r>
      <w:r w:rsidR="00564258">
        <w:instrText xml:space="preserve"> ADDIN EN.CITE </w:instrText>
      </w:r>
      <w:r w:rsidR="00564258">
        <w:fldChar w:fldCharType="begin">
          <w:fldData xml:space="preserve">PEVuZE5vdGU+PENpdGU+PEF1dGhvcj5NYXJ1c2FrPC9BdXRob3I+PFllYXI+MjAxNjwvWWVhcj48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</w:fldData>
        </w:fldChar>
      </w:r>
      <w:r w:rsidR="00564258">
        <w:instrText xml:space="preserve"> ADDIN EN.CITE.DATA </w:instrText>
      </w:r>
      <w:r w:rsidR="00564258">
        <w:fldChar w:fldCharType="end"/>
      </w:r>
      <w:r w:rsidR="00564258">
        <w:fldChar w:fldCharType="separate"/>
      </w:r>
      <w:r w:rsidR="00564258">
        <w:rPr>
          <w:noProof/>
        </w:rPr>
        <w:t>(Chocyk, Majcher-Maslanka, Dudys, Przyborowska, &amp; Wedzony, 2013; Marusak et al., 2016; Tottenham &amp; Gabard-Durnam, 2017)</w:t>
      </w:r>
      <w:r w:rsidR="00564258">
        <w:fldChar w:fldCharType="end"/>
      </w:r>
      <w:r w:rsidR="005801D4" w:rsidRPr="00342D67">
        <w:t>. In rodents, ECA has caused altered</w:t>
      </w:r>
      <w:r w:rsidR="005801D4" w:rsidRPr="00521A27">
        <w:t xml:space="preserve"> development between subcortical regions and mPFC </w:t>
      </w:r>
      <w:r w:rsidR="00741AA5">
        <w:t xml:space="preserve">as measured by several metrics, </w:t>
      </w:r>
      <w:r w:rsidR="00342D67">
        <w:t>both at the systems level as well as the cellular/molecular level</w:t>
      </w:r>
      <w:r w:rsidR="00741AA5">
        <w:t xml:space="preserve"> </w:t>
      </w:r>
      <w:r w:rsidR="00564258">
        <w:fldChar w:fldCharType="begin">
          <w:fldData xml:space="preserve">PEVuZE5vdGU+PENpdGU+PEF1dGhvcj5ZYW48L0F1dGhvcj48WWVhcj4yMDE3PC9ZZWFyPjxSZWNO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</w:fldData>
        </w:fldChar>
      </w:r>
      <w:r w:rsidR="00564258">
        <w:instrText xml:space="preserve"> ADDIN EN.CITE </w:instrText>
      </w:r>
      <w:r w:rsidR="00564258">
        <w:fldChar w:fldCharType="begin">
          <w:fldData xml:space="preserve">PEVuZE5vdGU+PENpdGU+PEF1dGhvcj5ZYW48L0F1dGhvcj48WWVhcj4yMDE3PC9ZZWFyPjxSZWNO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</w:fldData>
        </w:fldChar>
      </w:r>
      <w:r w:rsidR="00564258">
        <w:instrText xml:space="preserve"> ADDIN EN.CITE.DATA </w:instrText>
      </w:r>
      <w:r w:rsidR="00564258">
        <w:fldChar w:fldCharType="end"/>
      </w:r>
      <w:r w:rsidR="00564258">
        <w:fldChar w:fldCharType="separate"/>
      </w:r>
      <w:r w:rsidR="00564258">
        <w:rPr>
          <w:noProof/>
        </w:rPr>
        <w:t>(Bolton et al., 2018; Guadagno et al., 2018; Rincon-Cortes &amp; Sullivan, 2016; Sarabdjitsingh, Loi, Joels, Dijkhuizen, &amp; van der Toorn, 2017; Seidel, Poeggel, Holetschka, Helmeke, &amp; Braun, 2011; Teissier et al., 2019; Yan et al., 2017)</w:t>
      </w:r>
      <w:r w:rsidR="00564258">
        <w:fldChar w:fldCharType="end"/>
      </w:r>
      <w:r w:rsidR="00741AA5" w:rsidRPr="008259AD">
        <w:t xml:space="preserve">. </w:t>
      </w:r>
      <w:r w:rsidR="009E5781" w:rsidRPr="008259AD">
        <w:t>It has also been demonstrated that these a</w:t>
      </w:r>
      <w:r w:rsidR="00741AA5" w:rsidRPr="008259AD">
        <w:t xml:space="preserve">lterations to mPFC following ECA include changes at the epigenetic level </w:t>
      </w:r>
      <w:r w:rsidR="00564258">
        <w:rPr>
          <w:color w:val="222222"/>
          <w:shd w:val="clear" w:color="auto" w:fill="FFFFFF"/>
        </w:rPr>
        <w:fldChar w:fldCharType="begin">
          <w:fldData xml:space="preserve">PEVuZE5vdGU+PENpdGU+PEF1dGhvcj5CbGF6ZTwvQXV0aG9yPjxZZWFyPjIwMTM8L1llYXI+PFJl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</w:fldData>
        </w:fldChar>
      </w:r>
      <w:r w:rsidR="00564258">
        <w:rPr>
          <w:color w:val="222222"/>
          <w:shd w:val="clear" w:color="auto" w:fill="FFFFFF"/>
        </w:rPr>
        <w:instrText xml:space="preserve"> ADDIN EN.CITE </w:instrText>
      </w:r>
      <w:r w:rsidR="00564258">
        <w:rPr>
          <w:color w:val="222222"/>
          <w:shd w:val="clear" w:color="auto" w:fill="FFFFFF"/>
        </w:rPr>
        <w:fldChar w:fldCharType="begin">
          <w:fldData xml:space="preserve">PEVuZE5vdGU+PENpdGU+PEF1dGhvcj5CbGF6ZTwvQXV0aG9yPjxZZWFyPjIwMTM8L1llYXI+PFJl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</w:fldData>
        </w:fldChar>
      </w:r>
      <w:r w:rsidR="00564258">
        <w:rPr>
          <w:color w:val="222222"/>
          <w:shd w:val="clear" w:color="auto" w:fill="FFFFFF"/>
        </w:rPr>
        <w:instrText xml:space="preserve"> ADDIN EN.CITE.DATA </w:instrText>
      </w:r>
      <w:r w:rsidR="00564258">
        <w:rPr>
          <w:color w:val="222222"/>
          <w:shd w:val="clear" w:color="auto" w:fill="FFFFFF"/>
        </w:rPr>
      </w:r>
      <w:r w:rsidR="00564258">
        <w:rPr>
          <w:color w:val="222222"/>
          <w:shd w:val="clear" w:color="auto" w:fill="FFFFFF"/>
        </w:rPr>
        <w:fldChar w:fldCharType="end"/>
      </w:r>
      <w:r w:rsidR="00564258">
        <w:rPr>
          <w:color w:val="222222"/>
          <w:shd w:val="clear" w:color="auto" w:fill="FFFFFF"/>
        </w:rPr>
      </w:r>
      <w:r w:rsidR="00564258">
        <w:rPr>
          <w:color w:val="222222"/>
          <w:shd w:val="clear" w:color="auto" w:fill="FFFFFF"/>
        </w:rPr>
        <w:fldChar w:fldCharType="separate"/>
      </w:r>
      <w:r w:rsidR="00564258">
        <w:rPr>
          <w:noProof/>
          <w:color w:val="222222"/>
          <w:shd w:val="clear" w:color="auto" w:fill="FFFFFF"/>
        </w:rPr>
        <w:t>(Blaze &amp; Roth, 2013)</w:t>
      </w:r>
      <w:r w:rsidR="00564258">
        <w:rPr>
          <w:color w:val="222222"/>
          <w:shd w:val="clear" w:color="auto" w:fill="FFFFFF"/>
        </w:rPr>
        <w:fldChar w:fldCharType="end"/>
      </w:r>
      <w:r w:rsidR="003E6BD4" w:rsidRPr="008259AD">
        <w:rPr>
          <w:color w:val="222222"/>
          <w:shd w:val="clear" w:color="auto" w:fill="FFFFFF"/>
        </w:rPr>
        <w:t xml:space="preserve"> and may even alter the </w:t>
      </w:r>
      <w:r w:rsidR="00F120E0" w:rsidRPr="008259AD">
        <w:rPr>
          <w:color w:val="222222"/>
          <w:shd w:val="clear" w:color="auto" w:fill="FFFFFF"/>
        </w:rPr>
        <w:t xml:space="preserve">‘intended’ </w:t>
      </w:r>
      <w:r w:rsidR="003E6BD4" w:rsidRPr="008259AD">
        <w:rPr>
          <w:color w:val="222222"/>
          <w:shd w:val="clear" w:color="auto" w:fill="FFFFFF"/>
        </w:rPr>
        <w:t xml:space="preserve">functional role of these circuits. </w:t>
      </w:r>
      <w:r w:rsidR="003E6BD4" w:rsidRPr="008259AD">
        <w:t>F</w:t>
      </w:r>
      <w:r w:rsidR="009B6AF5" w:rsidRPr="008259AD">
        <w:t xml:space="preserve">or example, early caregiving stress has been shown to </w:t>
      </w:r>
      <w:r w:rsidR="00F120E0" w:rsidRPr="008259AD">
        <w:t xml:space="preserve">inappropriately activate a set of newly discovered </w:t>
      </w:r>
      <w:r w:rsidR="00121D0A">
        <w:t>corticotropin releasing hormone</w:t>
      </w:r>
      <w:r w:rsidR="00F120E0" w:rsidRPr="008259AD">
        <w:t xml:space="preserve">-expressing neurons in the amygdala (projecting to mPFC and nucleus </w:t>
      </w:r>
      <w:proofErr w:type="spellStart"/>
      <w:r w:rsidR="00F120E0" w:rsidRPr="008259AD">
        <w:t>accumbens</w:t>
      </w:r>
      <w:proofErr w:type="spellEnd"/>
      <w:r w:rsidR="00F120E0" w:rsidRPr="008259AD">
        <w:t xml:space="preserve">) </w:t>
      </w:r>
      <w:r w:rsidR="00F120E0" w:rsidRPr="008259AD">
        <w:lastRenderedPageBreak/>
        <w:t>which was causally associated with a</w:t>
      </w:r>
      <w:r w:rsidR="008653C7" w:rsidRPr="008259AD">
        <w:t>dversity</w:t>
      </w:r>
      <w:r w:rsidR="008259AD">
        <w:t>-related anhedonia</w:t>
      </w:r>
      <w:r w:rsidR="008653C7" w:rsidRPr="008259AD">
        <w:t xml:space="preserve"> </w:t>
      </w:r>
      <w:r w:rsidR="00564258">
        <w:fldChar w:fldCharType="begin">
          <w:fldData xml:space="preserve">PEVuZE5vdGU+PENpdGU+PEF1dGhvcj5Cb2x0b248L0F1dGhvcj48WWVhcj4yMDE4PC9ZZWFyPjxS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</w:fldData>
        </w:fldChar>
      </w:r>
      <w:r w:rsidR="00564258">
        <w:instrText xml:space="preserve"> ADDIN EN.CITE </w:instrText>
      </w:r>
      <w:r w:rsidR="00564258">
        <w:fldChar w:fldCharType="begin">
          <w:fldData xml:space="preserve">PEVuZE5vdGU+PENpdGU+PEF1dGhvcj5Cb2x0b248L0F1dGhvcj48WWVhcj4yMDE4PC9ZZWFyPjxS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</w:fldData>
        </w:fldChar>
      </w:r>
      <w:r w:rsidR="00564258">
        <w:instrText xml:space="preserve"> ADDIN EN.CITE.DATA </w:instrText>
      </w:r>
      <w:r w:rsidR="00564258">
        <w:fldChar w:fldCharType="end"/>
      </w:r>
      <w:r w:rsidR="00564258">
        <w:fldChar w:fldCharType="separate"/>
      </w:r>
      <w:r w:rsidR="00564258">
        <w:rPr>
          <w:noProof/>
        </w:rPr>
        <w:t>(Bolton et al., 2018; Itoga et al., 2019)</w:t>
      </w:r>
      <w:r w:rsidR="00564258">
        <w:fldChar w:fldCharType="end"/>
      </w:r>
      <w:r w:rsidR="003E6BD4" w:rsidRPr="008259AD">
        <w:rPr>
          <w:color w:val="222222"/>
          <w:shd w:val="clear" w:color="auto" w:fill="FFFFFF"/>
        </w:rPr>
        <w:t>.</w:t>
      </w:r>
    </w:p>
    <w:p w14:paraId="4ED76579" w14:textId="0DAA40A1" w:rsidR="001678B6" w:rsidRDefault="001678B6" w:rsidP="00E10377">
      <w:pPr>
        <w:spacing w:line="480" w:lineRule="auto"/>
        <w:ind w:firstLine="360"/>
        <w:rPr>
          <w:color w:val="222222"/>
          <w:shd w:val="clear" w:color="auto" w:fill="FFFFFF"/>
        </w:rPr>
      </w:pPr>
      <w:r w:rsidRPr="00521A27">
        <w:t xml:space="preserve">In monkeys, </w:t>
      </w:r>
      <w:r w:rsidR="00963050" w:rsidRPr="00521A27">
        <w:t xml:space="preserve">emotionally rejecting and abusive </w:t>
      </w:r>
      <w:r w:rsidR="00E97BB9" w:rsidRPr="00521A27">
        <w:t>parenting</w:t>
      </w:r>
      <w:r w:rsidR="00963050" w:rsidRPr="00521A27">
        <w:t xml:space="preserve"> </w:t>
      </w:r>
      <w:r w:rsidR="007C38AE" w:rsidRPr="00521A27">
        <w:t>ha</w:t>
      </w:r>
      <w:r w:rsidR="00E97BB9" w:rsidRPr="00521A27">
        <w:t>s</w:t>
      </w:r>
      <w:r w:rsidR="007C38AE" w:rsidRPr="00521A27">
        <w:t xml:space="preserve"> been shown to be causally related to </w:t>
      </w:r>
      <w:r w:rsidR="00E97BB9" w:rsidRPr="00521A27">
        <w:t>changes</w:t>
      </w:r>
      <w:r w:rsidR="007C38AE" w:rsidRPr="00521A27">
        <w:t xml:space="preserve"> in structural development of </w:t>
      </w:r>
      <w:r w:rsidR="00E97BB9" w:rsidRPr="00521A27">
        <w:t xml:space="preserve">amygdala </w:t>
      </w:r>
      <w:r w:rsidR="00564258">
        <w:fldChar w:fldCharType="begin">
          <w:fldData xml:space="preserve">PEVuZE5vdGU+PENpdGU+PEF1dGhvcj5Ib3dlbGw8L0F1dGhvcj48WWVhcj4yMDE0PC9ZZWFyPjxS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</w:fldData>
        </w:fldChar>
      </w:r>
      <w:r w:rsidR="00564258">
        <w:instrText xml:space="preserve"> ADDIN EN.CITE </w:instrText>
      </w:r>
      <w:r w:rsidR="00564258">
        <w:fldChar w:fldCharType="begin">
          <w:fldData xml:space="preserve">PEVuZE5vdGU+PENpdGU+PEF1dGhvcj5Ib3dlbGw8L0F1dGhvcj48WWVhcj4yMDE0PC9ZZWFyPjxS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</w:fldData>
        </w:fldChar>
      </w:r>
      <w:r w:rsidR="00564258">
        <w:instrText xml:space="preserve"> ADDIN EN.CITE.DATA </w:instrText>
      </w:r>
      <w:r w:rsidR="00564258">
        <w:fldChar w:fldCharType="end"/>
      </w:r>
      <w:r w:rsidR="00564258">
        <w:fldChar w:fldCharType="separate"/>
      </w:r>
      <w:r w:rsidR="00564258">
        <w:rPr>
          <w:noProof/>
        </w:rPr>
        <w:t>(Howell et al., 2014)</w:t>
      </w:r>
      <w:r w:rsidR="00564258">
        <w:fldChar w:fldCharType="end"/>
      </w:r>
      <w:r w:rsidR="007B549E" w:rsidRPr="00521A27">
        <w:t xml:space="preserve">, </w:t>
      </w:r>
      <w:r w:rsidR="007C38AE" w:rsidRPr="00521A27">
        <w:t>hippocamp</w:t>
      </w:r>
      <w:r w:rsidR="00666A52" w:rsidRPr="00521A27">
        <w:t>us,</w:t>
      </w:r>
      <w:r w:rsidR="007C38AE" w:rsidRPr="00521A27">
        <w:t xml:space="preserve"> and brainstem regions </w:t>
      </w:r>
      <w:r w:rsidR="00564258">
        <w:fldChar w:fldCharType="begin"/>
      </w:r>
      <w:r w:rsidR="00564258">
        <w:instrText xml:space="preserve"> ADDIN EN.CITE &lt;EndNote&gt;&lt;Cite&gt;&lt;Author&gt;Howell&lt;/Author&gt;&lt;Year&gt;2013&lt;/Year&gt;&lt;RecNum&gt;12377&lt;/RecNum&gt;&lt;DisplayText&gt;(Howell et al., 2013)&lt;/DisplayText&gt;&lt;record&gt;&lt;rec-number&gt;12377&lt;/rec-number&gt;&lt;foreign-keys&gt;&lt;key app="EN" db-id="pr5s50wajsx2wpefs26x0pz65t2pavtwwstd" timestamp="1584913808"&gt;12377&lt;/key&gt;&lt;/foreign-keys&gt;&lt;ref-type name="Journal Article"&gt;17&lt;/ref-type&gt;&lt;contributors&gt;&lt;authors&gt;&lt;author&gt;Howell, B. R.&lt;/author&gt;&lt;author&gt;McCormack, K. M.&lt;/author&gt;&lt;author&gt;Grand, A. P.&lt;/author&gt;&lt;author&gt;Sawyer, N. T.&lt;/author&gt;&lt;author&gt;Zhang, X.&lt;/author&gt;&lt;author&gt;Maestripieri, D.&lt;/author&gt;&lt;author&gt;Hu, X.&lt;/author&gt;&lt;author&gt;Sanchez, M. M.&lt;/author&gt;&lt;/authors&gt;&lt;/contributors&gt;&lt;auth-address&gt;Department of Psychiatry &amp;amp; Behavioral Sciences, Emory University, 101 Woodruff Circle, WMB Suite 4000, Atlanta, GA 30322, USA. bcopp@emory.edu.&lt;/auth-address&gt;&lt;titles&gt;&lt;title&gt;Brain white matter microstructure alterations in adolescent rhesus monkeys exposed to early life stress: associations with high cortisol during infancy&lt;/title&gt;&lt;secondary-title&gt;Biol Mood Anxiety Disord&lt;/secondary-title&gt;&lt;/titles&gt;&lt;periodical&gt;&lt;full-title&gt;Biol Mood Anxiety Disord&lt;/full-title&gt;&lt;abbr-1&gt;Biology of mood &amp;amp; anxiety disorders&lt;/abbr-1&gt;&lt;/periodical&gt;&lt;pages&gt;21&lt;/pages&gt;&lt;volume&gt;3&lt;/volume&gt;&lt;number&gt;1&lt;/number&gt;&lt;edition&gt;2013/12/03&lt;/edition&gt;&lt;dates&gt;&lt;year&gt;2013&lt;/year&gt;&lt;pub-dates&gt;&lt;date&gt;Dec 2&lt;/date&gt;&lt;/pub-dates&gt;&lt;/dates&gt;&lt;isbn&gt;2045-5380 (Print)&amp;#xD;2045-5380 (Linking)&lt;/isbn&gt;&lt;accession-num&gt;24289263&lt;/accession-num&gt;&lt;urls&gt;&lt;related-urls&gt;&lt;url&gt;https://www.ncbi.nlm.nih.gov/pubmed/24289263&lt;/url&gt;&lt;/related-urls&gt;&lt;/urls&gt;&lt;custom2&gt;PMC3880213&lt;/custom2&gt;&lt;electronic-resource-num&gt;10.1186/2045-5380-3-21&lt;/electronic-resource-num&gt;&lt;/record&gt;&lt;/Cite&gt;&lt;/EndNote&gt;</w:instrText>
      </w:r>
      <w:r w:rsidR="00564258">
        <w:fldChar w:fldCharType="separate"/>
      </w:r>
      <w:r w:rsidR="00564258">
        <w:rPr>
          <w:noProof/>
        </w:rPr>
        <w:t>(Howell et al., 2013)</w:t>
      </w:r>
      <w:r w:rsidR="00564258">
        <w:fldChar w:fldCharType="end"/>
      </w:r>
      <w:r w:rsidR="007C38AE" w:rsidRPr="00521A27">
        <w:t xml:space="preserve"> as well as structural changes in uncinate fasciculus, which connects temporal lobe to prefrontal regions.</w:t>
      </w:r>
      <w:r w:rsidR="002B496D">
        <w:t xml:space="preserve"> </w:t>
      </w:r>
      <w:r w:rsidR="0062038D" w:rsidRPr="00521A27">
        <w:t>P</w:t>
      </w:r>
      <w:r w:rsidRPr="00521A27">
        <w:t>eer rearing (</w:t>
      </w:r>
      <w:r w:rsidR="00E76FD7">
        <w:t xml:space="preserve">i.e., raised </w:t>
      </w:r>
      <w:r w:rsidRPr="00521A27">
        <w:t xml:space="preserve">without a parent) produces structural changes in </w:t>
      </w:r>
      <w:r w:rsidR="001A79C4">
        <w:t xml:space="preserve">mPFC </w:t>
      </w:r>
      <w:r w:rsidR="00564258">
        <w:rPr>
          <w:color w:val="222222"/>
          <w:shd w:val="clear" w:color="auto" w:fill="FFFFFF"/>
        </w:rPr>
        <w:fldChar w:fldCharType="begin">
          <w:fldData xml:space="preserve">PEVuZE5vdGU+PENpdGU+PEF1dGhvcj5TcGluZWxsaTwvQXV0aG9yPjxZZWFyPjIwMDk8L1llYXI+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==
</w:fldData>
        </w:fldChar>
      </w:r>
      <w:r w:rsidR="00564258">
        <w:rPr>
          <w:color w:val="222222"/>
          <w:shd w:val="clear" w:color="auto" w:fill="FFFFFF"/>
        </w:rPr>
        <w:instrText xml:space="preserve"> ADDIN EN.CITE </w:instrText>
      </w:r>
      <w:r w:rsidR="00564258">
        <w:rPr>
          <w:color w:val="222222"/>
          <w:shd w:val="clear" w:color="auto" w:fill="FFFFFF"/>
        </w:rPr>
        <w:fldChar w:fldCharType="begin">
          <w:fldData xml:space="preserve">PEVuZE5vdGU+PENpdGU+PEF1dGhvcj5TcGluZWxsaTwvQXV0aG9yPjxZZWFyPjIwMDk8L1llYXI+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==
</w:fldData>
        </w:fldChar>
      </w:r>
      <w:r w:rsidR="00564258">
        <w:rPr>
          <w:color w:val="222222"/>
          <w:shd w:val="clear" w:color="auto" w:fill="FFFFFF"/>
        </w:rPr>
        <w:instrText xml:space="preserve"> ADDIN EN.CITE.DATA </w:instrText>
      </w:r>
      <w:r w:rsidR="00564258">
        <w:rPr>
          <w:color w:val="222222"/>
          <w:shd w:val="clear" w:color="auto" w:fill="FFFFFF"/>
        </w:rPr>
      </w:r>
      <w:r w:rsidR="00564258">
        <w:rPr>
          <w:color w:val="222222"/>
          <w:shd w:val="clear" w:color="auto" w:fill="FFFFFF"/>
        </w:rPr>
        <w:fldChar w:fldCharType="end"/>
      </w:r>
      <w:r w:rsidR="00564258">
        <w:rPr>
          <w:color w:val="222222"/>
          <w:shd w:val="clear" w:color="auto" w:fill="FFFFFF"/>
        </w:rPr>
      </w:r>
      <w:r w:rsidR="00564258">
        <w:rPr>
          <w:color w:val="222222"/>
          <w:shd w:val="clear" w:color="auto" w:fill="FFFFFF"/>
        </w:rPr>
        <w:fldChar w:fldCharType="separate"/>
      </w:r>
      <w:r w:rsidR="00564258">
        <w:rPr>
          <w:noProof/>
          <w:color w:val="222222"/>
          <w:shd w:val="clear" w:color="auto" w:fill="FFFFFF"/>
        </w:rPr>
        <w:t>(Spinelli et al., 2009)</w:t>
      </w:r>
      <w:r w:rsidR="00564258">
        <w:rPr>
          <w:color w:val="222222"/>
          <w:shd w:val="clear" w:color="auto" w:fill="FFFFFF"/>
        </w:rPr>
        <w:fldChar w:fldCharType="end"/>
      </w:r>
      <w:r w:rsidRPr="00521A27">
        <w:rPr>
          <w:color w:val="222222"/>
          <w:shd w:val="clear" w:color="auto" w:fill="FFFFFF"/>
        </w:rPr>
        <w:t xml:space="preserve">, and monkeys raised by mothers exposed to a </w:t>
      </w:r>
      <w:r w:rsidR="00204F12">
        <w:rPr>
          <w:color w:val="222222"/>
          <w:shd w:val="clear" w:color="auto" w:fill="FFFFFF"/>
        </w:rPr>
        <w:t xml:space="preserve">stressful </w:t>
      </w:r>
      <w:r w:rsidRPr="00521A27">
        <w:rPr>
          <w:color w:val="222222"/>
          <w:shd w:val="clear" w:color="auto" w:fill="FFFFFF"/>
        </w:rPr>
        <w:t xml:space="preserve">variable foraging paradigm exhibited alterations to </w:t>
      </w:r>
      <w:r w:rsidRPr="00E35B2A">
        <w:t>neuronal integrity and metabolism, membrane structure and glial function, and cerebral glutamate content</w:t>
      </w:r>
      <w:r w:rsidRPr="00521A27">
        <w:t xml:space="preserve"> 10 years later in adulthood</w:t>
      </w:r>
      <w:r w:rsidRPr="00521A27">
        <w:rPr>
          <w:color w:val="222222"/>
          <w:shd w:val="clear" w:color="auto" w:fill="FFFFFF"/>
        </w:rPr>
        <w:t xml:space="preserve"> </w:t>
      </w:r>
      <w:r w:rsidR="00564258">
        <w:rPr>
          <w:color w:val="222222"/>
          <w:shd w:val="clear" w:color="auto" w:fill="FFFFFF"/>
        </w:rPr>
        <w:fldChar w:fldCharType="begin">
          <w:fldData xml:space="preserve">PEVuZE5vdGU+PENpdGU+PEF1dGhvcj5NYXRoZXc8L0F1dGhvcj48WWVhcj4yMDAzPC9ZZWFyPjxS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</w:fldData>
        </w:fldChar>
      </w:r>
      <w:r w:rsidR="00564258">
        <w:rPr>
          <w:color w:val="222222"/>
          <w:shd w:val="clear" w:color="auto" w:fill="FFFFFF"/>
        </w:rPr>
        <w:instrText xml:space="preserve"> ADDIN EN.CITE </w:instrText>
      </w:r>
      <w:r w:rsidR="00564258">
        <w:rPr>
          <w:color w:val="222222"/>
          <w:shd w:val="clear" w:color="auto" w:fill="FFFFFF"/>
        </w:rPr>
        <w:fldChar w:fldCharType="begin">
          <w:fldData xml:space="preserve">PEVuZE5vdGU+PENpdGU+PEF1dGhvcj5NYXRoZXc8L0F1dGhvcj48WWVhcj4yMDAzPC9ZZWFyPjxS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</w:fldData>
        </w:fldChar>
      </w:r>
      <w:r w:rsidR="00564258">
        <w:rPr>
          <w:color w:val="222222"/>
          <w:shd w:val="clear" w:color="auto" w:fill="FFFFFF"/>
        </w:rPr>
        <w:instrText xml:space="preserve"> ADDIN EN.CITE.DATA </w:instrText>
      </w:r>
      <w:r w:rsidR="00564258">
        <w:rPr>
          <w:color w:val="222222"/>
          <w:shd w:val="clear" w:color="auto" w:fill="FFFFFF"/>
        </w:rPr>
      </w:r>
      <w:r w:rsidR="00564258">
        <w:rPr>
          <w:color w:val="222222"/>
          <w:shd w:val="clear" w:color="auto" w:fill="FFFFFF"/>
        </w:rPr>
        <w:fldChar w:fldCharType="end"/>
      </w:r>
      <w:r w:rsidR="00564258">
        <w:rPr>
          <w:color w:val="222222"/>
          <w:shd w:val="clear" w:color="auto" w:fill="FFFFFF"/>
        </w:rPr>
      </w:r>
      <w:r w:rsidR="00564258">
        <w:rPr>
          <w:color w:val="222222"/>
          <w:shd w:val="clear" w:color="auto" w:fill="FFFFFF"/>
        </w:rPr>
        <w:fldChar w:fldCharType="separate"/>
      </w:r>
      <w:r w:rsidR="00564258">
        <w:rPr>
          <w:noProof/>
          <w:color w:val="222222"/>
          <w:shd w:val="clear" w:color="auto" w:fill="FFFFFF"/>
        </w:rPr>
        <w:t>(Mathew et al., 2003)</w:t>
      </w:r>
      <w:r w:rsidR="00564258">
        <w:rPr>
          <w:color w:val="222222"/>
          <w:shd w:val="clear" w:color="auto" w:fill="FFFFFF"/>
        </w:rPr>
        <w:fldChar w:fldCharType="end"/>
      </w:r>
      <w:r w:rsidRPr="00521A27">
        <w:rPr>
          <w:color w:val="222222"/>
          <w:shd w:val="clear" w:color="auto" w:fill="FFFFFF"/>
        </w:rPr>
        <w:t>.</w:t>
      </w:r>
    </w:p>
    <w:p w14:paraId="7C3E5FE6" w14:textId="2A04E846" w:rsidR="001B17EF" w:rsidRDefault="004E445A" w:rsidP="00E10377">
      <w:pPr>
        <w:spacing w:line="480" w:lineRule="auto"/>
        <w:ind w:firstLine="360"/>
        <w:rPr>
          <w:rFonts w:eastAsiaTheme="minorHAnsi"/>
        </w:rPr>
      </w:pPr>
      <w:r w:rsidRPr="003E385F">
        <w:rPr>
          <w:color w:val="222222"/>
          <w:shd w:val="clear" w:color="auto" w:fill="FFFFFF"/>
        </w:rPr>
        <w:t xml:space="preserve">In humans, </w:t>
      </w:r>
      <w:r w:rsidR="00224185" w:rsidRPr="003E385F">
        <w:rPr>
          <w:color w:val="222222"/>
          <w:shd w:val="clear" w:color="auto" w:fill="FFFFFF"/>
        </w:rPr>
        <w:t>meta-analyses</w:t>
      </w:r>
      <w:r w:rsidR="00574137">
        <w:rPr>
          <w:color w:val="222222"/>
          <w:shd w:val="clear" w:color="auto" w:fill="FFFFFF"/>
        </w:rPr>
        <w:t>,</w:t>
      </w:r>
      <w:r w:rsidR="00224185" w:rsidRPr="003E385F">
        <w:rPr>
          <w:color w:val="222222"/>
          <w:shd w:val="clear" w:color="auto" w:fill="FFFFFF"/>
        </w:rPr>
        <w:t xml:space="preserve"> </w:t>
      </w:r>
      <w:r w:rsidR="00EF52AF" w:rsidRPr="003E385F">
        <w:rPr>
          <w:color w:val="222222"/>
          <w:shd w:val="clear" w:color="auto" w:fill="FFFFFF"/>
        </w:rPr>
        <w:t>largely conducted with data from adults with retrospective reports of a wide range of early adversities</w:t>
      </w:r>
      <w:r w:rsidR="006B2E5B">
        <w:rPr>
          <w:color w:val="222222"/>
          <w:shd w:val="clear" w:color="auto" w:fill="FFFFFF"/>
        </w:rPr>
        <w:t xml:space="preserve"> (including those that </w:t>
      </w:r>
      <w:r w:rsidR="00EF52AF" w:rsidRPr="003E385F">
        <w:rPr>
          <w:color w:val="222222"/>
          <w:shd w:val="clear" w:color="auto" w:fill="FFFFFF"/>
        </w:rPr>
        <w:t xml:space="preserve">extend beyond those </w:t>
      </w:r>
      <w:r w:rsidR="006B2E5B">
        <w:rPr>
          <w:color w:val="222222"/>
          <w:shd w:val="clear" w:color="auto" w:fill="FFFFFF"/>
        </w:rPr>
        <w:t xml:space="preserve">that are </w:t>
      </w:r>
      <w:r w:rsidR="007D4BA7" w:rsidRPr="003E385F">
        <w:rPr>
          <w:color w:val="222222"/>
          <w:shd w:val="clear" w:color="auto" w:fill="FFFFFF"/>
        </w:rPr>
        <w:t xml:space="preserve">just </w:t>
      </w:r>
      <w:r w:rsidR="00EF52AF" w:rsidRPr="003E385F">
        <w:rPr>
          <w:color w:val="222222"/>
          <w:shd w:val="clear" w:color="auto" w:fill="FFFFFF"/>
        </w:rPr>
        <w:t>caregiving-related</w:t>
      </w:r>
      <w:r w:rsidR="006B2E5B">
        <w:rPr>
          <w:color w:val="222222"/>
          <w:shd w:val="clear" w:color="auto" w:fill="FFFFFF"/>
        </w:rPr>
        <w:t>)</w:t>
      </w:r>
      <w:r w:rsidR="00EF52AF" w:rsidRPr="003E385F">
        <w:rPr>
          <w:color w:val="222222"/>
          <w:shd w:val="clear" w:color="auto" w:fill="FFFFFF"/>
        </w:rPr>
        <w:t xml:space="preserve">, </w:t>
      </w:r>
      <w:r w:rsidR="00224185" w:rsidRPr="003E385F">
        <w:rPr>
          <w:color w:val="222222"/>
          <w:shd w:val="clear" w:color="auto" w:fill="FFFFFF"/>
        </w:rPr>
        <w:t xml:space="preserve">have shown structural </w:t>
      </w:r>
      <w:r w:rsidR="0082737B">
        <w:rPr>
          <w:color w:val="222222"/>
          <w:shd w:val="clear" w:color="auto" w:fill="FFFFFF"/>
        </w:rPr>
        <w:t xml:space="preserve">and functional </w:t>
      </w:r>
      <w:r w:rsidR="00224185" w:rsidRPr="003E385F">
        <w:rPr>
          <w:color w:val="222222"/>
          <w:shd w:val="clear" w:color="auto" w:fill="FFFFFF"/>
        </w:rPr>
        <w:t xml:space="preserve">differences in </w:t>
      </w:r>
      <w:r w:rsidR="00EF52AF" w:rsidRPr="003E385F">
        <w:rPr>
          <w:color w:val="222222"/>
          <w:shd w:val="clear" w:color="auto" w:fill="FFFFFF"/>
        </w:rPr>
        <w:t xml:space="preserve">subcortical regions including </w:t>
      </w:r>
      <w:r w:rsidR="00224185" w:rsidRPr="003E385F">
        <w:rPr>
          <w:color w:val="222222"/>
          <w:shd w:val="clear" w:color="auto" w:fill="FFFFFF"/>
        </w:rPr>
        <w:t xml:space="preserve">amygdala, insula, </w:t>
      </w:r>
      <w:r w:rsidR="0082737B" w:rsidRPr="003E385F">
        <w:t xml:space="preserve">hippocampus </w:t>
      </w:r>
      <w:r w:rsidR="00224185" w:rsidRPr="003E385F">
        <w:rPr>
          <w:color w:val="222222"/>
          <w:shd w:val="clear" w:color="auto" w:fill="FFFFFF"/>
        </w:rPr>
        <w:t>and parahippocampal</w:t>
      </w:r>
      <w:r w:rsidR="00EF52AF" w:rsidRPr="003E385F">
        <w:rPr>
          <w:color w:val="222222"/>
          <w:shd w:val="clear" w:color="auto" w:fill="FFFFFF"/>
        </w:rPr>
        <w:t xml:space="preserve"> regions </w:t>
      </w:r>
      <w:r w:rsidR="00564258">
        <w:rPr>
          <w:color w:val="222222"/>
          <w:shd w:val="clear" w:color="auto" w:fill="FFFFFF"/>
        </w:rPr>
        <w:fldChar w:fldCharType="begin">
          <w:fldData xml:space="preserve">PEVuZE5vdGU+PENpdGU+PEF1dGhvcj5MaW08L0F1dGhvcj48WWVhcj4yMDE0PC9ZZWFyPjxSZWNO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=
</w:fldData>
        </w:fldChar>
      </w:r>
      <w:r w:rsidR="00564258">
        <w:rPr>
          <w:color w:val="222222"/>
          <w:shd w:val="clear" w:color="auto" w:fill="FFFFFF"/>
        </w:rPr>
        <w:instrText xml:space="preserve"> ADDIN EN.CITE </w:instrText>
      </w:r>
      <w:r w:rsidR="00564258">
        <w:rPr>
          <w:color w:val="222222"/>
          <w:shd w:val="clear" w:color="auto" w:fill="FFFFFF"/>
        </w:rPr>
        <w:fldChar w:fldCharType="begin">
          <w:fldData xml:space="preserve">PEVuZE5vdGU+PENpdGU+PEF1dGhvcj5MaW08L0F1dGhvcj48WWVhcj4yMDE0PC9ZZWFyPjxSZWNO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=
</w:fldData>
        </w:fldChar>
      </w:r>
      <w:r w:rsidR="00564258">
        <w:rPr>
          <w:color w:val="222222"/>
          <w:shd w:val="clear" w:color="auto" w:fill="FFFFFF"/>
        </w:rPr>
        <w:instrText xml:space="preserve"> ADDIN EN.CITE.DATA </w:instrText>
      </w:r>
      <w:r w:rsidR="00564258">
        <w:rPr>
          <w:color w:val="222222"/>
          <w:shd w:val="clear" w:color="auto" w:fill="FFFFFF"/>
        </w:rPr>
      </w:r>
      <w:r w:rsidR="00564258">
        <w:rPr>
          <w:color w:val="222222"/>
          <w:shd w:val="clear" w:color="auto" w:fill="FFFFFF"/>
        </w:rPr>
        <w:fldChar w:fldCharType="end"/>
      </w:r>
      <w:r w:rsidR="00564258">
        <w:rPr>
          <w:color w:val="222222"/>
          <w:shd w:val="clear" w:color="auto" w:fill="FFFFFF"/>
        </w:rPr>
      </w:r>
      <w:r w:rsidR="00564258">
        <w:rPr>
          <w:color w:val="222222"/>
          <w:shd w:val="clear" w:color="auto" w:fill="FFFFFF"/>
        </w:rPr>
        <w:fldChar w:fldCharType="separate"/>
      </w:r>
      <w:r w:rsidR="00564258">
        <w:rPr>
          <w:noProof/>
          <w:color w:val="222222"/>
          <w:shd w:val="clear" w:color="auto" w:fill="FFFFFF"/>
        </w:rPr>
        <w:t>(Heany et al., 2018; Lim, Radua, &amp; Rubia, 2014)</w:t>
      </w:r>
      <w:r w:rsidR="00564258">
        <w:rPr>
          <w:color w:val="222222"/>
          <w:shd w:val="clear" w:color="auto" w:fill="FFFFFF"/>
        </w:rPr>
        <w:fldChar w:fldCharType="end"/>
      </w:r>
      <w:r w:rsidR="00EF52AF" w:rsidRPr="003E385F">
        <w:t>. Another meta-analysis that restricted its search to adversity that was social in nature</w:t>
      </w:r>
      <w:r w:rsidR="00B16B51" w:rsidRPr="003E385F">
        <w:t xml:space="preserve"> identified functional differences in </w:t>
      </w:r>
      <w:r w:rsidR="00DA03D5" w:rsidRPr="003E385F">
        <w:t xml:space="preserve">subcortical regions (e.g., amygdala, striatum, thalamus) in both adults older than 18 years as well as children and adolescents </w:t>
      </w:r>
      <w:r w:rsidR="00564258">
        <w:fldChar w:fldCharType="begin"/>
      </w:r>
      <w:r w:rsidR="00564258">
        <w:instrText xml:space="preserve"> ADDIN EN.CITE &lt;EndNote&gt;&lt;Cite&gt;&lt;Author&gt;Mothersill&lt;/Author&gt;&lt;Year&gt;2016&lt;/Year&gt;&lt;RecNum&gt;12382&lt;/RecNum&gt;&lt;DisplayText&gt;(Mothersill &amp;amp; Donohoe, 2016)&lt;/DisplayText&gt;&lt;record&gt;&lt;rec-number&gt;12382&lt;/rec-number&gt;&lt;foreign-keys&gt;&lt;key app="EN" db-id="pr5s50wajsx2wpefs26x0pz65t2pavtwwstd" timestamp="1584916277"&gt;12382&lt;/key&gt;&lt;/foreign-keys&gt;&lt;ref-type name="Journal Article"&gt;17&lt;/ref-type&gt;&lt;contributors&gt;&lt;authors&gt;&lt;author&gt;Mothersill, O.&lt;/author&gt;&lt;author&gt;Donohoe, G.&lt;/author&gt;&lt;/authors&gt;&lt;/contributors&gt;&lt;auth-address&gt;Cognitive Genetics and Cognitive Therapy Group,Neuroimaging and Cognitive Genomics (NICOG) Centre &amp;amp; NCBES Galway Neuroscience Centre, School of Psychology and Discipline of Biochemistry, National University of Ireland Galway,Galway,Republic of Ireland.&lt;/auth-address&gt;&lt;titles&gt;&lt;title&gt;Neural effects of social environmental stress - an activation likelihood estimation meta-analysis&lt;/title&gt;&lt;secondary-title&gt;Psychol Med&lt;/secondary-title&gt;&lt;/titles&gt;&lt;periodical&gt;&lt;full-title&gt;Psychol Med&lt;/full-title&gt;&lt;/periodical&gt;&lt;pages&gt;2015-23&lt;/pages&gt;&lt;volume&gt;46&lt;/volume&gt;&lt;number&gt;10&lt;/number&gt;&lt;edition&gt;2016/05/25&lt;/edition&gt;&lt;keywords&gt;&lt;keyword&gt;Adolescent&lt;/keyword&gt;&lt;keyword&gt;Adult&lt;/keyword&gt;&lt;keyword&gt;Amygdala/*physiopathology&lt;/keyword&gt;&lt;keyword&gt;Child&lt;/keyword&gt;&lt;keyword&gt;Functional Neuroimaging/*statistics &amp;amp; numerical data&lt;/keyword&gt;&lt;keyword&gt;Humans&lt;/keyword&gt;&lt;keyword&gt;*Social Environment&lt;/keyword&gt;&lt;keyword&gt;Stress, Psychological/*physiopathology&lt;/keyword&gt;&lt;keyword&gt;*Functional magnetic resonance imaging&lt;/keyword&gt;&lt;keyword&gt;*meta-analyses&lt;/keyword&gt;&lt;keyword&gt;*social stress&lt;/keyword&gt;&lt;/keywords&gt;&lt;dates&gt;&lt;year&gt;2016&lt;/year&gt;&lt;pub-dates&gt;&lt;date&gt;Jul&lt;/date&gt;&lt;/pub-dates&gt;&lt;/dates&gt;&lt;isbn&gt;1469-8978 (Electronic)&amp;#xD;0033-2917 (Linking)&lt;/isbn&gt;&lt;accession-num&gt;27216635&lt;/accession-num&gt;&lt;urls&gt;&lt;related-urls&gt;&lt;url&gt;https://www.ncbi.nlm.nih.gov/pubmed/27216635&lt;/url&gt;&lt;/related-urls&gt;&lt;/urls&gt;&lt;electronic-resource-num&gt;10.1017/S0033291716000477&lt;/electronic-resource-num&gt;&lt;/record&gt;&lt;/Cite&gt;&lt;/EndNote&gt;</w:instrText>
      </w:r>
      <w:r w:rsidR="00564258">
        <w:fldChar w:fldCharType="separate"/>
      </w:r>
      <w:r w:rsidR="00564258">
        <w:rPr>
          <w:noProof/>
        </w:rPr>
        <w:t>(Mothersill &amp; Donohoe, 2016)</w:t>
      </w:r>
      <w:r w:rsidR="00564258">
        <w:fldChar w:fldCharType="end"/>
      </w:r>
      <w:r w:rsidR="00DA03D5" w:rsidRPr="003E385F">
        <w:t>. This study also identified group differences in functional activity of prefrontal, midline, and temporal cortices.</w:t>
      </w:r>
      <w:r w:rsidR="00800C1C" w:rsidRPr="003E385F">
        <w:t xml:space="preserve"> </w:t>
      </w:r>
      <w:r w:rsidR="00B12AFA" w:rsidRPr="003E385F">
        <w:t>Across a large number of studies</w:t>
      </w:r>
      <w:r w:rsidR="00800C1C" w:rsidRPr="003E385F">
        <w:t xml:space="preserve">, altered structural development and function </w:t>
      </w:r>
      <w:r w:rsidR="00B12AFA" w:rsidRPr="003E385F">
        <w:t xml:space="preserve">of </w:t>
      </w:r>
      <w:proofErr w:type="spellStart"/>
      <w:r w:rsidR="00B12AFA" w:rsidRPr="003E385F">
        <w:t>fronto</w:t>
      </w:r>
      <w:proofErr w:type="spellEnd"/>
      <w:r w:rsidR="00B12AFA" w:rsidRPr="003E385F">
        <w:t xml:space="preserve">-limbic and </w:t>
      </w:r>
      <w:proofErr w:type="spellStart"/>
      <w:r w:rsidR="00B12AFA" w:rsidRPr="003E385F">
        <w:t>fronto</w:t>
      </w:r>
      <w:proofErr w:type="spellEnd"/>
      <w:r w:rsidR="00B12AFA" w:rsidRPr="003E385F">
        <w:t>-striatal circuitry</w:t>
      </w:r>
      <w:r w:rsidR="000D4F5C" w:rsidRPr="003E385F">
        <w:t xml:space="preserve"> </w:t>
      </w:r>
      <w:r w:rsidR="00564258">
        <w:rPr>
          <w:color w:val="222222"/>
          <w:shd w:val="clear" w:color="auto" w:fill="FFFFFF"/>
        </w:rPr>
        <w:fldChar w:fldCharType="begin"/>
      </w:r>
      <w:r w:rsidR="00564258">
        <w:rPr>
          <w:color w:val="222222"/>
          <w:shd w:val="clear" w:color="auto" w:fill="FFFFFF"/>
        </w:rPr>
        <w:instrText xml:space="preserve"> ADDIN EN.CITE &lt;EndNote&gt;&lt;Cite&gt;&lt;Author&gt;Teicher&lt;/Author&gt;&lt;Year&gt;2016&lt;/Year&gt;&lt;RecNum&gt;12383&lt;/RecNum&gt;&lt;Prefix&gt;see &lt;/Prefix&gt;&lt;Suffix&gt; for review &lt;/Suffix&gt;&lt;DisplayText&gt;(see Teicher et al., 2016 for review )&lt;/DisplayText&gt;&lt;record&gt;&lt;rec-number&gt;12383&lt;/rec-number&gt;&lt;foreign-keys&gt;&lt;key app="EN" db-id="pr5s50wajsx2wpefs26x0pz65t2pavtwwstd" timestamp="1584916295"&gt;12383&lt;/key&gt;&lt;/foreign-keys&gt;&lt;ref-type name="Journal Article"&gt;17&lt;/ref-type&gt;&lt;contributors&gt;&lt;authors&gt;&lt;author&gt;Teicher, M. H.&lt;/author&gt;&lt;author&gt;Samson, J. A.&lt;/author&gt;&lt;author&gt;Anderson, C. M.&lt;/author&gt;&lt;author&gt;Ohashi, K.&lt;/author&gt;&lt;/authors&gt;&lt;/contributors&gt;&lt;auth-address&gt;Department of Psychiatry, Harvard Medical School, 401 Park Drive, Boston, Massachusetts 02215, USA.&amp;#xD;Developmental Biopsychiatry Research Program, McLean Hospital, 115 Mill Street, Belmont, Massachusetts 02478, USA.&lt;/auth-address&gt;&lt;titles&gt;&lt;title&gt;The effects of childhood maltreatment on brain structure, function and connectivity&lt;/title&gt;&lt;secondary-title&gt;Nat Rev Neurosci&lt;/secondary-title&gt;&lt;/titles&gt;&lt;periodical&gt;&lt;full-title&gt;Nat Rev Neurosci&lt;/full-title&gt;&lt;/periodical&gt;&lt;pages&gt;652-66&lt;/pages&gt;&lt;volume&gt;17&lt;/volume&gt;&lt;number&gt;10&lt;/number&gt;&lt;edition&gt;2016/09/20&lt;/edition&gt;&lt;keywords&gt;&lt;keyword&gt;*Adaptation, Physiological&lt;/keyword&gt;&lt;keyword&gt;*Adaptation, Psychological&lt;/keyword&gt;&lt;keyword&gt;Animals&lt;/keyword&gt;&lt;keyword&gt;Brain/growth &amp;amp; development/*pathology/*physiopathology&lt;/keyword&gt;&lt;keyword&gt;Causality&lt;/keyword&gt;&lt;keyword&gt;Child&lt;/keyword&gt;&lt;keyword&gt;Child Abuse/*psychology&lt;/keyword&gt;&lt;keyword&gt;Humans&lt;/keyword&gt;&lt;keyword&gt;Mental Disorders/*pathology/*physiopathology/psychology&lt;/keyword&gt;&lt;keyword&gt;Models, Neurological&lt;/keyword&gt;&lt;keyword&gt;Resilience, Psychological&lt;/keyword&gt;&lt;/keywords&gt;&lt;dates&gt;&lt;year&gt;2016&lt;/year&gt;&lt;pub-dates&gt;&lt;date&gt;Sep 19&lt;/date&gt;&lt;/pub-dates&gt;&lt;/dates&gt;&lt;isbn&gt;1471-0048 (Electronic)&amp;#xD;1471-003X (Linking)&lt;/isbn&gt;&lt;accession-num&gt;27640984&lt;/accession-num&gt;&lt;urls&gt;&lt;related-urls&gt;&lt;url&gt;https://www.ncbi.nlm.nih.gov/pubmed/27640984&lt;/url&gt;&lt;/related-urls&gt;&lt;/urls&gt;&lt;electronic-resource-num&gt;10.1038/nrn.2016.111&lt;/electronic-resource-num&gt;&lt;/record&gt;&lt;/Cite&gt;&lt;/EndNote&gt;</w:instrText>
      </w:r>
      <w:r w:rsidR="00564258">
        <w:rPr>
          <w:color w:val="222222"/>
          <w:shd w:val="clear" w:color="auto" w:fill="FFFFFF"/>
        </w:rPr>
        <w:fldChar w:fldCharType="separate"/>
      </w:r>
      <w:r w:rsidR="00564258">
        <w:rPr>
          <w:noProof/>
          <w:color w:val="222222"/>
          <w:shd w:val="clear" w:color="auto" w:fill="FFFFFF"/>
        </w:rPr>
        <w:t>(see Teicher et al., 2016 for review )</w:t>
      </w:r>
      <w:r w:rsidR="00564258">
        <w:rPr>
          <w:color w:val="222222"/>
          <w:shd w:val="clear" w:color="auto" w:fill="FFFFFF"/>
        </w:rPr>
        <w:fldChar w:fldCharType="end"/>
      </w:r>
      <w:r w:rsidR="000D4F5C" w:rsidRPr="003E385F">
        <w:t xml:space="preserve"> </w:t>
      </w:r>
      <w:r w:rsidR="00B12AFA" w:rsidRPr="003E385F">
        <w:t xml:space="preserve">has been identified </w:t>
      </w:r>
      <w:r w:rsidR="00800C1C" w:rsidRPr="003E385F">
        <w:t xml:space="preserve">in infants, children, and adolescents who experience </w:t>
      </w:r>
      <w:r w:rsidR="00E57CD7">
        <w:t xml:space="preserve">the types of </w:t>
      </w:r>
      <w:r w:rsidR="000B0025">
        <w:t>parental maltreatment</w:t>
      </w:r>
      <w:r w:rsidR="000B0025" w:rsidRPr="003E385F">
        <w:t xml:space="preserve"> </w:t>
      </w:r>
      <w:r w:rsidR="00800C1C" w:rsidRPr="003E385F">
        <w:t>that interfere</w:t>
      </w:r>
      <w:r w:rsidR="000B0025">
        <w:t>s</w:t>
      </w:r>
      <w:r w:rsidR="00800C1C" w:rsidRPr="003E385F">
        <w:t xml:space="preserve"> with a healthy parent-child relationship </w:t>
      </w:r>
      <w:r w:rsidR="00564258">
        <w:fldChar w:fldCharType="begin">
          <w:fldData xml:space="preserve">cmtlLCBFLjwvYXV0aG9yPjwvYXV0aG9ycz48L2NvbnRyaWJ1dG9ycz48YXV0aC1hZGRyZXNzPktp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</w:fldData>
        </w:fldChar>
      </w:r>
      <w:r w:rsidR="00564258">
        <w:instrText xml:space="preserve"> ADDIN EN.CITE </w:instrText>
      </w:r>
      <w:r w:rsidR="00564258">
        <w:fldChar w:fldCharType="begin">
          <w:fldData xml:space="preserve">PEVuZE5vdGU+PENpdGU+PEF1dGhvcj5HcmFoYW08L0F1dGhvcj48WWVhcj4yMDEzPC9ZZWFyPjxS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wvcGVyaW9kaWNhbD48YWx0LXBlcmlv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wvcGVyaW9k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L3BlcmlvZGljYWw+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==
</w:fldData>
        </w:fldChar>
      </w:r>
      <w:r w:rsidR="00564258">
        <w:instrText xml:space="preserve"> ADDIN EN.CITE.DATA </w:instrText>
      </w:r>
      <w:r w:rsidR="00564258">
        <w:fldChar w:fldCharType="end"/>
      </w:r>
      <w:r w:rsidR="00564258">
        <w:fldChar w:fldCharType="begin">
          <w:fldData xml:space="preserve">cmtlLCBFLjwvYXV0aG9yPjwvYXV0aG9ycz48L2NvbnRyaWJ1dG9ycz48YXV0aC1hZGRyZXNzPktp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</w:fldData>
        </w:fldChar>
      </w:r>
      <w:r w:rsidR="00564258">
        <w:instrText xml:space="preserve"> ADDIN EN.CITE.DATA </w:instrText>
      </w:r>
      <w:r w:rsidR="00564258">
        <w:fldChar w:fldCharType="end"/>
      </w:r>
      <w:r w:rsidR="00564258">
        <w:fldChar w:fldCharType="separate"/>
      </w:r>
      <w:r w:rsidR="00564258">
        <w:rPr>
          <w:noProof/>
        </w:rPr>
        <w:t xml:space="preserve">(partial list e.g., Anderson &amp; Teicher, 2004; Anderson et al., 2008; Choi, Jeong, Rohan, Polcari, &amp; Teicher, 2009; De Bellis et </w:t>
      </w:r>
      <w:r w:rsidR="00564258">
        <w:rPr>
          <w:noProof/>
        </w:rPr>
        <w:lastRenderedPageBreak/>
        <w:t>al., 2002; Gee et al., 2013; Graham, Fisher, &amp; Pfeifer, 2013; Hanson et al., 2010; Hanson, Hariri, &amp; Williamson, 2015; Hanson, Knodt, Brigidi, &amp; Hariri, 2015; Hanson, Nacewicz, et al., 2015; Hart &amp; Rubia, 2012; Kopala-Sibley et al., 2018; Lupien et al., 2011; Lyons-Ruth, Pechtel, Yoon, Anderson, &amp; Teicher, 2016; Maheu et al., 2010; McCrory et al., 2013; Mehta et al., 2009; Mehta et al., 2010; Silvers et al., 2016; Tottenham et al., 2011; Tottenham et al., 2010)</w:t>
      </w:r>
      <w:r w:rsidR="00564258">
        <w:fldChar w:fldCharType="end"/>
      </w:r>
      <w:r w:rsidR="00F642DE">
        <w:t xml:space="preserve">, and </w:t>
      </w:r>
      <w:r w:rsidR="00B41090">
        <w:t>mPFC demonstrate</w:t>
      </w:r>
      <w:r w:rsidR="00920287">
        <w:t>s functional and structural</w:t>
      </w:r>
      <w:r w:rsidR="00B41090">
        <w:t xml:space="preserve"> differences as</w:t>
      </w:r>
      <w:r w:rsidR="00D441DB">
        <w:t xml:space="preserve"> </w:t>
      </w:r>
      <w:r w:rsidR="00B41090">
        <w:t>a function of adverse care in both developmental samples and adults</w:t>
      </w:r>
      <w:r w:rsidR="00950741">
        <w:t xml:space="preserve"> </w:t>
      </w:r>
      <w:r w:rsidR="00564258">
        <w:fldChar w:fldCharType="begin">
          <w:fldData xml:space="preserve">PEVuZE5vdGU+PENpdGU+PEF1dGhvcj5NdWVsbGVyPC9BdXRob3I+PFllYXI+MjAxMDwvWWVhcj48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Nb29kIERpc29yZGVycy9ldGlvbG9neS8qcGF0aG9sb2d5PC9rZXl3b3JkPjxrZXl3b3Jk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</w:fldData>
        </w:fldChar>
      </w:r>
      <w:r w:rsidR="00564258">
        <w:instrText xml:space="preserve"> ADDIN EN.CITE </w:instrText>
      </w:r>
      <w:r w:rsidR="00564258">
        <w:fldChar w:fldCharType="begin">
          <w:fldData xml:space="preserve">PEVuZE5vdGU+PENpdGU+PEF1dGhvcj5NdWVsbGVyPC9BdXRob3I+PFllYXI+MjAxMDwvWWVhcj48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Nb29kIERpc29yZGVycy9ldGlvbG9neS8qcGF0aG9sb2d5PC9rZXl3b3JkPjxrZXl3b3Jk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</w:fldData>
        </w:fldChar>
      </w:r>
      <w:r w:rsidR="00564258">
        <w:instrText xml:space="preserve"> ADDIN EN.CITE.DATA </w:instrText>
      </w:r>
      <w:r w:rsidR="00564258">
        <w:fldChar w:fldCharType="end"/>
      </w:r>
      <w:r w:rsidR="00564258">
        <w:fldChar w:fldCharType="separate"/>
      </w:r>
      <w:r w:rsidR="00564258">
        <w:rPr>
          <w:noProof/>
        </w:rPr>
        <w:t>(Cohen et al., 2006; Gorka, Hanson, Radtke, &amp; Hariri, 2014; Kitayama, Quinn, &amp; Bremner, 2006; Morey, Haswell, Hooper, &amp; De Bellis, 2016; Mueller et al., 2010; Philip et al., 2013; Thijssen et al., 2017; van Harmelen et al., 2014; van Harmelen et al., 2010)</w:t>
      </w:r>
      <w:r w:rsidR="00564258">
        <w:fldChar w:fldCharType="end"/>
      </w:r>
      <w:r w:rsidR="00B41090">
        <w:t xml:space="preserve">. </w:t>
      </w:r>
      <w:r w:rsidR="00C74A58" w:rsidRPr="003E385F">
        <w:t xml:space="preserve">In yet another meta-analysis that focused its search on mPFC-amygdala circuitry, </w:t>
      </w:r>
      <w:proofErr w:type="spellStart"/>
      <w:r w:rsidR="000B526B" w:rsidRPr="003E385F">
        <w:t>Marusak</w:t>
      </w:r>
      <w:proofErr w:type="spellEnd"/>
      <w:r w:rsidR="000B526B" w:rsidRPr="003E385F">
        <w:t xml:space="preserve"> et al., </w:t>
      </w:r>
      <w:r w:rsidR="00564258">
        <w:fldChar w:fldCharType="begin">
          <w:fldData xml:space="preserve">PEVuZE5vdGU+PENpdGUgRXhjbHVkZUF1dGg9IjEiPjxBdXRob3I+TWFydXNhazwvQXV0aG9yPjxZ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</w:fldData>
        </w:fldChar>
      </w:r>
      <w:r w:rsidR="00564258" w:rsidRPr="00381B01">
        <w:instrText xml:space="preserve"> ADDIN EN.CITE </w:instrText>
      </w:r>
      <w:r w:rsidR="00564258" w:rsidRPr="00381B01">
        <w:fldChar w:fldCharType="begin">
          <w:fldData xml:space="preserve">PEVuZE5vdGU+PENpdGUgRXhjbHVkZUF1dGg9IjEiPjxBdXRob3I+TWFydXNhazwvQXV0aG9yPjxZ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</w:fldData>
        </w:fldChar>
      </w:r>
      <w:r w:rsidR="00564258" w:rsidRPr="00381B01">
        <w:instrText xml:space="preserve"> ADDIN EN.CITE.DATA </w:instrText>
      </w:r>
      <w:r w:rsidR="00564258" w:rsidRPr="00381B01">
        <w:fldChar w:fldCharType="end"/>
      </w:r>
      <w:r w:rsidR="00564258">
        <w:fldChar w:fldCharType="separate"/>
      </w:r>
      <w:r w:rsidR="00564258">
        <w:rPr>
          <w:noProof/>
        </w:rPr>
        <w:t>(2016)</w:t>
      </w:r>
      <w:r w:rsidR="00564258">
        <w:fldChar w:fldCharType="end"/>
      </w:r>
      <w:r w:rsidR="000B526B" w:rsidRPr="003E385F">
        <w:t xml:space="preserve"> report on the consistency </w:t>
      </w:r>
      <w:r w:rsidR="00F73377">
        <w:t>with which</w:t>
      </w:r>
      <w:r w:rsidR="000B526B" w:rsidRPr="003E385F">
        <w:t xml:space="preserve"> mPFC-amygdala </w:t>
      </w:r>
      <w:r w:rsidR="00F73377" w:rsidRPr="003E385F">
        <w:t xml:space="preserve">connectivity </w:t>
      </w:r>
      <w:r w:rsidR="00F73377">
        <w:t xml:space="preserve">shows aberrations </w:t>
      </w:r>
      <w:r w:rsidR="000B526B" w:rsidRPr="003E385F">
        <w:t xml:space="preserve">for individuals exposed to childhood adversity (again here adversity could include those factors/contexts that extend beyond those that immediately target the parent-child relationship). </w:t>
      </w:r>
      <w:r w:rsidR="000C2EFD" w:rsidRPr="003E385F">
        <w:t xml:space="preserve">Although </w:t>
      </w:r>
      <w:proofErr w:type="spellStart"/>
      <w:r w:rsidR="000446BC">
        <w:t>Marusak</w:t>
      </w:r>
      <w:proofErr w:type="spellEnd"/>
      <w:r w:rsidR="000446BC">
        <w:t xml:space="preserve"> et al.</w:t>
      </w:r>
      <w:r w:rsidR="000C2EFD" w:rsidRPr="003E385F">
        <w:t xml:space="preserve"> </w:t>
      </w:r>
      <w:r w:rsidR="003052D6" w:rsidRPr="003E385F">
        <w:t>point out</w:t>
      </w:r>
      <w:r w:rsidR="000C2EFD" w:rsidRPr="003E385F">
        <w:t xml:space="preserve"> that </w:t>
      </w:r>
      <w:r w:rsidR="003052D6" w:rsidRPr="003E385F">
        <w:t xml:space="preserve">a specific region within the mPFC, the </w:t>
      </w:r>
      <w:proofErr w:type="spellStart"/>
      <w:r w:rsidR="003052D6" w:rsidRPr="00381B01">
        <w:rPr>
          <w:highlight w:val="yellow"/>
        </w:rPr>
        <w:t>subgenual</w:t>
      </w:r>
      <w:proofErr w:type="spellEnd"/>
      <w:r w:rsidR="003052D6" w:rsidRPr="00381B01">
        <w:rPr>
          <w:highlight w:val="yellow"/>
        </w:rPr>
        <w:t xml:space="preserve"> anterior cingulate</w:t>
      </w:r>
      <w:r w:rsidR="003052D6" w:rsidRPr="003E385F">
        <w:t>, was more uniquely associated with childhood adversity, connections between the amygdala and mPFC more broadly were associated with risk factors (including adversity, temperament, and family risk)</w:t>
      </w:r>
      <w:r w:rsidR="0039551A">
        <w:t xml:space="preserve">. Importantly, </w:t>
      </w:r>
      <w:r w:rsidR="008370CB">
        <w:t>these mPFC differences</w:t>
      </w:r>
      <w:r w:rsidR="003052D6" w:rsidRPr="003E385F">
        <w:t xml:space="preserve"> were </w:t>
      </w:r>
      <w:r w:rsidR="0039551A">
        <w:t xml:space="preserve">also </w:t>
      </w:r>
      <w:r w:rsidR="003052D6" w:rsidRPr="003E385F">
        <w:t xml:space="preserve">associated with </w:t>
      </w:r>
      <w:r w:rsidR="00D72F76">
        <w:t xml:space="preserve">behavioral problems along </w:t>
      </w:r>
      <w:r w:rsidR="003052D6" w:rsidRPr="003E385F">
        <w:t>the internalizing spectrum, including anxiety and affective disorder</w:t>
      </w:r>
      <w:r w:rsidR="007B5AE1">
        <w:t>s</w:t>
      </w:r>
      <w:r w:rsidR="00E57CD7">
        <w:t>, which are commonly identified in individuals exposed to ECAs</w:t>
      </w:r>
      <w:r w:rsidR="003052D6" w:rsidRPr="003E385F">
        <w:rPr>
          <w:rFonts w:eastAsiaTheme="minorHAnsi"/>
        </w:rPr>
        <w:t>.</w:t>
      </w:r>
      <w:r w:rsidR="00557723">
        <w:rPr>
          <w:rFonts w:eastAsiaTheme="minorHAnsi"/>
        </w:rPr>
        <w:t xml:space="preserve"> </w:t>
      </w:r>
    </w:p>
    <w:p w14:paraId="600EBE8D" w14:textId="7668392D" w:rsidR="00ED11B1" w:rsidRPr="008270F3" w:rsidRDefault="00A07BC5" w:rsidP="00E10377">
      <w:pPr>
        <w:spacing w:line="480" w:lineRule="auto"/>
        <w:ind w:firstLine="360"/>
      </w:pPr>
      <w:r>
        <w:rPr>
          <w:rFonts w:eastAsiaTheme="minorHAnsi"/>
        </w:rPr>
        <w:t xml:space="preserve">The links between </w:t>
      </w:r>
      <w:r w:rsidRPr="00780D38">
        <w:rPr>
          <w:rFonts w:eastAsiaTheme="minorHAnsi"/>
          <w:highlight w:val="yellow"/>
        </w:rPr>
        <w:t>p</w:t>
      </w:r>
      <w:r w:rsidR="0058415C" w:rsidRPr="00780D38">
        <w:rPr>
          <w:rFonts w:eastAsiaTheme="minorHAnsi"/>
          <w:highlight w:val="yellow"/>
        </w:rPr>
        <w:t xml:space="preserve">arenting-related adversity </w:t>
      </w:r>
      <w:r w:rsidRPr="00780D38">
        <w:rPr>
          <w:rFonts w:eastAsiaTheme="minorHAnsi"/>
          <w:highlight w:val="yellow"/>
        </w:rPr>
        <w:t>and</w:t>
      </w:r>
      <w:r w:rsidR="008D3E4D" w:rsidRPr="00780D38">
        <w:rPr>
          <w:rFonts w:eastAsiaTheme="minorHAnsi"/>
          <w:highlight w:val="yellow"/>
        </w:rPr>
        <w:t xml:space="preserve"> altered midline cortical development</w:t>
      </w:r>
      <w:r w:rsidR="008D3E4D">
        <w:rPr>
          <w:rFonts w:eastAsiaTheme="minorHAnsi"/>
        </w:rPr>
        <w:t xml:space="preserve"> </w:t>
      </w:r>
      <w:r w:rsidR="0058415C">
        <w:rPr>
          <w:rFonts w:eastAsiaTheme="minorHAnsi"/>
        </w:rPr>
        <w:t xml:space="preserve">may </w:t>
      </w:r>
      <w:r w:rsidR="008D3E4D">
        <w:rPr>
          <w:rFonts w:eastAsiaTheme="minorHAnsi"/>
        </w:rPr>
        <w:t xml:space="preserve">provide a mechanism </w:t>
      </w:r>
      <w:r w:rsidR="001D62F8">
        <w:rPr>
          <w:rFonts w:eastAsiaTheme="minorHAnsi"/>
        </w:rPr>
        <w:t>that</w:t>
      </w:r>
      <w:r w:rsidR="008D3E4D">
        <w:rPr>
          <w:rFonts w:eastAsiaTheme="minorHAnsi"/>
        </w:rPr>
        <w:t xml:space="preserve"> </w:t>
      </w:r>
      <w:r w:rsidR="00025F0D">
        <w:rPr>
          <w:rFonts w:eastAsiaTheme="minorHAnsi"/>
        </w:rPr>
        <w:t xml:space="preserve">additionally </w:t>
      </w:r>
      <w:r w:rsidR="008D3E4D">
        <w:rPr>
          <w:rFonts w:eastAsiaTheme="minorHAnsi"/>
        </w:rPr>
        <w:t>explain</w:t>
      </w:r>
      <w:r w:rsidR="006C71B7">
        <w:rPr>
          <w:rFonts w:eastAsiaTheme="minorHAnsi"/>
        </w:rPr>
        <w:t>s</w:t>
      </w:r>
      <w:r w:rsidR="008D3E4D">
        <w:rPr>
          <w:rFonts w:eastAsiaTheme="minorHAnsi"/>
        </w:rPr>
        <w:t xml:space="preserve"> alterations to </w:t>
      </w:r>
      <w:r w:rsidR="008D3E4D" w:rsidRPr="00780D38">
        <w:rPr>
          <w:rFonts w:eastAsiaTheme="minorHAnsi"/>
          <w:highlight w:val="yellow"/>
        </w:rPr>
        <w:t xml:space="preserve">default mode network </w:t>
      </w:r>
      <w:r w:rsidR="001F4AFC" w:rsidRPr="00780D38">
        <w:rPr>
          <w:rFonts w:eastAsiaTheme="minorHAnsi"/>
          <w:highlight w:val="yellow"/>
        </w:rPr>
        <w:t>connectivity</w:t>
      </w:r>
      <w:r w:rsidR="001F4AFC">
        <w:rPr>
          <w:rFonts w:eastAsiaTheme="minorHAnsi"/>
        </w:rPr>
        <w:t xml:space="preserve"> </w:t>
      </w:r>
      <w:r w:rsidR="006C71B7">
        <w:rPr>
          <w:rFonts w:eastAsiaTheme="minorHAnsi"/>
        </w:rPr>
        <w:t>and its associations with</w:t>
      </w:r>
      <w:r w:rsidR="008D3E4D">
        <w:rPr>
          <w:rFonts w:eastAsiaTheme="minorHAnsi"/>
        </w:rPr>
        <w:t xml:space="preserve"> internalizing problems commonly </w:t>
      </w:r>
      <w:r w:rsidR="006C71B7">
        <w:rPr>
          <w:rFonts w:eastAsiaTheme="minorHAnsi"/>
        </w:rPr>
        <w:t xml:space="preserve">identified </w:t>
      </w:r>
      <w:r w:rsidR="008D3E4D">
        <w:rPr>
          <w:rFonts w:eastAsiaTheme="minorHAnsi"/>
        </w:rPr>
        <w:t>following childhood maltreatment</w:t>
      </w:r>
      <w:r w:rsidR="00025F0D">
        <w:rPr>
          <w:rFonts w:eastAsiaTheme="minorHAnsi"/>
        </w:rPr>
        <w:t xml:space="preserve"> </w:t>
      </w:r>
      <w:r w:rsidR="00564258">
        <w:rPr>
          <w:rFonts w:eastAsiaTheme="minorHAnsi"/>
        </w:rPr>
        <w:fldChar w:fldCharType="begin">
          <w:fldData xml:space="preserve">PEVuZE5vdGU+PENpdGU+PEF1dGhvcj5QaGlsaXA8L0F1dGhvcj48WWVhcj4yMDEzPC9ZZWFyPjxS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</w:fldData>
        </w:fldChar>
      </w:r>
      <w:r w:rsidR="00564258">
        <w:rPr>
          <w:rFonts w:eastAsiaTheme="minorHAnsi"/>
        </w:rPr>
        <w:instrText xml:space="preserve"> ADDIN EN.CITE </w:instrText>
      </w:r>
      <w:r w:rsidR="00564258">
        <w:rPr>
          <w:rFonts w:eastAsiaTheme="minorHAnsi"/>
        </w:rPr>
        <w:fldChar w:fldCharType="begin">
          <w:fldData xml:space="preserve">PEVuZE5vdGU+PENpdGU+PEF1dGhvcj5QaGlsaXA8L0F1dGhvcj48WWVhcj4yMDEzPC9ZZWFyPjxS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</w:fldData>
        </w:fldChar>
      </w:r>
      <w:r w:rsidR="00564258">
        <w:rPr>
          <w:rFonts w:eastAsiaTheme="minorHAnsi"/>
        </w:rPr>
        <w:instrText xml:space="preserve"> ADDIN EN.CITE.DATA </w:instrText>
      </w:r>
      <w:r w:rsidR="00564258">
        <w:rPr>
          <w:rFonts w:eastAsiaTheme="minorHAnsi"/>
        </w:rPr>
      </w:r>
      <w:r w:rsidR="00564258">
        <w:rPr>
          <w:rFonts w:eastAsiaTheme="minorHAnsi"/>
        </w:rPr>
        <w:fldChar w:fldCharType="end"/>
      </w:r>
      <w:r w:rsidR="00564258">
        <w:rPr>
          <w:rFonts w:eastAsiaTheme="minorHAnsi"/>
        </w:rPr>
      </w:r>
      <w:r w:rsidR="00564258">
        <w:rPr>
          <w:rFonts w:eastAsiaTheme="minorHAnsi"/>
        </w:rPr>
        <w:fldChar w:fldCharType="separate"/>
      </w:r>
      <w:r w:rsidR="00564258">
        <w:rPr>
          <w:rFonts w:eastAsiaTheme="minorHAnsi"/>
          <w:noProof/>
        </w:rPr>
        <w:t>(Philip et al., 2013; Wang et al., 2014)</w:t>
      </w:r>
      <w:r w:rsidR="00564258">
        <w:rPr>
          <w:rFonts w:eastAsiaTheme="minorHAnsi"/>
        </w:rPr>
        <w:fldChar w:fldCharType="end"/>
      </w:r>
      <w:r w:rsidR="008D3E4D">
        <w:rPr>
          <w:rFonts w:eastAsiaTheme="minorHAnsi"/>
        </w:rPr>
        <w:t>.</w:t>
      </w:r>
      <w:r w:rsidR="003F7484">
        <w:rPr>
          <w:rFonts w:eastAsiaTheme="minorHAnsi"/>
        </w:rPr>
        <w:t xml:space="preserve"> Consistent with the hypothesis that ECAs </w:t>
      </w:r>
      <w:r w:rsidR="003F7484">
        <w:rPr>
          <w:rFonts w:eastAsiaTheme="minorHAnsi"/>
        </w:rPr>
        <w:lastRenderedPageBreak/>
        <w:t xml:space="preserve">increase the risk for mental health problems via altering development of mPFC </w:t>
      </w:r>
      <w:r w:rsidR="00BE5B66">
        <w:rPr>
          <w:rFonts w:eastAsiaTheme="minorHAnsi"/>
        </w:rPr>
        <w:t>connectivity</w:t>
      </w:r>
      <w:r w:rsidR="003F7484">
        <w:rPr>
          <w:rFonts w:eastAsiaTheme="minorHAnsi"/>
        </w:rPr>
        <w:t xml:space="preserve">, </w:t>
      </w:r>
      <w:r w:rsidR="00CB4D3C">
        <w:t xml:space="preserve">resilience to psychopathology despite </w:t>
      </w:r>
      <w:bookmarkStart w:id="0" w:name="_GoBack"/>
      <w:bookmarkEnd w:id="0"/>
      <w:r w:rsidR="00CB4D3C">
        <w:t xml:space="preserve">early adversity exposure has been associated with </w:t>
      </w:r>
      <w:r w:rsidR="00CB4D3C" w:rsidRPr="00CC41BE">
        <w:t xml:space="preserve">improved ability to regulate emotions through </w:t>
      </w:r>
      <w:r w:rsidR="00F73377">
        <w:t>mPFC</w:t>
      </w:r>
      <w:r w:rsidR="00CB4D3C" w:rsidRPr="00CC41BE">
        <w:t>–</w:t>
      </w:r>
      <w:r w:rsidR="00F73377">
        <w:t>subcortical</w:t>
      </w:r>
      <w:r w:rsidR="00CB4D3C" w:rsidRPr="00CC41BE">
        <w:t xml:space="preserve"> downregulation</w:t>
      </w:r>
      <w:r w:rsidR="001D598D">
        <w:t xml:space="preserve"> </w:t>
      </w:r>
      <w:r w:rsidR="00564258">
        <w:fldChar w:fldCharType="begin">
          <w:fldData xml:space="preserve">PEVuZE5vdGU+PENpdGU+PEF1dGhvcj5Nb3Jlbm8tTG9wZXo8L0F1dGhvcj48WWVhcj4yMDE5PC9Z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</w:fldData>
        </w:fldChar>
      </w:r>
      <w:r w:rsidR="00564258">
        <w:instrText xml:space="preserve"> ADDIN EN.CITE </w:instrText>
      </w:r>
      <w:r w:rsidR="00564258">
        <w:fldChar w:fldCharType="begin">
          <w:fldData xml:space="preserve">PEVuZE5vdGU+PENpdGU+PEF1dGhvcj5Nb3Jlbm8tTG9wZXo8L0F1dGhvcj48WWVhcj4yMDE5PC9Z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</w:fldData>
        </w:fldChar>
      </w:r>
      <w:r w:rsidR="00564258">
        <w:instrText xml:space="preserve"> ADDIN EN.CITE.DATA </w:instrText>
      </w:r>
      <w:r w:rsidR="00564258">
        <w:fldChar w:fldCharType="end"/>
      </w:r>
      <w:r w:rsidR="00564258">
        <w:fldChar w:fldCharType="separate"/>
      </w:r>
      <w:r w:rsidR="00564258">
        <w:rPr>
          <w:noProof/>
        </w:rPr>
        <w:t>(Moreno-Lopez et al., 2019)</w:t>
      </w:r>
      <w:r w:rsidR="00564258">
        <w:fldChar w:fldCharType="end"/>
      </w:r>
      <w:r w:rsidR="00CB4D3C">
        <w:t xml:space="preserve">. </w:t>
      </w:r>
      <w:r w:rsidR="00CB4D3C" w:rsidRPr="00780D38">
        <w:rPr>
          <w:highlight w:val="yellow"/>
        </w:rPr>
        <w:t xml:space="preserve">Similarly, </w:t>
      </w:r>
      <w:r w:rsidR="003F7484" w:rsidRPr="00780D38">
        <w:rPr>
          <w:rFonts w:eastAsiaTheme="minorHAnsi"/>
          <w:highlight w:val="yellow"/>
        </w:rPr>
        <w:t xml:space="preserve">greater flexibility in resting state connections between mPFC with amygdala despite exposure to early adversity disrupted the link between adversity-related amygdala connectivity with dorsolateral PFC and blunted cortisol reactivity </w:t>
      </w:r>
      <w:r w:rsidR="00564258" w:rsidRPr="00780D38">
        <w:rPr>
          <w:highlight w:val="yellow"/>
        </w:rPr>
        <w:fldChar w:fldCharType="begin">
          <w:fldData xml:space="preserve">PEVuZE5vdGU+PENpdGU+PEF1dGhvcj5LYWlzZXI8L0F1dGhvcj48WWVhcj4yMDE4PC9ZZWFyPjxS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</w:fldData>
        </w:fldChar>
      </w:r>
      <w:r w:rsidR="00564258" w:rsidRPr="00780D38">
        <w:rPr>
          <w:highlight w:val="yellow"/>
        </w:rPr>
        <w:instrText xml:space="preserve"> ADDIN EN.CITE </w:instrText>
      </w:r>
      <w:r w:rsidR="00564258" w:rsidRPr="00780D38">
        <w:rPr>
          <w:highlight w:val="yellow"/>
        </w:rPr>
        <w:fldChar w:fldCharType="begin">
          <w:fldData xml:space="preserve">PEVuZE5vdGU+PENpdGU+PEF1dGhvcj5LYWlzZXI8L0F1dGhvcj48WWVhcj4yMDE4PC9ZZWFyPjxS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</w:fldData>
        </w:fldChar>
      </w:r>
      <w:r w:rsidR="00564258" w:rsidRPr="00780D38">
        <w:rPr>
          <w:highlight w:val="yellow"/>
        </w:rPr>
        <w:instrText xml:space="preserve"> ADDIN EN.CITE.DATA </w:instrText>
      </w:r>
      <w:r w:rsidR="00564258" w:rsidRPr="00780D38">
        <w:rPr>
          <w:highlight w:val="yellow"/>
        </w:rPr>
      </w:r>
      <w:r w:rsidR="00564258" w:rsidRPr="00780D38">
        <w:rPr>
          <w:highlight w:val="yellow"/>
        </w:rPr>
        <w:fldChar w:fldCharType="end"/>
      </w:r>
      <w:r w:rsidR="00564258" w:rsidRPr="00780D38">
        <w:rPr>
          <w:highlight w:val="yellow"/>
        </w:rPr>
      </w:r>
      <w:r w:rsidR="00564258" w:rsidRPr="00780D38">
        <w:rPr>
          <w:highlight w:val="yellow"/>
        </w:rPr>
        <w:fldChar w:fldCharType="separate"/>
      </w:r>
      <w:r w:rsidR="00564258" w:rsidRPr="00780D38">
        <w:rPr>
          <w:noProof/>
          <w:highlight w:val="yellow"/>
        </w:rPr>
        <w:t>(Kaiser et al., 2018)</w:t>
      </w:r>
      <w:r w:rsidR="00564258" w:rsidRPr="00780D38">
        <w:rPr>
          <w:highlight w:val="yellow"/>
        </w:rPr>
        <w:fldChar w:fldCharType="end"/>
      </w:r>
      <w:r w:rsidR="003F7484" w:rsidRPr="00780D38">
        <w:rPr>
          <w:highlight w:val="yellow"/>
        </w:rPr>
        <w:t>.</w:t>
      </w:r>
      <w:r w:rsidR="003F7484">
        <w:t xml:space="preserve"> </w:t>
      </w:r>
    </w:p>
    <w:p w14:paraId="5A99A046" w14:textId="1DD3BF14" w:rsidR="007D6DCC" w:rsidRDefault="00DE59D3" w:rsidP="00E10377">
      <w:pPr>
        <w:spacing w:line="480" w:lineRule="auto"/>
        <w:ind w:firstLine="360"/>
        <w:rPr>
          <w:rFonts w:eastAsiaTheme="minorHAnsi"/>
        </w:rPr>
      </w:pPr>
      <w:r>
        <w:rPr>
          <w:rFonts w:eastAsiaTheme="minorHAnsi"/>
        </w:rPr>
        <w:t>Traditionally</w:t>
      </w:r>
      <w:r w:rsidR="00E80317">
        <w:rPr>
          <w:rFonts w:eastAsiaTheme="minorHAnsi"/>
        </w:rPr>
        <w:t>, t</w:t>
      </w:r>
      <w:r w:rsidR="008254A4">
        <w:rPr>
          <w:rFonts w:eastAsiaTheme="minorHAnsi"/>
        </w:rPr>
        <w:t xml:space="preserve">hese mPFC-subcortical differences following ECAs in both human and non-human animal studies have been </w:t>
      </w:r>
      <w:r w:rsidR="008254A4" w:rsidRPr="008254A4">
        <w:rPr>
          <w:rFonts w:eastAsiaTheme="minorHAnsi"/>
        </w:rPr>
        <w:t xml:space="preserve">understood within the framework of poor development </w:t>
      </w:r>
      <w:r w:rsidR="00877ADE">
        <w:rPr>
          <w:rFonts w:eastAsiaTheme="minorHAnsi"/>
        </w:rPr>
        <w:t xml:space="preserve">of emotional operations </w:t>
      </w:r>
      <w:r w:rsidR="00AF5A25">
        <w:rPr>
          <w:rFonts w:eastAsiaTheme="minorHAnsi"/>
        </w:rPr>
        <w:t xml:space="preserve">or processes </w:t>
      </w:r>
      <w:r w:rsidR="008254A4" w:rsidRPr="008254A4">
        <w:rPr>
          <w:rFonts w:eastAsiaTheme="minorHAnsi"/>
        </w:rPr>
        <w:t>(e</w:t>
      </w:r>
      <w:r w:rsidR="008254A4">
        <w:rPr>
          <w:rFonts w:eastAsiaTheme="minorHAnsi"/>
        </w:rPr>
        <w:t>.</w:t>
      </w:r>
      <w:r w:rsidR="008254A4" w:rsidRPr="008254A4">
        <w:rPr>
          <w:rFonts w:eastAsiaTheme="minorHAnsi"/>
        </w:rPr>
        <w:t>g</w:t>
      </w:r>
      <w:r w:rsidR="008254A4">
        <w:rPr>
          <w:rFonts w:eastAsiaTheme="minorHAnsi"/>
        </w:rPr>
        <w:t>.,</w:t>
      </w:r>
      <w:r w:rsidR="008254A4" w:rsidRPr="008254A4">
        <w:rPr>
          <w:rFonts w:eastAsiaTheme="minorHAnsi"/>
        </w:rPr>
        <w:t xml:space="preserve"> emotion regulation, reactivity, </w:t>
      </w:r>
      <w:r w:rsidR="00D8550B">
        <w:rPr>
          <w:rFonts w:eastAsiaTheme="minorHAnsi"/>
        </w:rPr>
        <w:t>perception</w:t>
      </w:r>
      <w:r w:rsidR="00F44DB6">
        <w:rPr>
          <w:rFonts w:eastAsiaTheme="minorHAnsi"/>
        </w:rPr>
        <w:t>,</w:t>
      </w:r>
      <w:r w:rsidR="008254A4" w:rsidRPr="008254A4">
        <w:rPr>
          <w:rFonts w:eastAsiaTheme="minorHAnsi"/>
        </w:rPr>
        <w:t xml:space="preserve"> learning)</w:t>
      </w:r>
      <w:r w:rsidR="00E45D59">
        <w:rPr>
          <w:rFonts w:eastAsiaTheme="minorHAnsi"/>
        </w:rPr>
        <w:t xml:space="preserve"> </w:t>
      </w:r>
      <w:r w:rsidR="00564258">
        <w:rPr>
          <w:rFonts w:eastAsiaTheme="minorHAnsi"/>
        </w:rPr>
        <w:fldChar w:fldCharType="begin">
          <w:fldData xml:space="preserve">PEVuZE5vdGU+PENpdGU+PEF1dGhvcj5QZWNodGVsPC9BdXRob3I+PFllYXI+MjAxMTwvWWVhcj48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</w:fldData>
        </w:fldChar>
      </w:r>
      <w:r w:rsidR="00564258">
        <w:rPr>
          <w:rFonts w:eastAsiaTheme="minorHAnsi"/>
        </w:rPr>
        <w:instrText xml:space="preserve"> ADDIN EN.CITE </w:instrText>
      </w:r>
      <w:r w:rsidR="00564258">
        <w:rPr>
          <w:rFonts w:eastAsiaTheme="minorHAnsi"/>
        </w:rPr>
        <w:fldChar w:fldCharType="begin">
          <w:fldData xml:space="preserve">PEVuZE5vdGU+PENpdGU+PEF1dGhvcj5QZWNodGVsPC9BdXRob3I+PFllYXI+MjAxMTwvWWVhcj48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</w:fldData>
        </w:fldChar>
      </w:r>
      <w:r w:rsidR="00564258">
        <w:rPr>
          <w:rFonts w:eastAsiaTheme="minorHAnsi"/>
        </w:rPr>
        <w:instrText xml:space="preserve"> ADDIN EN.CITE.DATA </w:instrText>
      </w:r>
      <w:r w:rsidR="00564258">
        <w:rPr>
          <w:rFonts w:eastAsiaTheme="minorHAnsi"/>
        </w:rPr>
      </w:r>
      <w:r w:rsidR="00564258">
        <w:rPr>
          <w:rFonts w:eastAsiaTheme="minorHAnsi"/>
        </w:rPr>
        <w:fldChar w:fldCharType="end"/>
      </w:r>
      <w:r w:rsidR="00564258">
        <w:rPr>
          <w:rFonts w:eastAsiaTheme="minorHAnsi"/>
        </w:rPr>
      </w:r>
      <w:r w:rsidR="00564258">
        <w:rPr>
          <w:rFonts w:eastAsiaTheme="minorHAnsi"/>
        </w:rPr>
        <w:fldChar w:fldCharType="separate"/>
      </w:r>
      <w:r w:rsidR="00564258">
        <w:rPr>
          <w:rFonts w:eastAsiaTheme="minorHAnsi"/>
          <w:noProof/>
        </w:rPr>
        <w:t>(Pechtel &amp; Pizzagalli, 2011; Tottenham, 2015)</w:t>
      </w:r>
      <w:r w:rsidR="00564258">
        <w:rPr>
          <w:rFonts w:eastAsiaTheme="minorHAnsi"/>
        </w:rPr>
        <w:fldChar w:fldCharType="end"/>
      </w:r>
      <w:r w:rsidR="00E80317" w:rsidRPr="00C81090">
        <w:rPr>
          <w:rFonts w:eastAsiaTheme="minorHAnsi"/>
        </w:rPr>
        <w:t>.</w:t>
      </w:r>
      <w:r w:rsidR="00E80317">
        <w:rPr>
          <w:rFonts w:eastAsiaTheme="minorHAnsi"/>
        </w:rPr>
        <w:t xml:space="preserve"> </w:t>
      </w:r>
      <w:r w:rsidR="00A74A01">
        <w:rPr>
          <w:rFonts w:eastAsiaTheme="minorHAnsi"/>
        </w:rPr>
        <w:t>However</w:t>
      </w:r>
      <w:r w:rsidR="005A2EDA">
        <w:rPr>
          <w:rFonts w:eastAsiaTheme="minorHAnsi"/>
        </w:rPr>
        <w:t xml:space="preserve">, </w:t>
      </w:r>
      <w:r w:rsidR="00C76B88">
        <w:rPr>
          <w:rFonts w:eastAsiaTheme="minorHAnsi"/>
        </w:rPr>
        <w:t xml:space="preserve">such </w:t>
      </w:r>
      <w:r w:rsidR="005A2EDA">
        <w:rPr>
          <w:rFonts w:eastAsiaTheme="minorHAnsi"/>
        </w:rPr>
        <w:t xml:space="preserve">operation-level </w:t>
      </w:r>
      <w:r w:rsidR="00760DC3">
        <w:rPr>
          <w:rFonts w:eastAsiaTheme="minorHAnsi"/>
        </w:rPr>
        <w:t>explanation</w:t>
      </w:r>
      <w:r w:rsidR="008618C3">
        <w:rPr>
          <w:rFonts w:eastAsiaTheme="minorHAnsi"/>
        </w:rPr>
        <w:t xml:space="preserve">s do </w:t>
      </w:r>
      <w:r w:rsidR="00CE659A">
        <w:rPr>
          <w:rFonts w:eastAsiaTheme="minorHAnsi"/>
        </w:rPr>
        <w:t>not</w:t>
      </w:r>
      <w:r w:rsidR="00760DC3">
        <w:rPr>
          <w:rFonts w:eastAsiaTheme="minorHAnsi"/>
        </w:rPr>
        <w:t xml:space="preserve"> address </w:t>
      </w:r>
      <w:r w:rsidR="00F227F4">
        <w:rPr>
          <w:rFonts w:eastAsiaTheme="minorHAnsi"/>
        </w:rPr>
        <w:t xml:space="preserve">understanding </w:t>
      </w:r>
      <w:r w:rsidR="00760DC3">
        <w:rPr>
          <w:rFonts w:eastAsiaTheme="minorHAnsi"/>
        </w:rPr>
        <w:t xml:space="preserve">the </w:t>
      </w:r>
      <w:r w:rsidR="00801D73">
        <w:rPr>
          <w:rFonts w:eastAsiaTheme="minorHAnsi"/>
        </w:rPr>
        <w:t xml:space="preserve">content knowledge that is represented in these regions. </w:t>
      </w:r>
      <w:r w:rsidR="00F84C2C">
        <w:rPr>
          <w:rFonts w:eastAsiaTheme="minorHAnsi"/>
        </w:rPr>
        <w:t>The proposed</w:t>
      </w:r>
      <w:r w:rsidR="00801D73">
        <w:rPr>
          <w:rFonts w:eastAsiaTheme="minorHAnsi"/>
        </w:rPr>
        <w:t xml:space="preserve"> perspective</w:t>
      </w:r>
      <w:r w:rsidR="00E950AC">
        <w:rPr>
          <w:rFonts w:eastAsiaTheme="minorHAnsi"/>
        </w:rPr>
        <w:t>,</w:t>
      </w:r>
      <w:r w:rsidR="00801D73">
        <w:rPr>
          <w:rFonts w:eastAsiaTheme="minorHAnsi"/>
        </w:rPr>
        <w:t xml:space="preserve"> </w:t>
      </w:r>
      <w:r w:rsidR="00F227F4">
        <w:rPr>
          <w:rFonts w:eastAsiaTheme="minorHAnsi"/>
        </w:rPr>
        <w:t xml:space="preserve">that </w:t>
      </w:r>
      <w:r w:rsidR="00AF6D89">
        <w:rPr>
          <w:rFonts w:eastAsiaTheme="minorHAnsi"/>
        </w:rPr>
        <w:t>mPFC-</w:t>
      </w:r>
      <w:r w:rsidR="00F227F4">
        <w:rPr>
          <w:rFonts w:eastAsiaTheme="minorHAnsi"/>
        </w:rPr>
        <w:t xml:space="preserve">subcortical circuitry represents affective schemas </w:t>
      </w:r>
      <w:r w:rsidR="00801D73">
        <w:rPr>
          <w:rFonts w:eastAsiaTheme="minorHAnsi"/>
        </w:rPr>
        <w:t xml:space="preserve">generates at least 3 types of questions: </w:t>
      </w:r>
      <w:r w:rsidR="00801D73" w:rsidRPr="00780D38">
        <w:rPr>
          <w:rFonts w:eastAsiaTheme="minorHAnsi"/>
          <w:highlight w:val="yellow"/>
        </w:rPr>
        <w:t>W</w:t>
      </w:r>
      <w:r w:rsidR="008254A4" w:rsidRPr="00780D38">
        <w:rPr>
          <w:rFonts w:eastAsiaTheme="minorHAnsi"/>
          <w:highlight w:val="yellow"/>
        </w:rPr>
        <w:t>hat is the affective ‘knowledge’ that is supported by these circuits?</w:t>
      </w:r>
      <w:r w:rsidR="00801D73" w:rsidRPr="00780D38">
        <w:rPr>
          <w:rFonts w:eastAsiaTheme="minorHAnsi"/>
          <w:highlight w:val="yellow"/>
        </w:rPr>
        <w:t xml:space="preserve"> H</w:t>
      </w:r>
      <w:r w:rsidR="008254A4" w:rsidRPr="00780D38">
        <w:rPr>
          <w:rFonts w:eastAsiaTheme="minorHAnsi"/>
          <w:highlight w:val="yellow"/>
        </w:rPr>
        <w:t>ow was the knowledge acquired</w:t>
      </w:r>
      <w:r w:rsidR="00801D73" w:rsidRPr="00780D38">
        <w:rPr>
          <w:rFonts w:eastAsiaTheme="minorHAnsi"/>
          <w:highlight w:val="yellow"/>
        </w:rPr>
        <w:t>?</w:t>
      </w:r>
      <w:r w:rsidR="00BD3FD9" w:rsidRPr="00780D38">
        <w:rPr>
          <w:rFonts w:eastAsiaTheme="minorHAnsi"/>
          <w:highlight w:val="yellow"/>
        </w:rPr>
        <w:t xml:space="preserve"> </w:t>
      </w:r>
      <w:r w:rsidR="008254A4" w:rsidRPr="00780D38">
        <w:rPr>
          <w:rFonts w:eastAsiaTheme="minorHAnsi"/>
          <w:highlight w:val="yellow"/>
        </w:rPr>
        <w:t>What are the computational consequences of th</w:t>
      </w:r>
      <w:r w:rsidR="00E950AC" w:rsidRPr="00780D38">
        <w:rPr>
          <w:rFonts w:eastAsiaTheme="minorHAnsi"/>
          <w:highlight w:val="yellow"/>
        </w:rPr>
        <w:t>e</w:t>
      </w:r>
      <w:r w:rsidR="008254A4" w:rsidRPr="00780D38">
        <w:rPr>
          <w:rFonts w:eastAsiaTheme="minorHAnsi"/>
          <w:highlight w:val="yellow"/>
        </w:rPr>
        <w:t>se knowledge structures?</w:t>
      </w:r>
    </w:p>
    <w:p w14:paraId="6BDA2FCE" w14:textId="77777777" w:rsidR="000D4979" w:rsidRDefault="000D4979" w:rsidP="00E10377">
      <w:pPr>
        <w:spacing w:line="480" w:lineRule="auto"/>
        <w:ind w:firstLine="360"/>
        <w:rPr>
          <w:rFonts w:eastAsiaTheme="minorHAnsi"/>
        </w:rPr>
      </w:pPr>
    </w:p>
    <w:p w14:paraId="4C68B170" w14:textId="0C0534C4" w:rsidR="000D4979" w:rsidRPr="009D5E89" w:rsidRDefault="005C1D08" w:rsidP="00E10377">
      <w:pPr>
        <w:spacing w:line="480" w:lineRule="auto"/>
        <w:rPr>
          <w:rFonts w:eastAsiaTheme="minorHAnsi"/>
          <w:b/>
          <w:bCs/>
          <w:u w:val="single"/>
        </w:rPr>
      </w:pPr>
      <w:r w:rsidRPr="009D5E89">
        <w:rPr>
          <w:b/>
          <w:bCs/>
          <w:u w:val="single"/>
        </w:rPr>
        <w:t>mPFC</w:t>
      </w:r>
      <w:r w:rsidR="00165208" w:rsidRPr="009D5E89">
        <w:rPr>
          <w:b/>
          <w:bCs/>
          <w:u w:val="single"/>
        </w:rPr>
        <w:t>-</w:t>
      </w:r>
      <w:r w:rsidRPr="009D5E89">
        <w:rPr>
          <w:b/>
          <w:bCs/>
          <w:u w:val="single"/>
        </w:rPr>
        <w:t>S</w:t>
      </w:r>
      <w:r w:rsidR="00165208" w:rsidRPr="009D5E89">
        <w:rPr>
          <w:b/>
          <w:bCs/>
          <w:u w:val="single"/>
        </w:rPr>
        <w:t>ubcortical</w:t>
      </w:r>
      <w:r w:rsidRPr="009D5E89">
        <w:rPr>
          <w:b/>
          <w:bCs/>
          <w:u w:val="single"/>
        </w:rPr>
        <w:t xml:space="preserve"> Circuitry is</w:t>
      </w:r>
      <w:r w:rsidR="00165208" w:rsidRPr="009D5E89">
        <w:rPr>
          <w:rFonts w:eastAsiaTheme="minorHAnsi"/>
          <w:b/>
          <w:bCs/>
          <w:u w:val="single"/>
        </w:rPr>
        <w:t xml:space="preserve"> </w:t>
      </w:r>
      <w:r w:rsidR="009D5E89">
        <w:rPr>
          <w:rFonts w:eastAsiaTheme="minorHAnsi"/>
          <w:b/>
          <w:bCs/>
          <w:u w:val="single"/>
        </w:rPr>
        <w:t>I</w:t>
      </w:r>
      <w:r w:rsidR="000D4979" w:rsidRPr="009D5E89">
        <w:rPr>
          <w:rFonts w:eastAsiaTheme="minorHAnsi"/>
          <w:b/>
          <w:bCs/>
          <w:u w:val="single"/>
        </w:rPr>
        <w:t>nvolved in Schemati</w:t>
      </w:r>
      <w:r w:rsidR="00541CAA">
        <w:rPr>
          <w:rFonts w:eastAsiaTheme="minorHAnsi"/>
          <w:b/>
          <w:bCs/>
          <w:u w:val="single"/>
        </w:rPr>
        <w:t>zed, Semantic</w:t>
      </w:r>
      <w:r w:rsidR="000D4979" w:rsidRPr="009D5E89">
        <w:rPr>
          <w:rFonts w:eastAsiaTheme="minorHAnsi"/>
          <w:b/>
          <w:bCs/>
          <w:u w:val="single"/>
        </w:rPr>
        <w:t xml:space="preserve"> </w:t>
      </w:r>
      <w:r w:rsidRPr="009D5E89">
        <w:rPr>
          <w:rFonts w:eastAsiaTheme="minorHAnsi"/>
          <w:b/>
          <w:bCs/>
          <w:u w:val="single"/>
        </w:rPr>
        <w:t>M</w:t>
      </w:r>
      <w:r w:rsidR="000D4979" w:rsidRPr="009D5E89">
        <w:rPr>
          <w:rFonts w:eastAsiaTheme="minorHAnsi"/>
          <w:b/>
          <w:bCs/>
          <w:u w:val="single"/>
        </w:rPr>
        <w:t>emories</w:t>
      </w:r>
    </w:p>
    <w:p w14:paraId="05C016C1" w14:textId="45C94E6B" w:rsidR="00B626F6" w:rsidRDefault="00E950AC" w:rsidP="00E10377">
      <w:pPr>
        <w:spacing w:line="480" w:lineRule="auto"/>
        <w:ind w:firstLine="360"/>
      </w:pPr>
      <w:r>
        <w:rPr>
          <w:rFonts w:eastAsiaTheme="minorHAnsi"/>
        </w:rPr>
        <w:t>C</w:t>
      </w:r>
      <w:r w:rsidR="0001549B" w:rsidRPr="001750E8">
        <w:rPr>
          <w:rFonts w:eastAsiaTheme="minorHAnsi"/>
        </w:rPr>
        <w:t>ognitive neuroscience</w:t>
      </w:r>
      <w:r>
        <w:rPr>
          <w:rFonts w:eastAsiaTheme="minorHAnsi"/>
        </w:rPr>
        <w:t xml:space="preserve"> has routinely identified</w:t>
      </w:r>
      <w:r w:rsidR="0001549B" w:rsidRPr="001750E8">
        <w:rPr>
          <w:rFonts w:eastAsiaTheme="minorHAnsi"/>
        </w:rPr>
        <w:t xml:space="preserve"> </w:t>
      </w:r>
      <w:r w:rsidR="00445BD8" w:rsidRPr="009A614C">
        <w:t>midline cortico-subcortical circuitry</w:t>
      </w:r>
      <w:r w:rsidR="00445BD8" w:rsidRPr="001750E8">
        <w:rPr>
          <w:rFonts w:eastAsiaTheme="minorHAnsi"/>
        </w:rPr>
        <w:t xml:space="preserve"> </w:t>
      </w:r>
      <w:r w:rsidR="00445BD8">
        <w:rPr>
          <w:rFonts w:eastAsiaTheme="minorHAnsi"/>
        </w:rPr>
        <w:t xml:space="preserve">as the neural </w:t>
      </w:r>
      <w:r w:rsidR="00B12CC9">
        <w:rPr>
          <w:rFonts w:eastAsiaTheme="minorHAnsi"/>
        </w:rPr>
        <w:t>basis</w:t>
      </w:r>
      <w:r w:rsidR="002167F8">
        <w:rPr>
          <w:rFonts w:eastAsiaTheme="minorHAnsi"/>
        </w:rPr>
        <w:t xml:space="preserve"> of</w:t>
      </w:r>
      <w:r w:rsidR="00445BD8">
        <w:rPr>
          <w:rFonts w:eastAsiaTheme="minorHAnsi"/>
        </w:rPr>
        <w:t xml:space="preserve"> </w:t>
      </w:r>
      <w:r w:rsidR="000925DD">
        <w:rPr>
          <w:rFonts w:eastAsiaTheme="minorHAnsi"/>
        </w:rPr>
        <w:t xml:space="preserve">affective </w:t>
      </w:r>
      <w:r w:rsidR="0001549B" w:rsidRPr="009A614C">
        <w:t>s</w:t>
      </w:r>
      <w:r w:rsidR="00151605" w:rsidRPr="009A614C">
        <w:t>chematic knowledge</w:t>
      </w:r>
      <w:r w:rsidR="009A614C" w:rsidRPr="009A614C">
        <w:t>.</w:t>
      </w:r>
      <w:r w:rsidR="009614A7">
        <w:t xml:space="preserve"> </w:t>
      </w:r>
      <w:r w:rsidR="00E47FE2">
        <w:t xml:space="preserve">In reviewing the literature on mPFC activations, </w:t>
      </w:r>
      <w:r w:rsidR="009614A7">
        <w:t xml:space="preserve">Roy et al., </w:t>
      </w:r>
      <w:r w:rsidR="00564258">
        <w:fldChar w:fldCharType="begin"/>
      </w:r>
      <w:r w:rsidR="00564258">
        <w:instrText xml:space="preserve"> ADDIN EN.CITE &lt;EndNote&gt;&lt;Cite ExcludeAuth="1"&gt;&lt;Author&gt;Roy&lt;/Author&gt;&lt;Year&gt;2012&lt;/Year&gt;&lt;RecNum&gt;12346&lt;/RecNum&gt;&lt;DisplayText&gt;(2012)&lt;/DisplayText&gt;&lt;record&gt;&lt;rec-number&gt;12346&lt;/rec-number&gt;&lt;foreign-keys&gt;&lt;key app="EN" db-id="pr5s50wajsx2wpefs26x0pz65t2pavtwwstd" timestamp="1584905330"&gt;12346&lt;/key&gt;&lt;/foreign-keys&gt;&lt;ref-type name="Journal Article"&gt;17&lt;/ref-type&gt;&lt;contributors&gt;&lt;authors&gt;&lt;author&gt;Roy, M.&lt;/author&gt;&lt;author&gt;Shohamy, D.&lt;/author&gt;&lt;author&gt;Wager, T. D.&lt;/author&gt;&lt;/authors&gt;&lt;/contributors&gt;&lt;auth-address&gt;Department of Psychology, Columbia University, New York, NY 10027, USA.&lt;/auth-address&gt;&lt;titles&gt;&lt;title&gt;Ventromedial prefrontal-subcortical systems and the generation of affective meaning&lt;/title&gt;&lt;secondary-title&gt;Trends Cogn Sci&lt;/secondary-title&gt;&lt;/titles&gt;&lt;periodical&gt;&lt;full-title&gt;Trends Cogn Sci&lt;/full-title&gt;&lt;/periodical&gt;&lt;pages&gt;147-56&lt;/pages&gt;&lt;volume&gt;16&lt;/volume&gt;&lt;number&gt;3&lt;/number&gt;&lt;edition&gt;2012/02/09&lt;/edition&gt;&lt;keywords&gt;&lt;keyword&gt;Affect/physiology&lt;/keyword&gt;&lt;keyword&gt;Brain Mapping&lt;/keyword&gt;&lt;keyword&gt;Emotions/*physiology&lt;/keyword&gt;&lt;keyword&gt;Humans&lt;/keyword&gt;&lt;keyword&gt;Memory, Long-Term/*physiology&lt;/keyword&gt;&lt;keyword&gt;Neural Pathways/*physiology&lt;/keyword&gt;&lt;keyword&gt;Prefrontal Cortex/*physiology&lt;/keyword&gt;&lt;/keywords&gt;&lt;dates&gt;&lt;year&gt;2012&lt;/year&gt;&lt;pub-dates&gt;&lt;date&gt;Mar&lt;/date&gt;&lt;/pub-dates&gt;&lt;/dates&gt;&lt;isbn&gt;1879-307X (Electronic)&amp;#xD;1364-6613 (Linking)&lt;/isbn&gt;&lt;accession-num&gt;22310704&lt;/accession-num&gt;&lt;urls&gt;&lt;related-urls&gt;&lt;url&gt;https://www.ncbi.nlm.nih.gov/pubmed/22310704&lt;/url&gt;&lt;/related-urls&gt;&lt;/urls&gt;&lt;custom2&gt;PMC3318966&lt;/custom2&gt;&lt;electronic-resource-num&gt;10.1016/j.tics.2012.01.005&lt;/electronic-resource-num&gt;&lt;/record&gt;&lt;/Cite&gt;&lt;/EndNote&gt;</w:instrText>
      </w:r>
      <w:r w:rsidR="00564258">
        <w:fldChar w:fldCharType="separate"/>
      </w:r>
      <w:r w:rsidR="00564258">
        <w:rPr>
          <w:noProof/>
        </w:rPr>
        <w:t>(2012)</w:t>
      </w:r>
      <w:r w:rsidR="00564258">
        <w:fldChar w:fldCharType="end"/>
      </w:r>
      <w:r w:rsidR="007C1CE1">
        <w:t xml:space="preserve"> </w:t>
      </w:r>
      <w:r w:rsidR="001077C0">
        <w:t xml:space="preserve">refer us to the wide variety of behavioral domains </w:t>
      </w:r>
      <w:r w:rsidR="00CB19FF">
        <w:t>– including threat learning, emotion regulation, episodic/semantic memory, economic valuation, and self- ver</w:t>
      </w:r>
      <w:r w:rsidR="009B61B4">
        <w:t>s</w:t>
      </w:r>
      <w:r w:rsidR="00CB19FF">
        <w:t>us other-cognition</w:t>
      </w:r>
      <w:r w:rsidR="0021035B">
        <w:t xml:space="preserve"> – </w:t>
      </w:r>
      <w:r w:rsidR="001077C0">
        <w:t xml:space="preserve">in which </w:t>
      </w:r>
      <w:r w:rsidR="001077C0" w:rsidRPr="00780D38">
        <w:rPr>
          <w:highlight w:val="yellow"/>
        </w:rPr>
        <w:t xml:space="preserve">mPFC-subcortical activations </w:t>
      </w:r>
      <w:r w:rsidR="00096747" w:rsidRPr="00780D38">
        <w:rPr>
          <w:highlight w:val="yellow"/>
        </w:rPr>
        <w:t>have been identified</w:t>
      </w:r>
      <w:r w:rsidR="00B400F2" w:rsidRPr="00780D38">
        <w:rPr>
          <w:highlight w:val="yellow"/>
        </w:rPr>
        <w:t xml:space="preserve">, all which </w:t>
      </w:r>
      <w:r w:rsidR="00151605" w:rsidRPr="00780D38">
        <w:rPr>
          <w:highlight w:val="yellow"/>
        </w:rPr>
        <w:t xml:space="preserve">converge on </w:t>
      </w:r>
      <w:r w:rsidR="00961182" w:rsidRPr="00780D38">
        <w:rPr>
          <w:highlight w:val="yellow"/>
        </w:rPr>
        <w:t xml:space="preserve">schematic </w:t>
      </w:r>
      <w:r w:rsidR="00151605" w:rsidRPr="00780D38">
        <w:rPr>
          <w:highlight w:val="yellow"/>
        </w:rPr>
        <w:t>‘meaning making’</w:t>
      </w:r>
      <w:r w:rsidR="00961182" w:rsidRPr="00780D38">
        <w:rPr>
          <w:highlight w:val="yellow"/>
        </w:rPr>
        <w:t xml:space="preserve"> processes</w:t>
      </w:r>
      <w:r w:rsidR="00961182">
        <w:t>.</w:t>
      </w:r>
      <w:r w:rsidR="00AD5D7A">
        <w:t xml:space="preserve"> They argue that </w:t>
      </w:r>
      <w:r w:rsidR="00880B8F">
        <w:t xml:space="preserve">while </w:t>
      </w:r>
      <w:r w:rsidR="00151605">
        <w:t xml:space="preserve">subcortical regions are needed for </w:t>
      </w:r>
      <w:r w:rsidR="00151605">
        <w:lastRenderedPageBreak/>
        <w:t xml:space="preserve">basic forms of learning and valuation, mPFC is responsible when the meaning of events has to be inferred from the situation. </w:t>
      </w:r>
      <w:r w:rsidR="008F6334">
        <w:t xml:space="preserve">That is, </w:t>
      </w:r>
      <w:r w:rsidR="008F6334" w:rsidRPr="00780D38">
        <w:rPr>
          <w:highlight w:val="yellow"/>
        </w:rPr>
        <w:t xml:space="preserve">mPFC and its subcortical connections construct affective schemas </w:t>
      </w:r>
      <w:r w:rsidR="008B08AB" w:rsidRPr="00780D38">
        <w:rPr>
          <w:highlight w:val="yellow"/>
        </w:rPr>
        <w:t>from precise configurations of cues</w:t>
      </w:r>
      <w:r w:rsidR="00A04D5F" w:rsidRPr="00780D38">
        <w:rPr>
          <w:highlight w:val="yellow"/>
        </w:rPr>
        <w:t xml:space="preserve"> and</w:t>
      </w:r>
      <w:r w:rsidR="008B08AB" w:rsidRPr="00780D38">
        <w:rPr>
          <w:highlight w:val="yellow"/>
        </w:rPr>
        <w:t xml:space="preserve"> facilitate recall from similar past situations and abstract features to guide prospection about potential future outcomes</w:t>
      </w:r>
      <w:r w:rsidR="008B08AB">
        <w:t>.</w:t>
      </w:r>
      <w:r w:rsidR="005F1B3F">
        <w:t xml:space="preserve"> </w:t>
      </w:r>
    </w:p>
    <w:p w14:paraId="6F53DDFF" w14:textId="3C57FA74" w:rsidR="00B03509" w:rsidRDefault="005F1B3F" w:rsidP="00E10377">
      <w:pPr>
        <w:spacing w:line="480" w:lineRule="auto"/>
        <w:ind w:firstLine="360"/>
      </w:pPr>
      <w:r>
        <w:t>In the co</w:t>
      </w:r>
      <w:r w:rsidR="00151605" w:rsidRPr="00A816F3">
        <w:t>g</w:t>
      </w:r>
      <w:r>
        <w:t>nitive domain, schemas have been defined as</w:t>
      </w:r>
      <w:r w:rsidR="00151605" w:rsidRPr="00A816F3">
        <w:t xml:space="preserve"> </w:t>
      </w:r>
      <w:r>
        <w:t xml:space="preserve">higher-level knowledge </w:t>
      </w:r>
      <w:r w:rsidR="00151605" w:rsidRPr="00A816F3">
        <w:t xml:space="preserve">structures that store and organize </w:t>
      </w:r>
      <w:r>
        <w:t xml:space="preserve">abstracted </w:t>
      </w:r>
      <w:r w:rsidR="00151605" w:rsidRPr="00A816F3">
        <w:t>info</w:t>
      </w:r>
      <w:r>
        <w:t>rmation</w:t>
      </w:r>
      <w:r w:rsidR="00151605" w:rsidRPr="00A816F3">
        <w:t xml:space="preserve"> </w:t>
      </w:r>
      <w:r>
        <w:t>from past (multiple)</w:t>
      </w:r>
      <w:r w:rsidR="00151605" w:rsidRPr="00A816F3">
        <w:t xml:space="preserve"> experiences and influence </w:t>
      </w:r>
      <w:r>
        <w:t>subsequent attention</w:t>
      </w:r>
      <w:r w:rsidR="00151605" w:rsidRPr="00A816F3">
        <w:t>, memory, and interpretation of information</w:t>
      </w:r>
      <w:r>
        <w:t xml:space="preserve"> </w:t>
      </w:r>
      <w:r w:rsidR="00564258">
        <w:fldChar w:fldCharType="begin">
          <w:fldData xml:space="preserve">PEVuZE5vdGU+PENpdGU+PEF1dGhvcj5NYXJrdXM8L0F1dGhvcj48WWVhcj4xOTg1PC9ZZWFyPjxS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=
</w:fldData>
        </w:fldChar>
      </w:r>
      <w:r w:rsidR="00564258">
        <w:instrText xml:space="preserve"> ADDIN EN.CITE </w:instrText>
      </w:r>
      <w:r w:rsidR="00564258">
        <w:fldChar w:fldCharType="begin">
          <w:fldData xml:space="preserve">PEVuZE5vdGU+PENpdGU+PEF1dGhvcj5NYXJrdXM8L0F1dGhvcj48WWVhcj4xOTg1PC9ZZWFyPjxS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=
</w:fldData>
        </w:fldChar>
      </w:r>
      <w:r w:rsidR="00564258">
        <w:instrText xml:space="preserve"> ADDIN EN.CITE.DATA </w:instrText>
      </w:r>
      <w:r w:rsidR="00564258">
        <w:fldChar w:fldCharType="end"/>
      </w:r>
      <w:r w:rsidR="00564258">
        <w:fldChar w:fldCharType="separate"/>
      </w:r>
      <w:r w:rsidR="00564258">
        <w:rPr>
          <w:noProof/>
        </w:rPr>
        <w:t>(Ghosh &amp; Gilboa, 2014; Markus &amp; Zajonc, 1985)</w:t>
      </w:r>
      <w:r w:rsidR="00564258">
        <w:fldChar w:fldCharType="end"/>
      </w:r>
      <w:r>
        <w:t xml:space="preserve">. </w:t>
      </w:r>
      <w:r w:rsidR="00B03509" w:rsidRPr="005D44F6">
        <w:rPr>
          <w:highlight w:val="yellow"/>
        </w:rPr>
        <w:t xml:space="preserve">Additional support </w:t>
      </w:r>
      <w:r w:rsidR="00AA0001" w:rsidRPr="005D44F6">
        <w:rPr>
          <w:highlight w:val="yellow"/>
        </w:rPr>
        <w:t>for</w:t>
      </w:r>
      <w:r w:rsidR="00B03509" w:rsidRPr="005D44F6">
        <w:rPr>
          <w:highlight w:val="yellow"/>
        </w:rPr>
        <w:t xml:space="preserve"> the </w:t>
      </w:r>
      <w:proofErr w:type="spellStart"/>
      <w:r w:rsidR="00B03509" w:rsidRPr="005D44F6">
        <w:rPr>
          <w:highlight w:val="yellow"/>
        </w:rPr>
        <w:t>mPFC</w:t>
      </w:r>
      <w:r w:rsidR="00AA0001" w:rsidRPr="005D44F6">
        <w:rPr>
          <w:highlight w:val="yellow"/>
        </w:rPr>
        <w:t>’s</w:t>
      </w:r>
      <w:proofErr w:type="spellEnd"/>
      <w:r w:rsidR="00AA0001" w:rsidRPr="005D44F6">
        <w:rPr>
          <w:highlight w:val="yellow"/>
        </w:rPr>
        <w:t xml:space="preserve"> role in this </w:t>
      </w:r>
      <w:r w:rsidR="0002293A" w:rsidRPr="005D44F6">
        <w:rPr>
          <w:highlight w:val="yellow"/>
        </w:rPr>
        <w:t>behavior</w:t>
      </w:r>
      <w:r w:rsidR="00B03509" w:rsidRPr="005D44F6">
        <w:rPr>
          <w:highlight w:val="yellow"/>
        </w:rPr>
        <w:t xml:space="preserve"> comes </w:t>
      </w:r>
      <w:r w:rsidR="00A05001" w:rsidRPr="005D44F6">
        <w:rPr>
          <w:highlight w:val="yellow"/>
        </w:rPr>
        <w:t xml:space="preserve">from </w:t>
      </w:r>
      <w:proofErr w:type="spellStart"/>
      <w:r w:rsidR="00A05001" w:rsidRPr="005D44F6">
        <w:rPr>
          <w:highlight w:val="yellow"/>
        </w:rPr>
        <w:t>Baldessano</w:t>
      </w:r>
      <w:proofErr w:type="spellEnd"/>
      <w:r w:rsidR="00A05001" w:rsidRPr="005D44F6">
        <w:rPr>
          <w:highlight w:val="yellow"/>
        </w:rPr>
        <w:t xml:space="preserve"> et al.’s </w:t>
      </w:r>
      <w:r w:rsidR="00564258" w:rsidRPr="005D44F6">
        <w:rPr>
          <w:highlight w:val="yellow"/>
        </w:rPr>
        <w:fldChar w:fldCharType="begin">
          <w:fldData xml:space="preserve">PEVuZE5vdGU+PENpdGUgRXhjbHVkZUF1dGg9IjEiPjxBdXRob3I+QmFsZGFzc2FubzwvQXV0aG9y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</w:fldData>
        </w:fldChar>
      </w:r>
      <w:r w:rsidR="00564258" w:rsidRPr="005D44F6">
        <w:rPr>
          <w:highlight w:val="yellow"/>
        </w:rPr>
        <w:instrText xml:space="preserve"> ADDIN EN.CITE </w:instrText>
      </w:r>
      <w:r w:rsidR="00564258" w:rsidRPr="005D44F6">
        <w:rPr>
          <w:highlight w:val="yellow"/>
        </w:rPr>
        <w:fldChar w:fldCharType="begin">
          <w:fldData xml:space="preserve">PEVuZE5vdGU+PENpdGUgRXhjbHVkZUF1dGg9IjEiPjxBdXRob3I+QmFsZGFzc2FubzwvQXV0aG9y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</w:fldData>
        </w:fldChar>
      </w:r>
      <w:r w:rsidR="00564258" w:rsidRPr="005D44F6">
        <w:rPr>
          <w:highlight w:val="yellow"/>
        </w:rPr>
        <w:instrText xml:space="preserve"> ADDIN EN.CITE.DATA </w:instrText>
      </w:r>
      <w:r w:rsidR="00564258" w:rsidRPr="005D44F6">
        <w:rPr>
          <w:highlight w:val="yellow"/>
        </w:rPr>
      </w:r>
      <w:r w:rsidR="00564258" w:rsidRPr="005D44F6">
        <w:rPr>
          <w:highlight w:val="yellow"/>
        </w:rPr>
        <w:fldChar w:fldCharType="end"/>
      </w:r>
      <w:r w:rsidR="00564258" w:rsidRPr="005D44F6">
        <w:rPr>
          <w:highlight w:val="yellow"/>
        </w:rPr>
      </w:r>
      <w:r w:rsidR="00564258" w:rsidRPr="005D44F6">
        <w:rPr>
          <w:highlight w:val="yellow"/>
        </w:rPr>
        <w:fldChar w:fldCharType="separate"/>
      </w:r>
      <w:r w:rsidR="00564258" w:rsidRPr="005D44F6">
        <w:rPr>
          <w:noProof/>
          <w:highlight w:val="yellow"/>
        </w:rPr>
        <w:t>(2018)</w:t>
      </w:r>
      <w:r w:rsidR="00564258" w:rsidRPr="005D44F6">
        <w:rPr>
          <w:highlight w:val="yellow"/>
        </w:rPr>
        <w:fldChar w:fldCharType="end"/>
      </w:r>
      <w:r w:rsidR="00A05001" w:rsidRPr="005D44F6">
        <w:rPr>
          <w:highlight w:val="yellow"/>
        </w:rPr>
        <w:t xml:space="preserve"> study examining neural patterns in response to schematic narratives. In this study, participants were presented with</w:t>
      </w:r>
      <w:r w:rsidR="00AA0001" w:rsidRPr="005D44F6">
        <w:rPr>
          <w:highlight w:val="yellow"/>
        </w:rPr>
        <w:t xml:space="preserve"> multiple story lines that shared a </w:t>
      </w:r>
      <w:r w:rsidR="00A05001" w:rsidRPr="005D44F6">
        <w:rPr>
          <w:highlight w:val="yellow"/>
        </w:rPr>
        <w:t xml:space="preserve">common </w:t>
      </w:r>
      <w:r w:rsidR="00AA0001" w:rsidRPr="005D44F6">
        <w:rPr>
          <w:highlight w:val="yellow"/>
        </w:rPr>
        <w:t xml:space="preserve">schematic event (e.g., going through the airport) </w:t>
      </w:r>
      <w:r w:rsidR="00A05001" w:rsidRPr="005D44F6">
        <w:rPr>
          <w:highlight w:val="yellow"/>
        </w:rPr>
        <w:t>yet</w:t>
      </w:r>
      <w:r w:rsidR="00AA0001" w:rsidRPr="005D44F6">
        <w:rPr>
          <w:highlight w:val="yellow"/>
        </w:rPr>
        <w:t xml:space="preserve"> all varied widely in characters, </w:t>
      </w:r>
      <w:r w:rsidR="00395172" w:rsidRPr="005D44F6">
        <w:rPr>
          <w:highlight w:val="yellow"/>
        </w:rPr>
        <w:t>details</w:t>
      </w:r>
      <w:r w:rsidR="00AA0001" w:rsidRPr="005D44F6">
        <w:rPr>
          <w:highlight w:val="yellow"/>
        </w:rPr>
        <w:t xml:space="preserve">, and perceptual events. Moreover, some stories were presented as audiovisual clips and others were presented as a spoken narration. Despite all these variations, </w:t>
      </w:r>
      <w:proofErr w:type="spellStart"/>
      <w:r w:rsidR="00AA0001" w:rsidRPr="005D44F6">
        <w:rPr>
          <w:highlight w:val="yellow"/>
        </w:rPr>
        <w:t>Bald</w:t>
      </w:r>
      <w:r w:rsidR="00A05001" w:rsidRPr="005D44F6">
        <w:rPr>
          <w:highlight w:val="yellow"/>
        </w:rPr>
        <w:t>a</w:t>
      </w:r>
      <w:r w:rsidR="00AA0001" w:rsidRPr="005D44F6">
        <w:rPr>
          <w:highlight w:val="yellow"/>
        </w:rPr>
        <w:t>ssano</w:t>
      </w:r>
      <w:proofErr w:type="spellEnd"/>
      <w:r w:rsidR="00AA0001" w:rsidRPr="005D44F6">
        <w:rPr>
          <w:highlight w:val="yellow"/>
        </w:rPr>
        <w:t xml:space="preserve"> et al., </w:t>
      </w:r>
      <w:r w:rsidR="00564258" w:rsidRPr="005D44F6">
        <w:rPr>
          <w:highlight w:val="yellow"/>
        </w:rPr>
        <w:fldChar w:fldCharType="begin">
          <w:fldData xml:space="preserve">PEVuZE5vdGU+PENpdGUgRXhjbHVkZUF1dGg9IjEiPjxBdXRob3I+QmFsZGFzc2FubzwvQXV0aG9y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</w:fldData>
        </w:fldChar>
      </w:r>
      <w:r w:rsidR="00564258" w:rsidRPr="005D44F6">
        <w:rPr>
          <w:highlight w:val="yellow"/>
        </w:rPr>
        <w:instrText xml:space="preserve"> ADDIN EN.CITE </w:instrText>
      </w:r>
      <w:r w:rsidR="00564258" w:rsidRPr="005D44F6">
        <w:rPr>
          <w:highlight w:val="yellow"/>
        </w:rPr>
        <w:fldChar w:fldCharType="begin">
          <w:fldData xml:space="preserve">PEVuZE5vdGU+PENpdGUgRXhjbHVkZUF1dGg9IjEiPjxBdXRob3I+QmFsZGFzc2FubzwvQXV0aG9y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</w:fldData>
        </w:fldChar>
      </w:r>
      <w:r w:rsidR="00564258" w:rsidRPr="005D44F6">
        <w:rPr>
          <w:highlight w:val="yellow"/>
        </w:rPr>
        <w:instrText xml:space="preserve"> ADDIN EN.CITE.DATA </w:instrText>
      </w:r>
      <w:r w:rsidR="00564258" w:rsidRPr="005D44F6">
        <w:rPr>
          <w:highlight w:val="yellow"/>
        </w:rPr>
      </w:r>
      <w:r w:rsidR="00564258" w:rsidRPr="005D44F6">
        <w:rPr>
          <w:highlight w:val="yellow"/>
        </w:rPr>
        <w:fldChar w:fldCharType="end"/>
      </w:r>
      <w:r w:rsidR="00564258" w:rsidRPr="005D44F6">
        <w:rPr>
          <w:highlight w:val="yellow"/>
        </w:rPr>
      </w:r>
      <w:r w:rsidR="00564258" w:rsidRPr="005D44F6">
        <w:rPr>
          <w:highlight w:val="yellow"/>
        </w:rPr>
        <w:fldChar w:fldCharType="separate"/>
      </w:r>
      <w:r w:rsidR="00564258" w:rsidRPr="005D44F6">
        <w:rPr>
          <w:noProof/>
          <w:highlight w:val="yellow"/>
        </w:rPr>
        <w:t>(2018)</w:t>
      </w:r>
      <w:r w:rsidR="00564258" w:rsidRPr="005D44F6">
        <w:rPr>
          <w:highlight w:val="yellow"/>
        </w:rPr>
        <w:fldChar w:fldCharType="end"/>
      </w:r>
      <w:r w:rsidR="00AA0001" w:rsidRPr="005D44F6">
        <w:rPr>
          <w:highlight w:val="yellow"/>
        </w:rPr>
        <w:t xml:space="preserve"> identified a common pattern in mPFC activity that was sensitive to overall script structure.</w:t>
      </w:r>
      <w:r w:rsidR="00AA0001">
        <w:t xml:space="preserve"> The</w:t>
      </w:r>
      <w:r w:rsidR="0006511D">
        <w:t>se</w:t>
      </w:r>
      <w:r w:rsidR="00AA0001">
        <w:t xml:space="preserve"> authors concluded that the </w:t>
      </w:r>
      <w:r w:rsidR="00B03509">
        <w:t xml:space="preserve">mPFC codes for the </w:t>
      </w:r>
      <w:r w:rsidR="00B03509" w:rsidRPr="00AF5D13">
        <w:t>structure of situations</w:t>
      </w:r>
      <w:r w:rsidR="00B03509">
        <w:t xml:space="preserve"> in high-dimensional space, </w:t>
      </w:r>
      <w:r w:rsidR="00B03509" w:rsidRPr="00AF5D13">
        <w:t>abstract</w:t>
      </w:r>
      <w:r w:rsidR="00B03509">
        <w:t>ing</w:t>
      </w:r>
      <w:r w:rsidR="00B03509" w:rsidRPr="00AF5D13">
        <w:t xml:space="preserve"> away from the particular details of each</w:t>
      </w:r>
      <w:r w:rsidR="00B03509">
        <w:t xml:space="preserve"> </w:t>
      </w:r>
      <w:r w:rsidR="00B03509" w:rsidRPr="00AF5D13">
        <w:t xml:space="preserve">story, activating a representation of the type of situation </w:t>
      </w:r>
      <w:r w:rsidR="0047357A">
        <w:t xml:space="preserve">(i.e., the schema) </w:t>
      </w:r>
      <w:r w:rsidR="00B03509" w:rsidRPr="00AF5D13">
        <w:t>being perceived</w:t>
      </w:r>
      <w:r w:rsidR="00AA0001">
        <w:t>.</w:t>
      </w:r>
    </w:p>
    <w:p w14:paraId="5C5CBBAD" w14:textId="46D92900" w:rsidR="006D461B" w:rsidRPr="00C81090" w:rsidRDefault="006D461B" w:rsidP="00E10377">
      <w:pPr>
        <w:spacing w:line="480" w:lineRule="auto"/>
        <w:ind w:firstLine="360"/>
        <w:rPr>
          <w:color w:val="000000" w:themeColor="text1"/>
        </w:rPr>
      </w:pPr>
      <w:r w:rsidRPr="0004781C">
        <w:rPr>
          <w:color w:val="000000" w:themeColor="text1"/>
        </w:rPr>
        <w:t xml:space="preserve">Models have been developed to explain how these semantic-level schemas </w:t>
      </w:r>
      <w:r w:rsidR="007C1607">
        <w:rPr>
          <w:color w:val="000000" w:themeColor="text1"/>
        </w:rPr>
        <w:t>are</w:t>
      </w:r>
      <w:r w:rsidRPr="0004781C">
        <w:rPr>
          <w:color w:val="000000" w:themeColor="text1"/>
        </w:rPr>
        <w:t xml:space="preserve"> constructed. </w:t>
      </w:r>
      <w:r w:rsidR="00E341AF">
        <w:rPr>
          <w:color w:val="000000" w:themeColor="text1"/>
        </w:rPr>
        <w:t>Let us focus on</w:t>
      </w:r>
      <w:r w:rsidR="00CA76DB" w:rsidRPr="0004781C">
        <w:rPr>
          <w:color w:val="000000" w:themeColor="text1"/>
        </w:rPr>
        <w:t xml:space="preserve"> hippocampally-learned memories as an example</w:t>
      </w:r>
      <w:r w:rsidR="00E341AF">
        <w:rPr>
          <w:color w:val="000000" w:themeColor="text1"/>
        </w:rPr>
        <w:t>. R</w:t>
      </w:r>
      <w:r w:rsidR="00CA76DB" w:rsidRPr="0004781C">
        <w:rPr>
          <w:color w:val="000000" w:themeColor="text1"/>
        </w:rPr>
        <w:t>esearchers have described that the hippocampus forms and replays episodic events.</w:t>
      </w:r>
      <w:r w:rsidR="005F2654">
        <w:rPr>
          <w:color w:val="000000" w:themeColor="text1"/>
        </w:rPr>
        <w:t xml:space="preserve"> O</w:t>
      </w:r>
      <w:r w:rsidR="00CA76DB" w:rsidRPr="0004781C">
        <w:rPr>
          <w:color w:val="000000" w:themeColor="text1"/>
        </w:rPr>
        <w:t>ver time</w:t>
      </w:r>
      <w:r w:rsidR="005F2654">
        <w:rPr>
          <w:color w:val="000000" w:themeColor="text1"/>
        </w:rPr>
        <w:t>,</w:t>
      </w:r>
      <w:r w:rsidR="00CA76DB" w:rsidRPr="0004781C">
        <w:rPr>
          <w:color w:val="000000" w:themeColor="text1"/>
        </w:rPr>
        <w:t xml:space="preserve"> interactions between the hippocampus and prefrontal cortex support the assimilation of these memories into schemas </w:t>
      </w:r>
      <w:r w:rsidR="00564258">
        <w:rPr>
          <w:color w:val="000000" w:themeColor="text1"/>
        </w:rPr>
        <w:fldChar w:fldCharType="begin"/>
      </w:r>
      <w:r w:rsidR="00564258">
        <w:rPr>
          <w:color w:val="000000" w:themeColor="text1"/>
        </w:rPr>
        <w:instrText xml:space="preserve"> ADDIN EN.CITE &lt;EndNote&gt;&lt;Cite&gt;&lt;Author&gt;Preston&lt;/Author&gt;&lt;Year&gt;2013&lt;/Year&gt;&lt;RecNum&gt;12423&lt;/RecNum&gt;&lt;DisplayText&gt;(Preston &amp;amp; Eichenbaum, 2013)&lt;/DisplayText&gt;&lt;record&gt;&lt;rec-number&gt;12423&lt;/rec-number&gt;&lt;foreign-keys&gt;&lt;key app="EN" db-id="pr5s50wajsx2wpefs26x0pz65t2pavtwwstd" timestamp="1584918337"&gt;12423&lt;/key&gt;&lt;/foreign-keys&gt;&lt;ref-type name="Journal Article"&gt;17&lt;/ref-type&gt;&lt;contributors&gt;&lt;authors&gt;&lt;author&gt;Preston, A. R.&lt;/author&gt;&lt;author&gt;Eichenbaum, H.&lt;/author&gt;&lt;/authors&gt;&lt;/contributors&gt;&lt;auth-address&gt;Center for Learning and Memory, 1 University Station C7000, University of Texas at Austin, Austin, TX 78712-0805, USA.&lt;/auth-address&gt;&lt;titles&gt;&lt;title&gt;Interplay of hippocampus and prefrontal cortex in memory&lt;/title&gt;&lt;secondary-title&gt;Curr Biol&lt;/secondary-title&gt;&lt;/titles&gt;&lt;periodical&gt;&lt;full-title&gt;Curr Biol&lt;/full-title&gt;&lt;/periodical&gt;&lt;pages&gt;R764-73&lt;/pages&gt;&lt;volume&gt;23&lt;/volume&gt;&lt;number&gt;17&lt;/number&gt;&lt;edition&gt;2013/09/14&lt;/edition&gt;&lt;keywords&gt;&lt;keyword&gt;Animals&lt;/keyword&gt;&lt;keyword&gt;Hippocampus/*physiology&lt;/keyword&gt;&lt;keyword&gt;Humans&lt;/keyword&gt;&lt;keyword&gt;Memory/*physiology&lt;/keyword&gt;&lt;keyword&gt;Prefrontal Cortex/*physiology&lt;/keyword&gt;&lt;keyword&gt;Rodentia/physiology&lt;/keyword&gt;&lt;/keywords&gt;&lt;dates&gt;&lt;year&gt;2013&lt;/year&gt;&lt;pub-dates&gt;&lt;date&gt;Sep 9&lt;/date&gt;&lt;/pub-dates&gt;&lt;/dates&gt;&lt;isbn&gt;1879-0445 (Electronic)&amp;#xD;0960-9822 (Linking)&lt;/isbn&gt;&lt;accession-num&gt;24028960&lt;/accession-num&gt;&lt;urls&gt;&lt;related-urls&gt;&lt;url&gt;https://www.ncbi.nlm.nih.gov/pubmed/24028960&lt;/url&gt;&lt;/related-urls&gt;&lt;/urls&gt;&lt;custom2&gt;PMC3789138&lt;/custom2&gt;&lt;electronic-resource-num&gt;10.1016/j.cub.2013.05.041&lt;/electronic-resource-num&gt;&lt;/record&gt;&lt;/Cite&gt;&lt;/EndNote&gt;</w:instrText>
      </w:r>
      <w:r w:rsidR="00564258">
        <w:rPr>
          <w:color w:val="000000" w:themeColor="text1"/>
        </w:rPr>
        <w:fldChar w:fldCharType="separate"/>
      </w:r>
      <w:r w:rsidR="00564258">
        <w:rPr>
          <w:noProof/>
          <w:color w:val="000000" w:themeColor="text1"/>
        </w:rPr>
        <w:t>(Preston &amp; Eichenbaum, 2013)</w:t>
      </w:r>
      <w:r w:rsidR="00564258">
        <w:rPr>
          <w:color w:val="000000" w:themeColor="text1"/>
        </w:rPr>
        <w:fldChar w:fldCharType="end"/>
      </w:r>
      <w:r w:rsidR="00CA76DB" w:rsidRPr="0004781C">
        <w:rPr>
          <w:color w:val="000000" w:themeColor="text1"/>
        </w:rPr>
        <w:t>.This process of information transfer has been termed “</w:t>
      </w:r>
      <w:r w:rsidR="00F86382" w:rsidRPr="0004781C">
        <w:rPr>
          <w:color w:val="000000" w:themeColor="text1"/>
        </w:rPr>
        <w:t>semanti</w:t>
      </w:r>
      <w:r w:rsidR="005F2654">
        <w:rPr>
          <w:color w:val="000000" w:themeColor="text1"/>
        </w:rPr>
        <w:t>c</w:t>
      </w:r>
      <w:r w:rsidR="00F86382" w:rsidRPr="0004781C">
        <w:rPr>
          <w:color w:val="000000" w:themeColor="text1"/>
        </w:rPr>
        <w:t>ization</w:t>
      </w:r>
      <w:r w:rsidR="00CA76DB" w:rsidRPr="0004781C">
        <w:rPr>
          <w:color w:val="000000" w:themeColor="text1"/>
        </w:rPr>
        <w:t xml:space="preserve">” </w:t>
      </w:r>
      <w:r w:rsidR="00564258">
        <w:rPr>
          <w:color w:val="000000" w:themeColor="text1"/>
        </w:rPr>
        <w:fldChar w:fldCharType="begin"/>
      </w:r>
      <w:r w:rsidR="00564258">
        <w:rPr>
          <w:color w:val="000000" w:themeColor="text1"/>
        </w:rPr>
        <w:instrText xml:space="preserve"> ADDIN EN.CITE &lt;EndNote&gt;&lt;Cite&gt;&lt;Author&gt;Sommer&lt;/Author&gt;&lt;Year&gt;2017&lt;/Year&gt;&lt;RecNum&gt;12475&lt;/RecNum&gt;&lt;DisplayText&gt;(Sommer, 2017)&lt;/DisplayText&gt;&lt;record&gt;&lt;rec-number&gt;12475&lt;/rec-number&gt;&lt;foreign-keys&gt;&lt;key app="EN" db-id="pr5s50wajsx2wpefs26x0pz65t2pavtwwstd" timestamp="1584918535"&gt;12475&lt;/key&gt;&lt;/foreign-keys&gt;&lt;ref-type name="Journal Article"&gt;17&lt;/ref-type&gt;&lt;contributors&gt;&lt;authors&gt;&lt;author&gt;Sommer, T.&lt;/author&gt;&lt;/authors&gt;&lt;/contributors&gt;&lt;auth-address&gt;Department of Systems Neuroscience, University Medical Center Hamburg-Eppendorf, Hamburg, Germany.&lt;/auth-address&gt;&lt;titles&gt;&lt;title&gt;The Emergence of Knowledge and How it Supports the Memory for Novel Related Information&lt;/title&gt;&lt;secondary-title&gt;Cereb Cortex&lt;/secondary-title&gt;&lt;/titles&gt;&lt;periodical&gt;&lt;full-title&gt;Cereb Cortex&lt;/full-title&gt;&lt;/periodical&gt;&lt;pages&gt;1906-1921&lt;/pages&gt;&lt;volume&gt;27&lt;/volume&gt;&lt;number&gt;3&lt;/number&gt;&lt;edition&gt;2016/02/26&lt;/edition&gt;&lt;keywords&gt;&lt;keyword&gt;Adult&lt;/keyword&gt;&lt;keyword&gt;Brain/diagnostic imaging/*physiology&lt;/keyword&gt;&lt;keyword&gt;Brain Mapping&lt;/keyword&gt;&lt;keyword&gt;Female&lt;/keyword&gt;&lt;keyword&gt;Humans&lt;/keyword&gt;&lt;keyword&gt;*Knowledge&lt;/keyword&gt;&lt;keyword&gt;Learning/*physiology&lt;/keyword&gt;&lt;keyword&gt;Longitudinal Studies&lt;/keyword&gt;&lt;keyword&gt;Magnetic Resonance Imaging&lt;/keyword&gt;&lt;keyword&gt;Male&lt;/keyword&gt;&lt;keyword&gt;Memory/*physiology&lt;/keyword&gt;&lt;keyword&gt;Models, Psychological&lt;/keyword&gt;&lt;keyword&gt;Neuropsychological Tests&lt;/keyword&gt;&lt;keyword&gt;Reaction Time&lt;/keyword&gt;&lt;keyword&gt;Semantics&lt;/keyword&gt;&lt;keyword&gt;*consolidation&lt;/keyword&gt;&lt;keyword&gt;*prior knowledge effect&lt;/keyword&gt;&lt;keyword&gt;*schema effect&lt;/keyword&gt;&lt;keyword&gt;*semanticization&lt;/keyword&gt;&lt;/keywords&gt;&lt;dates&gt;&lt;year&gt;2017&lt;/year&gt;&lt;pub-dates&gt;&lt;date&gt;Mar 1&lt;/date&gt;&lt;/pub-dates&gt;&lt;/dates&gt;&lt;isbn&gt;1460-2199 (Electronic)&amp;#xD;1047-3211 (Linking)&lt;/isbn&gt;&lt;accession-num&gt;26908636&lt;/accession-num&gt;&lt;urls&gt;&lt;related-urls&gt;&lt;url&gt;https://www.ncbi.nlm.nih.gov/pubmed/26908636&lt;/url&gt;&lt;/related-urls&gt;&lt;/urls&gt;&lt;electronic-resource-num&gt;10.1093/cercor/bhw031&lt;/electronic-resource-num&gt;&lt;/record&gt;&lt;/Cite&gt;&lt;/EndNote&gt;</w:instrText>
      </w:r>
      <w:r w:rsidR="00564258">
        <w:rPr>
          <w:color w:val="000000" w:themeColor="text1"/>
        </w:rPr>
        <w:fldChar w:fldCharType="separate"/>
      </w:r>
      <w:r w:rsidR="00564258">
        <w:rPr>
          <w:noProof/>
          <w:color w:val="000000" w:themeColor="text1"/>
        </w:rPr>
        <w:t>(Sommer, 2017)</w:t>
      </w:r>
      <w:r w:rsidR="00564258">
        <w:rPr>
          <w:color w:val="000000" w:themeColor="text1"/>
        </w:rPr>
        <w:fldChar w:fldCharType="end"/>
      </w:r>
      <w:r w:rsidR="00F86382" w:rsidRPr="0004781C">
        <w:rPr>
          <w:color w:val="000000" w:themeColor="text1"/>
        </w:rPr>
        <w:t xml:space="preserve">. </w:t>
      </w:r>
      <w:r w:rsidR="005E05A4" w:rsidRPr="0004781C">
        <w:rPr>
          <w:color w:val="000000" w:themeColor="text1"/>
        </w:rPr>
        <w:t xml:space="preserve">In particular, the Trace </w:t>
      </w:r>
      <w:r w:rsidR="005E05A4" w:rsidRPr="000929C2">
        <w:rPr>
          <w:color w:val="000000" w:themeColor="text1"/>
        </w:rPr>
        <w:t xml:space="preserve">Transformation Hypothesis </w:t>
      </w:r>
      <w:r w:rsidR="00564258">
        <w:rPr>
          <w:color w:val="000000" w:themeColor="text1"/>
        </w:rPr>
        <w:fldChar w:fldCharType="begin">
          <w:fldData xml:space="preserve">PEVuZE5vdGU+PENpdGU+PEF1dGhvcj5NZWV0ZXI8L0F1dGhvcj48WWVhcj4yMDA0PC9ZZWFyPjxS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NZWV0ZXI8L0F1dGhvcj48WWVhcj4yMDA0PC9ZZWFyPjxS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 xml:space="preserve">(Meeter </w:t>
      </w:r>
      <w:r w:rsidR="00564258">
        <w:rPr>
          <w:noProof/>
          <w:color w:val="000000" w:themeColor="text1"/>
        </w:rPr>
        <w:lastRenderedPageBreak/>
        <w:t>&amp; Murre, 2004; Winocur &amp; Moscovitch, 2011)</w:t>
      </w:r>
      <w:r w:rsidR="00564258">
        <w:rPr>
          <w:color w:val="000000" w:themeColor="text1"/>
        </w:rPr>
        <w:fldChar w:fldCharType="end"/>
      </w:r>
      <w:r w:rsidR="005E05A4" w:rsidRPr="000929C2">
        <w:rPr>
          <w:color w:val="000000" w:themeColor="text1"/>
        </w:rPr>
        <w:t xml:space="preserve"> and the Complementary Learning Systems framework </w:t>
      </w:r>
      <w:r w:rsidR="00564258">
        <w:rPr>
          <w:color w:val="000000" w:themeColor="text1"/>
        </w:rPr>
        <w:fldChar w:fldCharType="begin">
          <w:fldData xml:space="preserve">PEVuZE5vdGU+PENpdGU+PEF1dGhvcj5NY0NsZWxsYW5kPC9BdXRob3I+PFllYXI+MTk5NTwvWWVh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NY0NsZWxsYW5kPC9BdXRob3I+PFllYXI+MTk5NTwvWWVh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McClelland, McNaughton, &amp; O'Reilly, 1995; O'Reilly, Bhattacharyya, Howard, &amp; Ketz, 2014)</w:t>
      </w:r>
      <w:r w:rsidR="00564258">
        <w:rPr>
          <w:color w:val="000000" w:themeColor="text1"/>
        </w:rPr>
        <w:fldChar w:fldCharType="end"/>
      </w:r>
      <w:r w:rsidR="005E05A4" w:rsidRPr="000929C2">
        <w:rPr>
          <w:color w:val="000000" w:themeColor="text1"/>
        </w:rPr>
        <w:t xml:space="preserve"> propose that over time and repeated experiences, e</w:t>
      </w:r>
      <w:r w:rsidR="005E05A4" w:rsidRPr="000929C2">
        <w:rPr>
          <w:color w:val="000000" w:themeColor="text1"/>
          <w:shd w:val="clear" w:color="auto" w:fill="FFFFFF"/>
        </w:rPr>
        <w:t xml:space="preserve">pisodic memory is semanticized and accompanied by a </w:t>
      </w:r>
      <w:r w:rsidR="007972F2" w:rsidRPr="000929C2">
        <w:rPr>
          <w:color w:val="000000" w:themeColor="text1"/>
          <w:shd w:val="clear" w:color="auto" w:fill="FFFFFF"/>
        </w:rPr>
        <w:t xml:space="preserve">relative </w:t>
      </w:r>
      <w:r w:rsidR="005E05A4" w:rsidRPr="000929C2">
        <w:rPr>
          <w:color w:val="000000" w:themeColor="text1"/>
          <w:shd w:val="clear" w:color="auto" w:fill="FFFFFF"/>
        </w:rPr>
        <w:t xml:space="preserve">shift from subcortical to cortical </w:t>
      </w:r>
      <w:r w:rsidR="00532106" w:rsidRPr="000929C2">
        <w:rPr>
          <w:color w:val="000000" w:themeColor="text1"/>
          <w:shd w:val="clear" w:color="auto" w:fill="FFFFFF"/>
        </w:rPr>
        <w:t>representations</w:t>
      </w:r>
      <w:r w:rsidR="00E72C85" w:rsidRPr="000929C2">
        <w:rPr>
          <w:color w:val="000000" w:themeColor="text1"/>
          <w:shd w:val="clear" w:color="auto" w:fill="FFFFFF"/>
        </w:rPr>
        <w:t xml:space="preserve"> </w:t>
      </w:r>
      <w:r w:rsidR="00564258">
        <w:fldChar w:fldCharType="begin">
          <w:fldData xml:space="preserve">PEVuZE5vdGU+PENpdGU+PEF1dGhvcj5Ub21wYXJ5PC9BdXRob3I+PFllYXI+MjAxNzwvWWVhcj48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</w:fldData>
        </w:fldChar>
      </w:r>
      <w:r w:rsidR="00564258">
        <w:instrText xml:space="preserve"> ADDIN EN.CITE </w:instrText>
      </w:r>
      <w:r w:rsidR="00564258">
        <w:fldChar w:fldCharType="begin">
          <w:fldData xml:space="preserve">PEVuZE5vdGU+PENpdGU+PEF1dGhvcj5Ub21wYXJ5PC9BdXRob3I+PFllYXI+MjAxNzwvWWVhcj48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</w:fldData>
        </w:fldChar>
      </w:r>
      <w:r w:rsidR="00564258">
        <w:instrText xml:space="preserve"> ADDIN EN.CITE.DATA </w:instrText>
      </w:r>
      <w:r w:rsidR="00564258">
        <w:fldChar w:fldCharType="end"/>
      </w:r>
      <w:r w:rsidR="00564258">
        <w:fldChar w:fldCharType="separate"/>
      </w:r>
      <w:r w:rsidR="00564258">
        <w:rPr>
          <w:noProof/>
        </w:rPr>
        <w:t>(Tompary &amp; Davachi, 2017)</w:t>
      </w:r>
      <w:r w:rsidR="00564258">
        <w:fldChar w:fldCharType="end"/>
      </w:r>
      <w:r w:rsidR="00BD04B4">
        <w:t xml:space="preserve">. </w:t>
      </w:r>
      <w:r w:rsidR="003201C9" w:rsidRPr="000929C2">
        <w:rPr>
          <w:color w:val="000000" w:themeColor="text1"/>
          <w:shd w:val="clear" w:color="auto" w:fill="FFFFFF"/>
        </w:rPr>
        <w:t xml:space="preserve">This process involves an extracting of the regularities across episodic memories, such that </w:t>
      </w:r>
      <w:r w:rsidR="003201C9" w:rsidRPr="000929C2">
        <w:t>the association of cues to their initial learning context is eventually lost, but instead replaced with a more stable and transformed form</w:t>
      </w:r>
      <w:r w:rsidR="003201C9" w:rsidRPr="000929C2">
        <w:rPr>
          <w:color w:val="000000" w:themeColor="text1"/>
          <w:shd w:val="clear" w:color="auto" w:fill="FFFFFF"/>
        </w:rPr>
        <w:t xml:space="preserve"> </w:t>
      </w:r>
      <w:r w:rsidR="00564258">
        <w:fldChar w:fldCharType="begin">
          <w:fldData xml:space="preserve">PEVuZE5vdGU+PENpdGU+PEF1dGhvcj5Td2VlZ2VyczwvQXV0aG9yPjxZZWFyPjIwMTQ8L1llYXI+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</w:fldData>
        </w:fldChar>
      </w:r>
      <w:r w:rsidR="00564258">
        <w:instrText xml:space="preserve"> ADDIN EN.CITE </w:instrText>
      </w:r>
      <w:r w:rsidR="00564258">
        <w:fldChar w:fldCharType="begin">
          <w:fldData xml:space="preserve">PEVuZE5vdGU+PENpdGU+PEF1dGhvcj5Td2VlZ2VyczwvQXV0aG9yPjxZZWFyPjIwMTQ8L1llYXI+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</w:fldData>
        </w:fldChar>
      </w:r>
      <w:r w:rsidR="00564258">
        <w:instrText xml:space="preserve"> ADDIN EN.CITE.DATA </w:instrText>
      </w:r>
      <w:r w:rsidR="00564258">
        <w:fldChar w:fldCharType="end"/>
      </w:r>
      <w:r w:rsidR="00564258">
        <w:fldChar w:fldCharType="separate"/>
      </w:r>
      <w:r w:rsidR="00564258">
        <w:rPr>
          <w:noProof/>
        </w:rPr>
        <w:t>(Squire, Genzel, Wixted, &amp; Morris, 2015; Sweegers, Takashima, Fernandez, &amp; Talamini, 2014)</w:t>
      </w:r>
      <w:r w:rsidR="00564258">
        <w:fldChar w:fldCharType="end"/>
      </w:r>
      <w:r w:rsidR="003E7729" w:rsidRPr="000929C2">
        <w:rPr>
          <w:rFonts w:eastAsiaTheme="minorHAnsi"/>
          <w:color w:val="555555"/>
        </w:rPr>
        <w:t xml:space="preserve">. </w:t>
      </w:r>
      <w:r w:rsidR="003E7729" w:rsidRPr="00C81090">
        <w:rPr>
          <w:rFonts w:eastAsiaTheme="minorHAnsi"/>
          <w:color w:val="000000" w:themeColor="text1"/>
        </w:rPr>
        <w:t xml:space="preserve">Subsequently, </w:t>
      </w:r>
      <w:r w:rsidR="003E7729" w:rsidRPr="00C81090">
        <w:rPr>
          <w:color w:val="000000" w:themeColor="text1"/>
        </w:rPr>
        <w:t xml:space="preserve">mPFC </w:t>
      </w:r>
      <w:r w:rsidR="00CA76DB" w:rsidRPr="00C81090">
        <w:rPr>
          <w:color w:val="000000" w:themeColor="text1"/>
        </w:rPr>
        <w:t xml:space="preserve">engages </w:t>
      </w:r>
      <w:r w:rsidR="00E2677D" w:rsidRPr="00C81090">
        <w:rPr>
          <w:color w:val="000000" w:themeColor="text1"/>
        </w:rPr>
        <w:t xml:space="preserve">meaningful </w:t>
      </w:r>
      <w:r w:rsidR="00CA76DB" w:rsidRPr="00C81090">
        <w:rPr>
          <w:color w:val="000000" w:themeColor="text1"/>
        </w:rPr>
        <w:t xml:space="preserve">representations </w:t>
      </w:r>
      <w:r w:rsidR="00E2677D" w:rsidRPr="00C81090">
        <w:rPr>
          <w:color w:val="000000" w:themeColor="text1"/>
        </w:rPr>
        <w:t>for the related memories</w:t>
      </w:r>
      <w:r w:rsidR="005901EA" w:rsidRPr="00C81090">
        <w:rPr>
          <w:color w:val="000000" w:themeColor="text1"/>
        </w:rPr>
        <w:t xml:space="preserve"> </w:t>
      </w:r>
      <w:r w:rsidR="00564258">
        <w:rPr>
          <w:color w:val="000000" w:themeColor="text1"/>
        </w:rPr>
        <w:fldChar w:fldCharType="begin"/>
      </w:r>
      <w:r w:rsidR="00564258">
        <w:rPr>
          <w:color w:val="000000" w:themeColor="text1"/>
        </w:rPr>
        <w:instrText xml:space="preserve"> ADDIN EN.CITE &lt;EndNote&gt;&lt;Cite&gt;&lt;Author&gt;Preston&lt;/Author&gt;&lt;Year&gt;2013&lt;/Year&gt;&lt;RecNum&gt;12531&lt;/RecNum&gt;&lt;DisplayText&gt;(Preston &amp;amp; Eichenbaum, 2013)&lt;/DisplayText&gt;&lt;record&gt;&lt;rec-number&gt;12531&lt;/rec-number&gt;&lt;foreign-keys&gt;&lt;key app="EN" db-id="pr5s50wajsx2wpefs26x0pz65t2pavtwwstd" timestamp="1584924776"&gt;12531&lt;/key&gt;&lt;/foreign-keys&gt;&lt;ref-type name="Journal Article"&gt;17&lt;/ref-type&gt;&lt;contributors&gt;&lt;authors&gt;&lt;author&gt;Preston, A. R.&lt;/author&gt;&lt;author&gt;Eichenbaum, H.&lt;/author&gt;&lt;/authors&gt;&lt;/contributors&gt;&lt;auth-address&gt;Center for Learning and Memory, 1 University Station C7000, University of Texas at Austin, Austin, TX 78712-0805, USA.&lt;/auth-address&gt;&lt;titles&gt;&lt;title&gt;Interplay of hippocampus and prefrontal cortex in memory&lt;/title&gt;&lt;secondary-title&gt;Curr Biol&lt;/secondary-title&gt;&lt;/titles&gt;&lt;periodical&gt;&lt;full-title&gt;Curr Biol&lt;/full-title&gt;&lt;/periodical&gt;&lt;pages&gt;R764-73&lt;/pages&gt;&lt;volume&gt;23&lt;/volume&gt;&lt;number&gt;17&lt;/number&gt;&lt;edition&gt;2013/09/14&lt;/edition&gt;&lt;keywords&gt;&lt;keyword&gt;Animals&lt;/keyword&gt;&lt;keyword&gt;Hippocampus/*physiology&lt;/keyword&gt;&lt;keyword&gt;Humans&lt;/keyword&gt;&lt;keyword&gt;Memory/*physiology&lt;/keyword&gt;&lt;keyword&gt;Prefrontal Cortex/*physiology&lt;/keyword&gt;&lt;keyword&gt;Rodentia/physiology&lt;/keyword&gt;&lt;/keywords&gt;&lt;dates&gt;&lt;year&gt;2013&lt;/year&gt;&lt;pub-dates&gt;&lt;date&gt;Sep 9&lt;/date&gt;&lt;/pub-dates&gt;&lt;/dates&gt;&lt;isbn&gt;1879-0445 (Electronic)&amp;#xD;0960-9822 (Linking)&lt;/isbn&gt;&lt;accession-num&gt;24028960&lt;/accession-num&gt;&lt;urls&gt;&lt;related-urls&gt;&lt;url&gt;https://www.ncbi.nlm.nih.gov/pubmed/24028960&lt;/url&gt;&lt;/related-urls&gt;&lt;/urls&gt;&lt;custom2&gt;PMC3789138&lt;/custom2&gt;&lt;electronic-resource-num&gt;10.1016/j.cub.2013.05.041&lt;/electronic-resource-num&gt;&lt;/record&gt;&lt;/Cite&gt;&lt;/EndNote&gt;</w:instrText>
      </w:r>
      <w:r w:rsidR="00564258">
        <w:rPr>
          <w:color w:val="000000" w:themeColor="text1"/>
        </w:rPr>
        <w:fldChar w:fldCharType="separate"/>
      </w:r>
      <w:r w:rsidR="00564258">
        <w:rPr>
          <w:noProof/>
          <w:color w:val="000000" w:themeColor="text1"/>
        </w:rPr>
        <w:t>(Preston &amp; Eichenbaum, 2013)</w:t>
      </w:r>
      <w:r w:rsidR="00564258">
        <w:rPr>
          <w:color w:val="000000" w:themeColor="text1"/>
        </w:rPr>
        <w:fldChar w:fldCharType="end"/>
      </w:r>
      <w:r w:rsidR="005901EA" w:rsidRPr="00C81090">
        <w:rPr>
          <w:color w:val="000000" w:themeColor="text1"/>
        </w:rPr>
        <w:t xml:space="preserve">. </w:t>
      </w:r>
      <w:r w:rsidR="000929C2" w:rsidRPr="00C81090">
        <w:rPr>
          <w:color w:val="000000" w:themeColor="text1"/>
        </w:rPr>
        <w:t xml:space="preserve">From this point forward, </w:t>
      </w:r>
      <w:r w:rsidR="000929C2" w:rsidRPr="00C81090">
        <w:rPr>
          <w:color w:val="000000" w:themeColor="text1"/>
          <w:shd w:val="clear" w:color="auto" w:fill="FFFFFF"/>
        </w:rPr>
        <w:t>external sensory information is given meaning by activation of associated internal (semanticized</w:t>
      </w:r>
      <w:r w:rsidR="005814A8">
        <w:rPr>
          <w:color w:val="000000" w:themeColor="text1"/>
          <w:shd w:val="clear" w:color="auto" w:fill="FFFFFF"/>
        </w:rPr>
        <w:t>,</w:t>
      </w:r>
      <w:r w:rsidR="000929C2" w:rsidRPr="00C81090">
        <w:rPr>
          <w:color w:val="000000" w:themeColor="text1"/>
          <w:shd w:val="clear" w:color="auto" w:fill="FFFFFF"/>
        </w:rPr>
        <w:t xml:space="preserve"> schematic) information </w:t>
      </w:r>
      <w:r w:rsidR="00564258">
        <w:rPr>
          <w:color w:val="000000" w:themeColor="text1"/>
          <w:shd w:val="clear" w:color="auto" w:fill="FFFFFF"/>
        </w:rPr>
        <w:fldChar w:fldCharType="begin">
          <w:fldData xml:space="preserve">PEVuZE5vdGU+PENpdGU+PEF1dGhvcj5OZWlzc2VyPC9BdXRob3I+PFllYXI+MTk2NzwvWWVhcj48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</w:fldData>
        </w:fldChar>
      </w:r>
      <w:r w:rsidR="00564258">
        <w:rPr>
          <w:color w:val="000000" w:themeColor="text1"/>
          <w:shd w:val="clear" w:color="auto" w:fill="FFFFFF"/>
        </w:rPr>
        <w:instrText xml:space="preserve"> ADDIN EN.CITE </w:instrText>
      </w:r>
      <w:r w:rsidR="00564258">
        <w:rPr>
          <w:color w:val="000000" w:themeColor="text1"/>
          <w:shd w:val="clear" w:color="auto" w:fill="FFFFFF"/>
        </w:rPr>
        <w:fldChar w:fldCharType="begin">
          <w:fldData xml:space="preserve">PEVuZE5vdGU+PENpdGU+PEF1dGhvcj5OZWlzc2VyPC9BdXRob3I+PFllYXI+MTk2NzwvWWVhcj48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</w:fldData>
        </w:fldChar>
      </w:r>
      <w:r w:rsidR="00564258">
        <w:rPr>
          <w:color w:val="000000" w:themeColor="text1"/>
          <w:shd w:val="clear" w:color="auto" w:fill="FFFFFF"/>
        </w:rPr>
        <w:instrText xml:space="preserve"> ADDIN EN.CITE.DATA </w:instrText>
      </w:r>
      <w:r w:rsidR="00564258">
        <w:rPr>
          <w:color w:val="000000" w:themeColor="text1"/>
          <w:shd w:val="clear" w:color="auto" w:fill="FFFFFF"/>
        </w:rPr>
      </w:r>
      <w:r w:rsidR="00564258">
        <w:rPr>
          <w:color w:val="000000" w:themeColor="text1"/>
          <w:shd w:val="clear" w:color="auto" w:fill="FFFFFF"/>
        </w:rPr>
        <w:fldChar w:fldCharType="end"/>
      </w:r>
      <w:r w:rsidR="00564258">
        <w:rPr>
          <w:color w:val="000000" w:themeColor="text1"/>
          <w:shd w:val="clear" w:color="auto" w:fill="FFFFFF"/>
        </w:rPr>
      </w:r>
      <w:r w:rsidR="00564258">
        <w:rPr>
          <w:color w:val="000000" w:themeColor="text1"/>
          <w:shd w:val="clear" w:color="auto" w:fill="FFFFFF"/>
        </w:rPr>
        <w:fldChar w:fldCharType="separate"/>
      </w:r>
      <w:r w:rsidR="00564258">
        <w:rPr>
          <w:noProof/>
          <w:color w:val="000000" w:themeColor="text1"/>
          <w:shd w:val="clear" w:color="auto" w:fill="FFFFFF"/>
        </w:rPr>
        <w:t>(Aurell, 1979; Neisser, 1967)</w:t>
      </w:r>
      <w:r w:rsidR="00564258">
        <w:rPr>
          <w:color w:val="000000" w:themeColor="text1"/>
          <w:shd w:val="clear" w:color="auto" w:fill="FFFFFF"/>
        </w:rPr>
        <w:fldChar w:fldCharType="end"/>
      </w:r>
      <w:r w:rsidR="000929C2" w:rsidRPr="00C81090">
        <w:rPr>
          <w:color w:val="000000" w:themeColor="text1"/>
          <w:shd w:val="clear" w:color="auto" w:fill="FFFFFF"/>
        </w:rPr>
        <w:t>.</w:t>
      </w:r>
      <w:r w:rsidR="000929C2" w:rsidRPr="00C81090">
        <w:rPr>
          <w:color w:val="000000" w:themeColor="text1"/>
        </w:rPr>
        <w:t xml:space="preserve"> </w:t>
      </w:r>
      <w:r w:rsidR="005F1B3F" w:rsidRPr="00C81090">
        <w:rPr>
          <w:color w:val="000000" w:themeColor="text1"/>
        </w:rPr>
        <w:t xml:space="preserve">When consolidated schemas require modification (e.g., </w:t>
      </w:r>
      <w:r w:rsidR="00715DAE" w:rsidRPr="00C81090">
        <w:rPr>
          <w:color w:val="000000" w:themeColor="text1"/>
        </w:rPr>
        <w:t xml:space="preserve">because of a </w:t>
      </w:r>
      <w:r w:rsidR="005F1B3F" w:rsidRPr="00C81090">
        <w:rPr>
          <w:color w:val="000000" w:themeColor="text1"/>
        </w:rPr>
        <w:t xml:space="preserve">violation </w:t>
      </w:r>
      <w:r w:rsidR="00715DAE" w:rsidRPr="00C81090">
        <w:rPr>
          <w:color w:val="000000" w:themeColor="text1"/>
        </w:rPr>
        <w:t>in</w:t>
      </w:r>
      <w:r w:rsidR="005F1B3F" w:rsidRPr="00C81090">
        <w:rPr>
          <w:color w:val="000000" w:themeColor="text1"/>
        </w:rPr>
        <w:t xml:space="preserve"> expectations), they must be adapted </w:t>
      </w:r>
      <w:r w:rsidR="00564258">
        <w:rPr>
          <w:color w:val="000000" w:themeColor="text1"/>
        </w:rPr>
        <w:fldChar w:fldCharType="begin"/>
      </w:r>
      <w:r w:rsidR="00564258">
        <w:rPr>
          <w:color w:val="000000" w:themeColor="text1"/>
        </w:rPr>
        <w:instrText xml:space="preserve"> ADDIN EN.CITE &lt;EndNote&gt;&lt;Cite&gt;&lt;Author&gt;Piaget&lt;/Author&gt;&lt;Year&gt;1955&lt;/Year&gt;&lt;RecNum&gt;12536&lt;/RecNum&gt;&lt;DisplayText&gt;(Piaget, 1955)&lt;/DisplayText&gt;&lt;record&gt;&lt;rec-number&gt;12536&lt;/rec-number&gt;&lt;foreign-keys&gt;&lt;key app="EN" db-id="pr5s50wajsx2wpefs26x0pz65t2pavtwwstd" timestamp="1584927365"&gt;12536&lt;/key&gt;&lt;/foreign-keys&gt;&lt;ref-type name="Book"&gt;6&lt;/ref-type&gt;&lt;contributors&gt;&lt;authors&gt;&lt;author&gt;Piaget, J.&lt;/author&gt;&lt;/authors&gt;&lt;/contributors&gt;&lt;titles&gt;&lt;title&gt;The child&amp;apos;s construction of reality&lt;/title&gt;&lt;/titles&gt;&lt;dates&gt;&lt;year&gt;1955&lt;/year&gt;&lt;/dates&gt;&lt;pub-location&gt;London&lt;/pub-location&gt;&lt;publisher&gt;Routledge &amp;amp; Kegan Paul&lt;/publisher&gt;&lt;urls&gt;&lt;/urls&gt;&lt;/record&gt;&lt;/Cite&gt;&lt;/EndNote&gt;</w:instrText>
      </w:r>
      <w:r w:rsidR="00564258">
        <w:rPr>
          <w:color w:val="000000" w:themeColor="text1"/>
        </w:rPr>
        <w:fldChar w:fldCharType="separate"/>
      </w:r>
      <w:r w:rsidR="00564258">
        <w:rPr>
          <w:noProof/>
          <w:color w:val="000000" w:themeColor="text1"/>
        </w:rPr>
        <w:t>(Piaget, 1955)</w:t>
      </w:r>
      <w:r w:rsidR="00564258">
        <w:rPr>
          <w:color w:val="000000" w:themeColor="text1"/>
        </w:rPr>
        <w:fldChar w:fldCharType="end"/>
      </w:r>
      <w:r w:rsidR="00530685" w:rsidRPr="00C81090">
        <w:rPr>
          <w:color w:val="000000" w:themeColor="text1"/>
        </w:rPr>
        <w:t>,</w:t>
      </w:r>
      <w:r w:rsidR="005F1B3F" w:rsidRPr="00C81090">
        <w:rPr>
          <w:color w:val="000000" w:themeColor="text1"/>
        </w:rPr>
        <w:t xml:space="preserve"> and </w:t>
      </w:r>
      <w:r w:rsidR="00530685" w:rsidRPr="00C81090">
        <w:rPr>
          <w:color w:val="000000" w:themeColor="text1"/>
        </w:rPr>
        <w:t xml:space="preserve">this adaptation </w:t>
      </w:r>
      <w:r w:rsidR="005F1B3F" w:rsidRPr="00C81090">
        <w:rPr>
          <w:color w:val="000000" w:themeColor="text1"/>
        </w:rPr>
        <w:t xml:space="preserve">has been proposed to be the result of a prediction error based learning mechanism </w:t>
      </w:r>
      <w:r w:rsidR="00564258">
        <w:rPr>
          <w:color w:val="000000" w:themeColor="text1"/>
        </w:rPr>
        <w:fldChar w:fldCharType="begin"/>
      </w:r>
      <w:r w:rsidR="00564258">
        <w:rPr>
          <w:color w:val="000000" w:themeColor="text1"/>
        </w:rPr>
        <w:instrText xml:space="preserve"> ADDIN EN.CITE &lt;EndNote&gt;&lt;Cite&gt;&lt;Author&gt;Ghosh&lt;/Author&gt;&lt;Year&gt;2014&lt;/Year&gt;&lt;RecNum&gt;12347&lt;/RecNum&gt;&lt;Prefix&gt;e.g.`, &lt;/Prefix&gt;&lt;DisplayText&gt;(e.g., Ghosh &amp;amp; Gilboa, 2014)&lt;/DisplayText&gt;&lt;record&gt;&lt;rec-number&gt;12347&lt;/rec-number&gt;&lt;foreign-keys&gt;&lt;key app="EN" db-id="pr5s50wajsx2wpefs26x0pz65t2pavtwwstd" timestamp="1584905408"&gt;12347&lt;/key&gt;&lt;/foreign-keys&gt;&lt;ref-type name="Journal Article"&gt;17&lt;/ref-type&gt;&lt;contributors&gt;&lt;authors&gt;&lt;author&gt;Ghosh, V. E.&lt;/author&gt;&lt;author&gt;Gilboa, A.&lt;/author&gt;&lt;/authors&gt;&lt;/contributors&gt;&lt;auth-address&gt;University of Toronto, Rotman Research Institute, Canadian Partnership for Stroke Recovery, 3560 Bathurst St., Toronto, ON, Canada M6A 2E1. Electronic address: vanessa.ghosh@mail.utoronto.ca.&amp;#xD;University of Toronto, Rotman Research Institute, Canadian Partnership for Stroke Recovery, 3560 Bathurst St., Toronto, ON, Canada M6A 2E1. Electronic address: agilboa@research.baycrest.org.&lt;/auth-address&gt;&lt;titles&gt;&lt;title&gt;What is a memory schema? A historical perspective on current neuroscience literature&lt;/title&gt;&lt;secondary-title&gt;Neuropsychologia&lt;/secondary-title&gt;&lt;/titles&gt;&lt;periodical&gt;&lt;full-title&gt;Neuropsychologia&lt;/full-title&gt;&lt;/periodical&gt;&lt;pages&gt;104-14&lt;/pages&gt;&lt;volume&gt;53&lt;/volume&gt;&lt;edition&gt;2013/11/28&lt;/edition&gt;&lt;keywords&gt;&lt;keyword&gt;Animals&lt;/keyword&gt;&lt;keyword&gt;Humans&lt;/keyword&gt;&lt;keyword&gt;Knowledge&lt;/keyword&gt;&lt;keyword&gt;*Memory&lt;/keyword&gt;&lt;keyword&gt;*Models, Psychological&lt;/keyword&gt;&lt;keyword&gt;Prefrontal Cortex/physiology&lt;/keyword&gt;&lt;keyword&gt;Terminology as Topic&lt;/keyword&gt;&lt;keyword&gt;Associative network&lt;/keyword&gt;&lt;keyword&gt;Confabulation&lt;/keyword&gt;&lt;keyword&gt;Encoding&lt;/keyword&gt;&lt;keyword&gt;Prior knowledge&lt;/keyword&gt;&lt;keyword&gt;Schemas&lt;/keyword&gt;&lt;keyword&gt;Ventromedial prefrontal cortex&lt;/keyword&gt;&lt;/keywords&gt;&lt;dates&gt;&lt;year&gt;2014&lt;/year&gt;&lt;pub-dates&gt;&lt;date&gt;Jan&lt;/date&gt;&lt;/pub-dates&gt;&lt;/dates&gt;&lt;isbn&gt;1873-3514 (Electronic)&amp;#xD;0028-3932 (Linking)&lt;/isbn&gt;&lt;accession-num&gt;24280650&lt;/accession-num&gt;&lt;urls&gt;&lt;related-urls&gt;&lt;url&gt;https://www.ncbi.nlm.nih.gov/pubmed/24280650&lt;/url&gt;&lt;/related-urls&gt;&lt;/urls&gt;&lt;electronic-resource-num&gt;10.1016/j.neuropsychologia.2013.11.010&lt;/electronic-resource-num&gt;&lt;/record&gt;&lt;/Cite&gt;&lt;/EndNote&gt;</w:instrText>
      </w:r>
      <w:r w:rsidR="00564258">
        <w:rPr>
          <w:color w:val="000000" w:themeColor="text1"/>
        </w:rPr>
        <w:fldChar w:fldCharType="separate"/>
      </w:r>
      <w:r w:rsidR="00564258">
        <w:rPr>
          <w:noProof/>
          <w:color w:val="000000" w:themeColor="text1"/>
        </w:rPr>
        <w:t>(e.g., Ghosh &amp; Gilboa, 2014)</w:t>
      </w:r>
      <w:r w:rsidR="00564258">
        <w:rPr>
          <w:color w:val="000000" w:themeColor="text1"/>
        </w:rPr>
        <w:fldChar w:fldCharType="end"/>
      </w:r>
      <w:r w:rsidR="000F1E2A" w:rsidRPr="00C81090">
        <w:rPr>
          <w:color w:val="000000" w:themeColor="text1"/>
        </w:rPr>
        <w:t>.</w:t>
      </w:r>
    </w:p>
    <w:p w14:paraId="0520EF23" w14:textId="0EBA7E16" w:rsidR="00982712" w:rsidRPr="0078186E" w:rsidRDefault="00726212" w:rsidP="00E10377">
      <w:pPr>
        <w:spacing w:line="480" w:lineRule="auto"/>
        <w:ind w:firstLine="360"/>
        <w:rPr>
          <w:color w:val="000000" w:themeColor="text1"/>
        </w:rPr>
      </w:pPr>
      <w:r w:rsidRPr="005D44F6">
        <w:rPr>
          <w:highlight w:val="yellow"/>
        </w:rPr>
        <w:t>In the same way that ‘cold’ cognitions</w:t>
      </w:r>
      <w:r w:rsidR="00C77A5D" w:rsidRPr="005D44F6">
        <w:rPr>
          <w:highlight w:val="yellow"/>
        </w:rPr>
        <w:t xml:space="preserve"> </w:t>
      </w:r>
      <w:r w:rsidR="0058682C" w:rsidRPr="005D44F6">
        <w:rPr>
          <w:highlight w:val="yellow"/>
        </w:rPr>
        <w:t>can be</w:t>
      </w:r>
      <w:r w:rsidR="00C77A5D" w:rsidRPr="005D44F6">
        <w:rPr>
          <w:highlight w:val="yellow"/>
        </w:rPr>
        <w:t xml:space="preserve"> semanticized</w:t>
      </w:r>
      <w:r w:rsidRPr="005D44F6">
        <w:rPr>
          <w:highlight w:val="yellow"/>
        </w:rPr>
        <w:t xml:space="preserve">, </w:t>
      </w:r>
      <w:r w:rsidR="001750E8" w:rsidRPr="005D44F6">
        <w:rPr>
          <w:highlight w:val="yellow"/>
        </w:rPr>
        <w:t xml:space="preserve">Roy et al. </w:t>
      </w:r>
      <w:r w:rsidR="00564258" w:rsidRPr="005D44F6">
        <w:rPr>
          <w:highlight w:val="yellow"/>
        </w:rPr>
        <w:fldChar w:fldCharType="begin"/>
      </w:r>
      <w:r w:rsidR="00564258" w:rsidRPr="005D44F6">
        <w:rPr>
          <w:highlight w:val="yellow"/>
        </w:rPr>
        <w:instrText xml:space="preserve"> ADDIN EN.CITE &lt;EndNote&gt;&lt;Cite ExcludeAuth="1"&gt;&lt;Author&gt;Roy&lt;/Author&gt;&lt;Year&gt;2012&lt;/Year&gt;&lt;RecNum&gt;12346&lt;/RecNum&gt;&lt;DisplayText&gt;(2012)&lt;/DisplayText&gt;&lt;record&gt;&lt;rec-number&gt;12346&lt;/rec-number&gt;&lt;foreign-keys&gt;&lt;key app="EN" db-id="pr5s50wajsx2wpefs26x0pz65t2pavtwwstd" timestamp="1584905330"&gt;12346&lt;/key&gt;&lt;/foreign-keys&gt;&lt;ref-type name="Journal Article"&gt;17&lt;/ref-type&gt;&lt;contributors&gt;&lt;authors&gt;&lt;author&gt;Roy, M.&lt;/author&gt;&lt;author&gt;Shohamy, D.&lt;/author&gt;&lt;author&gt;Wager, T. D.&lt;/author&gt;&lt;/authors&gt;&lt;/contributors&gt;&lt;auth-address&gt;Department of Psychology, Columbia University, New York, NY 10027, USA.&lt;/auth-address&gt;&lt;titles&gt;&lt;title&gt;Ventromedial prefrontal-subcortical systems and the generation of affective meaning&lt;/title&gt;&lt;secondary-title&gt;Trends Cogn Sci&lt;/secondary-title&gt;&lt;/titles&gt;&lt;periodical&gt;&lt;full-title&gt;Trends Cogn Sci&lt;/full-title&gt;&lt;/periodical&gt;&lt;pages&gt;147-56&lt;/pages&gt;&lt;volume&gt;16&lt;/volume&gt;&lt;number&gt;3&lt;/number&gt;&lt;edition&gt;2012/02/09&lt;/edition&gt;&lt;keywords&gt;&lt;keyword&gt;Affect/physiology&lt;/keyword&gt;&lt;keyword&gt;Brain Mapping&lt;/keyword&gt;&lt;keyword&gt;Emotions/*physiology&lt;/keyword&gt;&lt;keyword&gt;Humans&lt;/keyword&gt;&lt;keyword&gt;Memory, Long-Term/*physiology&lt;/keyword&gt;&lt;keyword&gt;Neural Pathways/*physiology&lt;/keyword&gt;&lt;keyword&gt;Prefrontal Cortex/*physiology&lt;/keyword&gt;&lt;/keywords&gt;&lt;dates&gt;&lt;year&gt;2012&lt;/year&gt;&lt;pub-dates&gt;&lt;date&gt;Mar&lt;/date&gt;&lt;/pub-dates&gt;&lt;/dates&gt;&lt;isbn&gt;1879-307X (Electronic)&amp;#xD;1364-6613 (Linking)&lt;/isbn&gt;&lt;accession-num&gt;22310704&lt;/accession-num&gt;&lt;urls&gt;&lt;related-urls&gt;&lt;url&gt;https://www.ncbi.nlm.nih.gov/pubmed/22310704&lt;/url&gt;&lt;/related-urls&gt;&lt;/urls&gt;&lt;custom2&gt;PMC3318966&lt;/custom2&gt;&lt;electronic-resource-num&gt;10.1016/j.tics.2012.01.005&lt;/electronic-resource-num&gt;&lt;/record&gt;&lt;/Cite&gt;&lt;/EndNote&gt;</w:instrText>
      </w:r>
      <w:r w:rsidR="00564258" w:rsidRPr="005D44F6">
        <w:rPr>
          <w:highlight w:val="yellow"/>
        </w:rPr>
        <w:fldChar w:fldCharType="separate"/>
      </w:r>
      <w:r w:rsidR="00564258" w:rsidRPr="005D44F6">
        <w:rPr>
          <w:noProof/>
          <w:highlight w:val="yellow"/>
        </w:rPr>
        <w:t>(2012)</w:t>
      </w:r>
      <w:r w:rsidR="00564258" w:rsidRPr="005D44F6">
        <w:rPr>
          <w:highlight w:val="yellow"/>
        </w:rPr>
        <w:fldChar w:fldCharType="end"/>
      </w:r>
      <w:r w:rsidR="001750E8" w:rsidRPr="005D44F6">
        <w:rPr>
          <w:highlight w:val="yellow"/>
        </w:rPr>
        <w:t xml:space="preserve"> propose that similar princ</w:t>
      </w:r>
      <w:r w:rsidR="0016786B" w:rsidRPr="005D44F6">
        <w:rPr>
          <w:highlight w:val="yellow"/>
        </w:rPr>
        <w:t>i</w:t>
      </w:r>
      <w:r w:rsidR="001750E8" w:rsidRPr="005D44F6">
        <w:rPr>
          <w:highlight w:val="yellow"/>
        </w:rPr>
        <w:t>ples may be at play with regard to affective schemas.</w:t>
      </w:r>
      <w:r w:rsidR="006D461B">
        <w:t xml:space="preserve"> </w:t>
      </w:r>
      <w:r w:rsidR="00570FDD">
        <w:rPr>
          <w:rFonts w:eastAsiaTheme="minorHAnsi"/>
        </w:rPr>
        <w:t xml:space="preserve">Motivated by </w:t>
      </w:r>
      <w:r w:rsidR="00937FDB">
        <w:rPr>
          <w:rFonts w:eastAsiaTheme="minorHAnsi"/>
        </w:rPr>
        <w:t xml:space="preserve">the observation </w:t>
      </w:r>
      <w:r>
        <w:t xml:space="preserve">that </w:t>
      </w:r>
      <w:r w:rsidR="00B626F6" w:rsidRPr="00A816F3">
        <w:t xml:space="preserve">the mPFC </w:t>
      </w:r>
      <w:r w:rsidR="00937FDB">
        <w:t xml:space="preserve">emerges </w:t>
      </w:r>
      <w:r w:rsidR="00B626F6" w:rsidRPr="00A816F3">
        <w:t>as a site of convergence across tasks that involve the representation of abstract rules</w:t>
      </w:r>
      <w:r w:rsidR="00937FDB">
        <w:t xml:space="preserve"> and by </w:t>
      </w:r>
      <w:r w:rsidR="00937FDB">
        <w:rPr>
          <w:rFonts w:eastAsiaTheme="minorHAnsi"/>
        </w:rPr>
        <w:t>the view of the mPFC as part of a broad network that comprises an ‘internal/conceptual’ semantic network</w:t>
      </w:r>
      <w:r w:rsidR="0078452C">
        <w:t xml:space="preserve"> </w:t>
      </w:r>
      <w:r w:rsidR="00564258">
        <w:fldChar w:fldCharType="begin"/>
      </w:r>
      <w:r w:rsidR="00564258">
        <w:instrText xml:space="preserve"> ADDIN EN.CITE &lt;EndNote&gt;&lt;Cite&gt;&lt;Author&gt;Binder&lt;/Author&gt;&lt;Year&gt;2009&lt;/Year&gt;&lt;RecNum&gt;12537&lt;/RecNum&gt;&lt;DisplayText&gt;(Binder, Desai, Graves, &amp;amp; Conant, 2009)&lt;/DisplayText&gt;&lt;record&gt;&lt;rec-number&gt;12537&lt;/rec-number&gt;&lt;foreign-keys&gt;&lt;key app="EN" db-id="pr5s50wajsx2wpefs26x0pz65t2pavtwwstd" timestamp="1584927481"&gt;12537&lt;/key&gt;&lt;/foreign-keys&gt;&lt;ref-type name="Journal Article"&gt;17&lt;/ref-type&gt;&lt;contributors&gt;&lt;authors&gt;&lt;author&gt;Binder, J. R.&lt;/author&gt;&lt;author&gt;Desai, R. H.&lt;/author&gt;&lt;author&gt;Graves, W. W.&lt;/author&gt;&lt;author&gt;Conant, L. L.&lt;/author&gt;&lt;/authors&gt;&lt;/contributors&gt;&lt;auth-address&gt;Language Imaging Laboratory, Department of Neurology, Medical College of Wisconsin, Milwaukee, WI 53226, USA. jbinder@mcw.edu&lt;/auth-address&gt;&lt;titles&gt;&lt;title&gt;Where is the semantic system? A critical review and meta-analysis of 120 functional neuroimaging studies&lt;/title&gt;&lt;secondary-title&gt;Cereb Cortex&lt;/secondary-title&gt;&lt;/titles&gt;&lt;periodical&gt;&lt;full-title&gt;Cereb Cortex&lt;/full-title&gt;&lt;/periodical&gt;&lt;pages&gt;2767-96&lt;/pages&gt;&lt;volume&gt;19&lt;/volume&gt;&lt;number&gt;12&lt;/number&gt;&lt;edition&gt;2009/03/31&lt;/edition&gt;&lt;keywords&gt;&lt;keyword&gt;Brain/*physiology&lt;/keyword&gt;&lt;keyword&gt;Brain Mapping/*statistics &amp;amp; numerical data&lt;/keyword&gt;&lt;keyword&gt;Cognition/*physiology&lt;/keyword&gt;&lt;keyword&gt;Humans&lt;/keyword&gt;&lt;keyword&gt;Memory/*physiology&lt;/keyword&gt;&lt;keyword&gt;*Models, Neurological&lt;/keyword&gt;&lt;keyword&gt;Nerve Net/*physiology&lt;/keyword&gt;&lt;keyword&gt;Neuroradiography/methods&lt;/keyword&gt;&lt;keyword&gt;*Semantics&lt;/keyword&gt;&lt;/keywords&gt;&lt;dates&gt;&lt;year&gt;2009&lt;/year&gt;&lt;pub-dates&gt;&lt;date&gt;Dec&lt;/date&gt;&lt;/pub-dates&gt;&lt;/dates&gt;&lt;isbn&gt;1460-2199 (Electronic)&amp;#xD;1047-3211 (Linking)&lt;/isbn&gt;&lt;accession-num&gt;19329570&lt;/accession-num&gt;&lt;urls&gt;&lt;related-urls&gt;&lt;url&gt;https://www.ncbi.nlm.nih.gov/pubmed/19329570&lt;/url&gt;&lt;/related-urls&gt;&lt;/urls&gt;&lt;custom2&gt;PMC2774390&lt;/custom2&gt;&lt;electronic-resource-num&gt;10.1093/cercor/bhp055&lt;/electronic-resource-num&gt;&lt;/record&gt;&lt;/Cite&gt;&lt;/EndNote&gt;</w:instrText>
      </w:r>
      <w:r w:rsidR="00564258">
        <w:fldChar w:fldCharType="separate"/>
      </w:r>
      <w:r w:rsidR="00564258">
        <w:rPr>
          <w:noProof/>
        </w:rPr>
        <w:t>(Binder, Desai, Graves, &amp; Conant, 2009)</w:t>
      </w:r>
      <w:r w:rsidR="00564258">
        <w:fldChar w:fldCharType="end"/>
      </w:r>
      <w:r w:rsidR="00C2134D">
        <w:t>, t</w:t>
      </w:r>
      <w:r w:rsidR="00CC2B37">
        <w:t>hey propose that p</w:t>
      </w:r>
      <w:r>
        <w:t xml:space="preserve">erhaps interactions between mPFC and </w:t>
      </w:r>
      <w:r w:rsidRPr="0078186E">
        <w:rPr>
          <w:color w:val="000000" w:themeColor="text1"/>
        </w:rPr>
        <w:t xml:space="preserve">subcortical regions support abstract learning in the affective domain. </w:t>
      </w:r>
      <w:r w:rsidR="003B2486" w:rsidRPr="0078186E">
        <w:rPr>
          <w:color w:val="000000" w:themeColor="text1"/>
        </w:rPr>
        <w:t xml:space="preserve">The mPFC plays a large role in abstracting representations (predictions, learning, memory, stimulus-response associations) about the nature (patterning, rules, expectations) of learned/experienced stimuli/contexts (including threat learning and regulation,  </w:t>
      </w:r>
      <w:r w:rsidR="003B2486" w:rsidRPr="0078186E">
        <w:rPr>
          <w:color w:val="000000" w:themeColor="text1"/>
        </w:rPr>
        <w:lastRenderedPageBreak/>
        <w:t xml:space="preserve">reinforcement learning and valuation, memory and learning, autonomic and endocrine changes, representations of self, social cognition, and pain). </w:t>
      </w:r>
      <w:r w:rsidR="0078186E" w:rsidRPr="0078186E">
        <w:rPr>
          <w:color w:val="000000" w:themeColor="text1"/>
        </w:rPr>
        <w:t>Similarly</w:t>
      </w:r>
      <w:r w:rsidR="0078186E" w:rsidRPr="0078186E">
        <w:rPr>
          <w:color w:val="000000" w:themeColor="text1"/>
          <w:shd w:val="clear" w:color="auto" w:fill="FCFCFC"/>
        </w:rPr>
        <w:t xml:space="preserve">, the Somatic Marker Hypothesis  endorses the notion that </w:t>
      </w:r>
      <w:r w:rsidR="0078186E" w:rsidRPr="00B2072B">
        <w:rPr>
          <w:color w:val="000000" w:themeColor="text1"/>
        </w:rPr>
        <w:t xml:space="preserve">decision making is a process that is influenced by </w:t>
      </w:r>
      <w:r w:rsidR="0078186E" w:rsidRPr="005D44F6">
        <w:rPr>
          <w:color w:val="000000" w:themeColor="text1"/>
          <w:highlight w:val="yellow"/>
        </w:rPr>
        <w:t>somatic marker signals</w:t>
      </w:r>
      <w:r w:rsidR="0078186E" w:rsidRPr="00B2072B">
        <w:rPr>
          <w:color w:val="000000" w:themeColor="text1"/>
        </w:rPr>
        <w:t xml:space="preserve"> </w:t>
      </w:r>
      <w:r w:rsidR="005814A8">
        <w:rPr>
          <w:color w:val="000000" w:themeColor="text1"/>
        </w:rPr>
        <w:t xml:space="preserve">represented in ventral mPFC </w:t>
      </w:r>
      <w:r w:rsidR="0078186E" w:rsidRPr="00B2072B">
        <w:rPr>
          <w:color w:val="000000" w:themeColor="text1"/>
        </w:rPr>
        <w:t>that arise in bioregulatory processes, including those that express themselves in emotions and feelings. That is, the mPFC play</w:t>
      </w:r>
      <w:r w:rsidR="00112B2A">
        <w:rPr>
          <w:color w:val="000000" w:themeColor="text1"/>
        </w:rPr>
        <w:t>s</w:t>
      </w:r>
      <w:r w:rsidR="0078186E" w:rsidRPr="00B2072B">
        <w:rPr>
          <w:color w:val="000000" w:themeColor="text1"/>
        </w:rPr>
        <w:t xml:space="preserve"> a key role in mediating</w:t>
      </w:r>
      <w:r w:rsidR="0078186E" w:rsidRPr="00B52B0B">
        <w:rPr>
          <w:color w:val="000000" w:themeColor="text1"/>
        </w:rPr>
        <w:t xml:space="preserve"> </w:t>
      </w:r>
      <w:r w:rsidR="0078186E" w:rsidRPr="00B2072B">
        <w:rPr>
          <w:color w:val="000000" w:themeColor="text1"/>
        </w:rPr>
        <w:t>the</w:t>
      </w:r>
      <w:r w:rsidR="0078186E" w:rsidRPr="00B52B0B">
        <w:rPr>
          <w:color w:val="000000" w:themeColor="text1"/>
        </w:rPr>
        <w:t xml:space="preserve"> behavioral-neural circuit </w:t>
      </w:r>
      <w:r w:rsidR="0078186E" w:rsidRPr="00B2072B">
        <w:rPr>
          <w:color w:val="000000" w:themeColor="text1"/>
        </w:rPr>
        <w:t>integrating</w:t>
      </w:r>
      <w:r w:rsidR="0078186E" w:rsidRPr="00B52B0B">
        <w:rPr>
          <w:color w:val="000000" w:themeColor="text1"/>
          <w:shd w:val="clear" w:color="auto" w:fill="FCFCFC"/>
        </w:rPr>
        <w:t xml:space="preserve"> semantic encoding of external stimuli and internally stored motivational aspects of experience to form a separate controller of behavior </w:t>
      </w:r>
      <w:r w:rsidR="00564258">
        <w:rPr>
          <w:color w:val="000000" w:themeColor="text1"/>
          <w:shd w:val="clear" w:color="auto" w:fill="FCFCFC"/>
        </w:rPr>
        <w:fldChar w:fldCharType="begin"/>
      </w:r>
      <w:r w:rsidR="00564258">
        <w:rPr>
          <w:color w:val="000000" w:themeColor="text1"/>
          <w:shd w:val="clear" w:color="auto" w:fill="FCFCFC"/>
        </w:rPr>
        <w:instrText xml:space="preserve"> ADDIN EN.CITE &lt;EndNote&gt;&lt;Cite&gt;&lt;Author&gt;Bechara&lt;/Author&gt;&lt;Year&gt;2000&lt;/Year&gt;&lt;RecNum&gt;12538&lt;/RecNum&gt;&lt;DisplayText&gt;(Bechara, Damasio, &amp;amp; Damasio, 2000)&lt;/DisplayText&gt;&lt;record&gt;&lt;rec-number&gt;12538&lt;/rec-number&gt;&lt;foreign-keys&gt;&lt;key app="EN" db-id="pr5s50wajsx2wpefs26x0pz65t2pavtwwstd" timestamp="1584927731"&gt;12538&lt;/key&gt;&lt;/foreign-keys&gt;&lt;ref-type name="Journal Article"&gt;17&lt;/ref-type&gt;&lt;contributors&gt;&lt;authors&gt;&lt;author&gt;Bechara, A.&lt;/author&gt;&lt;author&gt;Damasio, H.&lt;/author&gt;&lt;author&gt;Damasio, A. R.&lt;/author&gt;&lt;/authors&gt;&lt;/contributors&gt;&lt;auth-address&gt;Department of Neurology, Division of Behavioral Neurology and Cognitive Neuroscience, University of Iowa College of Medicine, Iowa City, IA 52242, USA.&lt;/auth-address&gt;&lt;titles&gt;&lt;title&gt;Emotion, decision making and the orbitofrontal cortex&lt;/title&gt;&lt;secondary-title&gt;Cereb Cortex&lt;/secondary-title&gt;&lt;/titles&gt;&lt;periodical&gt;&lt;full-title&gt;Cereb Cortex&lt;/full-title&gt;&lt;/periodical&gt;&lt;pages&gt;295-307&lt;/pages&gt;&lt;volume&gt;10&lt;/volume&gt;&lt;number&gt;3&lt;/number&gt;&lt;edition&gt;2000/03/24&lt;/edition&gt;&lt;keywords&gt;&lt;keyword&gt;Animals&lt;/keyword&gt;&lt;keyword&gt;Cognition/*physiology&lt;/keyword&gt;&lt;keyword&gt;Decision Making/*physiology&lt;/keyword&gt;&lt;keyword&gt;Emotions/*physiology&lt;/keyword&gt;&lt;keyword&gt;Frontal Lobe/*physiology&lt;/keyword&gt;&lt;keyword&gt;Humans&lt;/keyword&gt;&lt;/keywords&gt;&lt;dates&gt;&lt;year&gt;2000&lt;/year&gt;&lt;pub-dates&gt;&lt;date&gt;Mar&lt;/date&gt;&lt;/pub-dates&gt;&lt;/dates&gt;&lt;isbn&gt;1047-3211 (Print)&amp;#xD;1047-3211 (Linking)&lt;/isbn&gt;&lt;accession-num&gt;10731224&lt;/accession-num&gt;&lt;urls&gt;&lt;related-urls&gt;&lt;url&gt;https://www.ncbi.nlm.nih.gov/pubmed/10731224&lt;/url&gt;&lt;/related-urls&gt;&lt;/urls&gt;&lt;electronic-resource-num&gt;10.1093/cercor/10.3.295&lt;/electronic-resource-num&gt;&lt;/record&gt;&lt;/Cite&gt;&lt;/EndNote&gt;</w:instrText>
      </w:r>
      <w:r w:rsidR="00564258">
        <w:rPr>
          <w:color w:val="000000" w:themeColor="text1"/>
          <w:shd w:val="clear" w:color="auto" w:fill="FCFCFC"/>
        </w:rPr>
        <w:fldChar w:fldCharType="separate"/>
      </w:r>
      <w:r w:rsidR="00564258">
        <w:rPr>
          <w:noProof/>
          <w:color w:val="000000" w:themeColor="text1"/>
          <w:shd w:val="clear" w:color="auto" w:fill="FCFCFC"/>
        </w:rPr>
        <w:t>(Bechara, Damasio, &amp; Damasio, 2000)</w:t>
      </w:r>
      <w:r w:rsidR="00564258">
        <w:rPr>
          <w:color w:val="000000" w:themeColor="text1"/>
          <w:shd w:val="clear" w:color="auto" w:fill="FCFCFC"/>
        </w:rPr>
        <w:fldChar w:fldCharType="end"/>
      </w:r>
      <w:r w:rsidR="0078186E" w:rsidRPr="00B2072B">
        <w:rPr>
          <w:color w:val="000000" w:themeColor="text1"/>
          <w:shd w:val="clear" w:color="auto" w:fill="FCFCFC"/>
        </w:rPr>
        <w:t>.</w:t>
      </w:r>
      <w:r w:rsidR="0078186E" w:rsidRPr="00B2072B">
        <w:rPr>
          <w:color w:val="000000" w:themeColor="text1"/>
        </w:rPr>
        <w:t xml:space="preserve"> </w:t>
      </w:r>
      <w:r w:rsidR="00C03E47" w:rsidRPr="005D44F6">
        <w:rPr>
          <w:color w:val="000000" w:themeColor="text1"/>
          <w:highlight w:val="yellow"/>
        </w:rPr>
        <w:t>For these reasons it has also been suggested that, a</w:t>
      </w:r>
      <w:r w:rsidR="00982712" w:rsidRPr="005D44F6">
        <w:rPr>
          <w:color w:val="000000" w:themeColor="text1"/>
          <w:highlight w:val="yellow"/>
        </w:rPr>
        <w:t>s in the case of ‘cold’ cognition</w:t>
      </w:r>
      <w:r w:rsidR="00E150A1" w:rsidRPr="005D44F6">
        <w:rPr>
          <w:color w:val="000000" w:themeColor="text1"/>
          <w:highlight w:val="yellow"/>
        </w:rPr>
        <w:t xml:space="preserve"> </w:t>
      </w:r>
      <w:r w:rsidR="00564258" w:rsidRPr="005D44F6">
        <w:rPr>
          <w:highlight w:val="yellow"/>
        </w:rPr>
        <w:fldChar w:fldCharType="begin">
          <w:fldData xml:space="preserve">PEVuZE5vdGU+PENpdGU+PEF1dGhvcj5Ub21wYXJ5PC9BdXRob3I+PFllYXI+MjAxNzwvWWVhcj48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</w:fldData>
        </w:fldChar>
      </w:r>
      <w:r w:rsidR="00564258" w:rsidRPr="005D44F6">
        <w:rPr>
          <w:highlight w:val="yellow"/>
        </w:rPr>
        <w:instrText xml:space="preserve"> ADDIN EN.CITE </w:instrText>
      </w:r>
      <w:r w:rsidR="00564258" w:rsidRPr="005D44F6">
        <w:rPr>
          <w:highlight w:val="yellow"/>
        </w:rPr>
        <w:fldChar w:fldCharType="begin">
          <w:fldData xml:space="preserve">PEVuZE5vdGU+PENpdGU+PEF1dGhvcj5Ub21wYXJ5PC9BdXRob3I+PFllYXI+MjAxNzwvWWVhcj48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</w:fldData>
        </w:fldChar>
      </w:r>
      <w:r w:rsidR="00564258" w:rsidRPr="005D44F6">
        <w:rPr>
          <w:highlight w:val="yellow"/>
        </w:rPr>
        <w:instrText xml:space="preserve"> ADDIN EN.CITE.DATA </w:instrText>
      </w:r>
      <w:r w:rsidR="00564258" w:rsidRPr="005D44F6">
        <w:rPr>
          <w:highlight w:val="yellow"/>
        </w:rPr>
      </w:r>
      <w:r w:rsidR="00564258" w:rsidRPr="005D44F6">
        <w:rPr>
          <w:highlight w:val="yellow"/>
        </w:rPr>
        <w:fldChar w:fldCharType="end"/>
      </w:r>
      <w:r w:rsidR="00564258" w:rsidRPr="005D44F6">
        <w:rPr>
          <w:highlight w:val="yellow"/>
        </w:rPr>
      </w:r>
      <w:r w:rsidR="00564258" w:rsidRPr="005D44F6">
        <w:rPr>
          <w:highlight w:val="yellow"/>
        </w:rPr>
        <w:fldChar w:fldCharType="separate"/>
      </w:r>
      <w:r w:rsidR="00564258" w:rsidRPr="005D44F6">
        <w:rPr>
          <w:noProof/>
          <w:highlight w:val="yellow"/>
        </w:rPr>
        <w:t>(Tompary &amp; Davachi, 2017)</w:t>
      </w:r>
      <w:r w:rsidR="00564258" w:rsidRPr="005D44F6">
        <w:rPr>
          <w:highlight w:val="yellow"/>
        </w:rPr>
        <w:fldChar w:fldCharType="end"/>
      </w:r>
      <w:r w:rsidR="00982712" w:rsidRPr="005D44F6">
        <w:rPr>
          <w:color w:val="000000" w:themeColor="text1"/>
          <w:highlight w:val="yellow"/>
        </w:rPr>
        <w:t>, interactions between subcortical regions involved in emotion and the mPFC play a role in consolidation of semantic-level affective memories</w:t>
      </w:r>
      <w:r w:rsidR="00112B2A" w:rsidRPr="005D44F6">
        <w:rPr>
          <w:color w:val="000000" w:themeColor="text1"/>
          <w:highlight w:val="yellow"/>
        </w:rPr>
        <w:t xml:space="preserve"> </w:t>
      </w:r>
      <w:r w:rsidR="00564258" w:rsidRPr="005D44F6">
        <w:rPr>
          <w:color w:val="000000" w:themeColor="text1"/>
          <w:highlight w:val="yellow"/>
        </w:rPr>
        <w:fldChar w:fldCharType="begin">
          <w:fldData xml:space="preserve">PEVuZE5vdGU+PENpdGU+PEF1dGhvcj5OaWV1d2VuaHVpczwvQXV0aG9yPjxZZWFyPjIwMTE8L1ll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</w:fldData>
        </w:fldChar>
      </w:r>
      <w:r w:rsidR="00564258" w:rsidRPr="005D44F6">
        <w:rPr>
          <w:color w:val="000000" w:themeColor="text1"/>
          <w:highlight w:val="yellow"/>
        </w:rPr>
        <w:instrText xml:space="preserve"> ADDIN EN.CITE </w:instrText>
      </w:r>
      <w:r w:rsidR="00564258" w:rsidRPr="005D44F6">
        <w:rPr>
          <w:color w:val="000000" w:themeColor="text1"/>
          <w:highlight w:val="yellow"/>
        </w:rPr>
        <w:fldChar w:fldCharType="begin">
          <w:fldData xml:space="preserve">PEVuZE5vdGU+PENpdGU+PEF1dGhvcj5OaWV1d2VuaHVpczwvQXV0aG9yPjxZZWFyPjIwMTE8L1ll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</w:fldData>
        </w:fldChar>
      </w:r>
      <w:r w:rsidR="00564258" w:rsidRPr="005D44F6">
        <w:rPr>
          <w:color w:val="000000" w:themeColor="text1"/>
          <w:highlight w:val="yellow"/>
        </w:rPr>
        <w:instrText xml:space="preserve"> ADDIN EN.CITE.DATA </w:instrText>
      </w:r>
      <w:r w:rsidR="00564258" w:rsidRPr="005D44F6">
        <w:rPr>
          <w:color w:val="000000" w:themeColor="text1"/>
          <w:highlight w:val="yellow"/>
        </w:rPr>
      </w:r>
      <w:r w:rsidR="00564258" w:rsidRPr="005D44F6">
        <w:rPr>
          <w:color w:val="000000" w:themeColor="text1"/>
          <w:highlight w:val="yellow"/>
        </w:rPr>
        <w:fldChar w:fldCharType="end"/>
      </w:r>
      <w:r w:rsidR="00564258" w:rsidRPr="005D44F6">
        <w:rPr>
          <w:color w:val="000000" w:themeColor="text1"/>
          <w:highlight w:val="yellow"/>
        </w:rPr>
      </w:r>
      <w:r w:rsidR="00564258" w:rsidRPr="005D44F6">
        <w:rPr>
          <w:color w:val="000000" w:themeColor="text1"/>
          <w:highlight w:val="yellow"/>
        </w:rPr>
        <w:fldChar w:fldCharType="separate"/>
      </w:r>
      <w:r w:rsidR="00564258" w:rsidRPr="005D44F6">
        <w:rPr>
          <w:noProof/>
          <w:color w:val="000000" w:themeColor="text1"/>
          <w:highlight w:val="yellow"/>
        </w:rPr>
        <w:t>(LaBar, 2003; Markowitsch &amp; Staniloiu, 2011; Nieuwenhuis &amp; Takashima, 2011)</w:t>
      </w:r>
      <w:r w:rsidR="00564258" w:rsidRPr="005D44F6">
        <w:rPr>
          <w:color w:val="000000" w:themeColor="text1"/>
          <w:highlight w:val="yellow"/>
        </w:rPr>
        <w:fldChar w:fldCharType="end"/>
      </w:r>
      <w:r w:rsidR="00982712" w:rsidRPr="005D44F6">
        <w:rPr>
          <w:color w:val="000000" w:themeColor="text1"/>
          <w:highlight w:val="yellow"/>
          <w:shd w:val="clear" w:color="auto" w:fill="FFFFFF"/>
        </w:rPr>
        <w:t>.</w:t>
      </w:r>
      <w:r w:rsidR="00982712" w:rsidRPr="0078186E">
        <w:rPr>
          <w:color w:val="000000" w:themeColor="text1"/>
          <w:shd w:val="clear" w:color="auto" w:fill="FFFFFF"/>
        </w:rPr>
        <w:t xml:space="preserve"> </w:t>
      </w:r>
    </w:p>
    <w:p w14:paraId="7D9CBE84" w14:textId="2F72A214" w:rsidR="009358EE" w:rsidRDefault="00E53071" w:rsidP="00E10377">
      <w:pPr>
        <w:spacing w:line="480" w:lineRule="auto"/>
      </w:pPr>
      <w:r w:rsidRPr="0078186E">
        <w:rPr>
          <w:color w:val="000000" w:themeColor="text1"/>
        </w:rPr>
        <w:tab/>
      </w:r>
      <w:r w:rsidR="0078186E" w:rsidRPr="0078186E">
        <w:rPr>
          <w:color w:val="000000" w:themeColor="text1"/>
        </w:rPr>
        <w:t>T</w:t>
      </w:r>
      <w:r w:rsidR="00D82AB8" w:rsidRPr="0078186E">
        <w:rPr>
          <w:color w:val="000000" w:themeColor="text1"/>
        </w:rPr>
        <w:t>he concept of affective schemas has been</w:t>
      </w:r>
      <w:r w:rsidR="006179A9">
        <w:rPr>
          <w:color w:val="000000" w:themeColor="text1"/>
        </w:rPr>
        <w:t xml:space="preserve"> a</w:t>
      </w:r>
      <w:r w:rsidR="00D82AB8" w:rsidRPr="0078186E">
        <w:rPr>
          <w:color w:val="000000" w:themeColor="text1"/>
        </w:rPr>
        <w:t xml:space="preserve"> focus within the clinical literature</w:t>
      </w:r>
      <w:r w:rsidR="0078186E" w:rsidRPr="0078186E">
        <w:rPr>
          <w:color w:val="000000" w:themeColor="text1"/>
        </w:rPr>
        <w:t xml:space="preserve">; </w:t>
      </w:r>
      <w:r w:rsidR="00CD06E2" w:rsidRPr="0078186E">
        <w:rPr>
          <w:color w:val="000000" w:themeColor="text1"/>
        </w:rPr>
        <w:t xml:space="preserve">Messina </w:t>
      </w:r>
      <w:r w:rsidR="0078186E" w:rsidRPr="0078186E">
        <w:rPr>
          <w:color w:val="000000" w:themeColor="text1"/>
        </w:rPr>
        <w:t xml:space="preserve">et al. </w:t>
      </w:r>
      <w:r w:rsidR="00564258">
        <w:rPr>
          <w:color w:val="000000" w:themeColor="text1"/>
        </w:rPr>
        <w:fldChar w:fldCharType="begin">
          <w:fldData xml:space="preserve">PEVuZE5vdGU+PENpdGUgRXhjbHVkZUF1dGg9IjEiPjxBdXRob3I+TWVzc2luYTwvQXV0aG9yPjxZ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</w:fldData>
        </w:fldChar>
      </w:r>
      <w:r w:rsidR="00564258">
        <w:rPr>
          <w:color w:val="000000" w:themeColor="text1"/>
        </w:rPr>
        <w:instrText xml:space="preserve"> ADDIN EN.CITE </w:instrText>
      </w:r>
      <w:r w:rsidR="00564258">
        <w:rPr>
          <w:color w:val="000000" w:themeColor="text1"/>
        </w:rPr>
        <w:fldChar w:fldCharType="begin">
          <w:fldData xml:space="preserve">PEVuZE5vdGU+PENpdGUgRXhjbHVkZUF1dGg9IjEiPjxBdXRob3I+TWVzc2luYTwvQXV0aG9yPjxZ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2016)</w:t>
      </w:r>
      <w:r w:rsidR="00564258">
        <w:rPr>
          <w:color w:val="000000" w:themeColor="text1"/>
        </w:rPr>
        <w:fldChar w:fldCharType="end"/>
      </w:r>
      <w:r w:rsidR="00A35240">
        <w:rPr>
          <w:color w:val="000000" w:themeColor="text1"/>
        </w:rPr>
        <w:t xml:space="preserve"> </w:t>
      </w:r>
      <w:r w:rsidR="00CD06E2" w:rsidRPr="0078186E">
        <w:rPr>
          <w:color w:val="000000" w:themeColor="text1"/>
        </w:rPr>
        <w:t xml:space="preserve">explain that the clinical field recognizes that the motivating and affect-eliciting properties of experience are stored in its schematic memory traces </w:t>
      </w:r>
      <w:r w:rsidR="00564258">
        <w:rPr>
          <w:color w:val="000000" w:themeColor="text1"/>
        </w:rPr>
        <w:fldChar w:fldCharType="begin"/>
      </w:r>
      <w:r w:rsidR="00564258">
        <w:rPr>
          <w:color w:val="000000" w:themeColor="text1"/>
        </w:rPr>
        <w:instrText xml:space="preserve"> ADDIN EN.CITE &lt;EndNote&gt;&lt;Cite&gt;&lt;Author&gt;Greenberg&lt;/Author&gt;&lt;Year&gt;2006&lt;/Year&gt;&lt;RecNum&gt;12546&lt;/RecNum&gt;&lt;DisplayText&gt;(Greenberg &amp;amp; Pascual-Leone, 2006)&lt;/DisplayText&gt;&lt;record&gt;&lt;rec-number&gt;12546&lt;/rec-number&gt;&lt;foreign-keys&gt;&lt;key app="EN" db-id="pr5s50wajsx2wpefs26x0pz65t2pavtwwstd" timestamp="1584928098"&gt;12546&lt;/key&gt;&lt;/foreign-keys&gt;&lt;ref-type name="Journal Article"&gt;17&lt;/ref-type&gt;&lt;contributors&gt;&lt;authors&gt;&lt;author&gt;Greenberg, L. S.&lt;/author&gt;&lt;author&gt;Pascual-Leone, A.&lt;/author&gt;&lt;/authors&gt;&lt;/contributors&gt;&lt;auth-address&gt;York University, Toronto, Ontario, CA M3J 1P3. lgrnberg@yorku.ca&lt;/auth-address&gt;&lt;titles&gt;&lt;title&gt;Emotion in psychotherapy: a practice-friendly research review&lt;/title&gt;&lt;secondary-title&gt;J Clin Psychol&lt;/secondary-title&gt;&lt;/titles&gt;&lt;periodical&gt;&lt;full-title&gt;J Clin Psychol&lt;/full-title&gt;&lt;abbr-1&gt;Journal of clinical psychology&lt;/abbr-1&gt;&lt;/periodical&gt;&lt;pages&gt;611-30&lt;/pages&gt;&lt;volume&gt;62&lt;/volume&gt;&lt;number&gt;5&lt;/number&gt;&lt;edition&gt;2006/03/09&lt;/edition&gt;&lt;keywords&gt;&lt;keyword&gt;*Affect&lt;/keyword&gt;&lt;keyword&gt;Depression/therapy&lt;/keyword&gt;&lt;keyword&gt;*Friends&lt;/keyword&gt;&lt;keyword&gt;Humans&lt;/keyword&gt;&lt;keyword&gt;Personality Disorders/therapy&lt;/keyword&gt;&lt;keyword&gt;*Practice Patterns, Physicians&amp;apos;&lt;/keyword&gt;&lt;keyword&gt;Professional Competence&lt;/keyword&gt;&lt;keyword&gt;*Professional-Patient Relations&lt;/keyword&gt;&lt;keyword&gt;Psychotherapy/*methods&lt;/keyword&gt;&lt;/keywords&gt;&lt;dates&gt;&lt;year&gt;2006&lt;/year&gt;&lt;pub-dates&gt;&lt;date&gt;May&lt;/date&gt;&lt;/pub-dates&gt;&lt;/dates&gt;&lt;isbn&gt;0021-9762 (Print)&amp;#xD;0021-9762 (Linking)&lt;/isbn&gt;&lt;accession-num&gt;16523500&lt;/accession-num&gt;&lt;urls&gt;&lt;related-urls&gt;&lt;url&gt;https://www.ncbi.nlm.nih.gov/pubmed/16523500&lt;/url&gt;&lt;/related-urls&gt;&lt;/urls&gt;&lt;electronic-resource-num&gt;10.1002/jclp.20252&lt;/electronic-resource-num&gt;&lt;/record&gt;&lt;/Cite&gt;&lt;/EndNote&gt;</w:instrText>
      </w:r>
      <w:r w:rsidR="00564258">
        <w:rPr>
          <w:color w:val="000000" w:themeColor="text1"/>
        </w:rPr>
        <w:fldChar w:fldCharType="separate"/>
      </w:r>
      <w:r w:rsidR="00564258">
        <w:rPr>
          <w:noProof/>
          <w:color w:val="000000" w:themeColor="text1"/>
        </w:rPr>
        <w:t>(Greenberg &amp; Pascual-Leone, 2006)</w:t>
      </w:r>
      <w:r w:rsidR="00564258">
        <w:rPr>
          <w:color w:val="000000" w:themeColor="text1"/>
        </w:rPr>
        <w:fldChar w:fldCharType="end"/>
      </w:r>
      <w:r w:rsidR="00F16C31">
        <w:rPr>
          <w:color w:val="000000" w:themeColor="text1"/>
        </w:rPr>
        <w:t>. They go on to suggest that</w:t>
      </w:r>
      <w:r w:rsidR="00F16C31" w:rsidRPr="0078186E">
        <w:rPr>
          <w:color w:val="000000" w:themeColor="text1"/>
        </w:rPr>
        <w:t xml:space="preserve"> </w:t>
      </w:r>
      <w:r w:rsidR="00F16C31" w:rsidRPr="0078186E">
        <w:rPr>
          <w:color w:val="000000" w:themeColor="text1"/>
          <w:shd w:val="clear" w:color="auto" w:fill="FCFCFC"/>
        </w:rPr>
        <w:t>individual differences in emotion regulation</w:t>
      </w:r>
      <w:r w:rsidR="00F16C31">
        <w:rPr>
          <w:color w:val="000000" w:themeColor="text1"/>
          <w:shd w:val="clear" w:color="auto" w:fill="FCFCFC"/>
        </w:rPr>
        <w:t xml:space="preserve"> (e.g., </w:t>
      </w:r>
      <w:r w:rsidR="00F16C31" w:rsidRPr="0078186E">
        <w:rPr>
          <w:color w:val="000000" w:themeColor="text1"/>
          <w:shd w:val="clear" w:color="auto" w:fill="FCFCFC"/>
        </w:rPr>
        <w:t>rigid and exaggerated emotional responses</w:t>
      </w:r>
      <w:r w:rsidR="00F16C31">
        <w:rPr>
          <w:color w:val="000000" w:themeColor="text1"/>
          <w:shd w:val="clear" w:color="auto" w:fill="FCFCFC"/>
        </w:rPr>
        <w:t xml:space="preserve"> versus reflective, flexible responses)</w:t>
      </w:r>
      <w:r w:rsidR="00F16C31" w:rsidRPr="0078186E">
        <w:rPr>
          <w:color w:val="000000" w:themeColor="text1"/>
          <w:shd w:val="clear" w:color="auto" w:fill="FCFCFC"/>
        </w:rPr>
        <w:t xml:space="preserve"> may ensue from the organization of semantic</w:t>
      </w:r>
      <w:r w:rsidR="00F16C31">
        <w:rPr>
          <w:color w:val="000000" w:themeColor="text1"/>
          <w:shd w:val="clear" w:color="auto" w:fill="FCFCFC"/>
        </w:rPr>
        <w:t>-level learning</w:t>
      </w:r>
      <w:r w:rsidR="00326C65">
        <w:rPr>
          <w:color w:val="000000" w:themeColor="text1"/>
          <w:shd w:val="clear" w:color="auto" w:fill="FCFCFC"/>
        </w:rPr>
        <w:t>.</w:t>
      </w:r>
      <w:r w:rsidR="00F16C31">
        <w:rPr>
          <w:color w:val="000000" w:themeColor="text1"/>
          <w:shd w:val="clear" w:color="auto" w:fill="FCFCFC"/>
        </w:rPr>
        <w:t xml:space="preserve"> </w:t>
      </w:r>
      <w:r w:rsidR="004C5EEE">
        <w:rPr>
          <w:color w:val="000000" w:themeColor="text1"/>
          <w:shd w:val="clear" w:color="auto" w:fill="FCFCFC"/>
        </w:rPr>
        <w:t xml:space="preserve">Indeed, </w:t>
      </w:r>
      <w:r w:rsidR="0078186E" w:rsidRPr="0078186E">
        <w:rPr>
          <w:color w:val="000000" w:themeColor="text1"/>
        </w:rPr>
        <w:t xml:space="preserve">revising </w:t>
      </w:r>
      <w:r w:rsidR="004C5EEE">
        <w:rPr>
          <w:color w:val="000000" w:themeColor="text1"/>
        </w:rPr>
        <w:t xml:space="preserve">maladaptive </w:t>
      </w:r>
      <w:r w:rsidR="0078186E" w:rsidRPr="0078186E">
        <w:rPr>
          <w:color w:val="000000" w:themeColor="text1"/>
        </w:rPr>
        <w:t>affective schem</w:t>
      </w:r>
      <w:r w:rsidR="000B51DC">
        <w:rPr>
          <w:color w:val="000000" w:themeColor="text1"/>
        </w:rPr>
        <w:t>a</w:t>
      </w:r>
      <w:r w:rsidR="0078186E" w:rsidRPr="0078186E">
        <w:rPr>
          <w:color w:val="000000" w:themeColor="text1"/>
        </w:rPr>
        <w:t>s is central to many psychotherapeutic practices</w:t>
      </w:r>
      <w:r w:rsidR="00CD06E2" w:rsidRPr="0078186E">
        <w:rPr>
          <w:color w:val="000000" w:themeColor="text1"/>
        </w:rPr>
        <w:t>.</w:t>
      </w:r>
      <w:r w:rsidR="0078186E" w:rsidRPr="0078186E">
        <w:rPr>
          <w:color w:val="000000" w:themeColor="text1"/>
        </w:rPr>
        <w:t xml:space="preserve"> </w:t>
      </w:r>
      <w:r w:rsidR="00740359">
        <w:rPr>
          <w:color w:val="000000" w:themeColor="text1"/>
        </w:rPr>
        <w:t xml:space="preserve">Young et al., </w:t>
      </w:r>
      <w:r w:rsidR="00564258">
        <w:rPr>
          <w:color w:val="000000" w:themeColor="text1"/>
        </w:rPr>
        <w:fldChar w:fldCharType="begin"/>
      </w:r>
      <w:r w:rsidR="00564258">
        <w:rPr>
          <w:color w:val="000000" w:themeColor="text1"/>
        </w:rPr>
        <w:instrText xml:space="preserve"> ADDIN EN.CITE &lt;EndNote&gt;&lt;Cite ExcludeAuth="1"&gt;&lt;Author&gt;Young&lt;/Author&gt;&lt;Year&gt;2003&lt;/Year&gt;&lt;RecNum&gt;12547&lt;/RecNum&gt;&lt;DisplayText&gt;(2003)&lt;/DisplayText&gt;&lt;record&gt;&lt;rec-number&gt;12547&lt;/rec-number&gt;&lt;foreign-keys&gt;&lt;key app="EN" db-id="pr5s50wajsx2wpefs26x0pz65t2pavtwwstd" timestamp="1584928450"&gt;12547&lt;/key&gt;&lt;/foreign-keys&gt;&lt;ref-type name="Book"&gt;6&lt;/ref-type&gt;&lt;contributors&gt;&lt;authors&gt;&lt;author&gt;Young, J. E.&lt;/author&gt;&lt;author&gt;Klosko, J. S.&lt;/author&gt;&lt;author&gt;Weishaar, M. E. &lt;/author&gt;&lt;/authors&gt;&lt;/contributors&gt;&lt;titles&gt;&lt;title&gt;Schema therapy: A practitioner&amp;apos;s guide&lt;/title&gt;&lt;/titles&gt;&lt;dates&gt;&lt;year&gt;2003&lt;/year&gt;&lt;/dates&gt;&lt;pub-location&gt;New York&lt;/pub-location&gt;&lt;publisher&gt;Guilford Press&lt;/publisher&gt;&lt;urls&gt;&lt;/urls&gt;&lt;/record&gt;&lt;/Cite&gt;&lt;/EndNote&gt;</w:instrText>
      </w:r>
      <w:r w:rsidR="00564258">
        <w:rPr>
          <w:color w:val="000000" w:themeColor="text1"/>
        </w:rPr>
        <w:fldChar w:fldCharType="separate"/>
      </w:r>
      <w:r w:rsidR="00564258">
        <w:rPr>
          <w:noProof/>
          <w:color w:val="000000" w:themeColor="text1"/>
        </w:rPr>
        <w:t>(2003)</w:t>
      </w:r>
      <w:r w:rsidR="00564258">
        <w:rPr>
          <w:color w:val="000000" w:themeColor="text1"/>
        </w:rPr>
        <w:fldChar w:fldCharType="end"/>
      </w:r>
      <w:r w:rsidR="00740359">
        <w:rPr>
          <w:color w:val="000000" w:themeColor="text1"/>
        </w:rPr>
        <w:t xml:space="preserve"> have pointed out that neurobiological models of the bidirectional relationship between mPFC and subcortical regions </w:t>
      </w:r>
      <w:r w:rsidR="00564258">
        <w:rPr>
          <w:color w:val="000000" w:themeColor="text1"/>
        </w:rPr>
        <w:fldChar w:fldCharType="begin">
          <w:fldData xml:space="preserve">PEVuZE5vdGU+PENpdGU+PEF1dGhvcj5MaWtodGlrPC9BdXRob3I+PFllYXI+MjAxNTwvWWVhcj48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MaWtodGlrPC9BdXRob3I+PFllYXI+MjAxNTwvWWVhcj48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e.g., Etkin, Egner, &amp; Kalisch, 2011; Likhtik &amp; Paz, 2015)</w:t>
      </w:r>
      <w:r w:rsidR="00564258">
        <w:rPr>
          <w:color w:val="000000" w:themeColor="text1"/>
        </w:rPr>
        <w:fldChar w:fldCharType="end"/>
      </w:r>
      <w:r w:rsidR="00BB2F72">
        <w:rPr>
          <w:color w:val="000000" w:themeColor="text1"/>
        </w:rPr>
        <w:t xml:space="preserve"> </w:t>
      </w:r>
      <w:r w:rsidR="00740359">
        <w:rPr>
          <w:color w:val="000000" w:themeColor="text1"/>
        </w:rPr>
        <w:t xml:space="preserve">are consistent with </w:t>
      </w:r>
      <w:r w:rsidR="00740359" w:rsidRPr="00A816F3">
        <w:t xml:space="preserve">models in the </w:t>
      </w:r>
      <w:r w:rsidR="00740359">
        <w:t>clinical</w:t>
      </w:r>
      <w:r w:rsidR="00740359" w:rsidRPr="00A816F3">
        <w:t xml:space="preserve"> literature in which </w:t>
      </w:r>
      <w:r w:rsidR="00740359" w:rsidRPr="005D44F6">
        <w:rPr>
          <w:highlight w:val="yellow"/>
        </w:rPr>
        <w:t xml:space="preserve">schema activation triggers </w:t>
      </w:r>
      <w:r w:rsidR="00487ACF" w:rsidRPr="005D44F6">
        <w:rPr>
          <w:highlight w:val="yellow"/>
        </w:rPr>
        <w:t xml:space="preserve">(adaptive or maladaptive) </w:t>
      </w:r>
      <w:r w:rsidR="00740359" w:rsidRPr="005D44F6">
        <w:rPr>
          <w:highlight w:val="yellow"/>
        </w:rPr>
        <w:t>“coping responses.”</w:t>
      </w:r>
      <w:r w:rsidR="00BB2F72">
        <w:t xml:space="preserve"> Izard</w:t>
      </w:r>
      <w:r w:rsidR="00074C0C">
        <w:t xml:space="preserve"> </w:t>
      </w:r>
      <w:r w:rsidR="00564258">
        <w:fldChar w:fldCharType="begin"/>
      </w:r>
      <w:r w:rsidR="00564258">
        <w:instrText xml:space="preserve"> ADDIN EN.CITE &lt;EndNote&gt;&lt;Cite ExcludeAuth="1"&gt;&lt;Author&gt;Izard&lt;/Author&gt;&lt;Year&gt;2011&lt;/Year&gt;&lt;RecNum&gt;12548&lt;/RecNum&gt;&lt;DisplayText&gt;(2011)&lt;/DisplayText&gt;&lt;record&gt;&lt;rec-number&gt;12548&lt;/rec-number&gt;&lt;foreign-keys&gt;&lt;key app="EN" db-id="pr5s50wajsx2wpefs26x0pz65t2pavtwwstd" timestamp="1584928872"&gt;12548&lt;/key&gt;&lt;/foreign-keys&gt;&lt;ref-type name="Journal Article"&gt;17&lt;/ref-type&gt;&lt;contributors&gt;&lt;authors&gt;&lt;author&gt;Izard, C. E.&lt;/author&gt;&lt;author&gt;Woodburn, E. M.&lt;/author&gt;&lt;author&gt;Finlon, K. J.&lt;/author&gt;&lt;author&gt;Krauthamer-Ewing, E. S.&lt;/author&gt;&lt;author&gt;Grossman, S. R.&lt;/author&gt;&lt;author&gt;Seidenfeld, A&lt;/author&gt;&lt;/authors&gt;&lt;/contributors&gt;&lt;titles&gt;&lt;title&gt;Emotion Knowledge, Emotion Utilization, and Emotion Regulation&lt;/title&gt;&lt;secondary-title&gt;Emotion Review&lt;/secondary-title&gt;&lt;/titles&gt;&lt;periodical&gt;&lt;full-title&gt;Emotion Review&lt;/full-title&gt;&lt;/periodical&gt;&lt;pages&gt;44–52&lt;/pages&gt;&lt;volume&gt;3&lt;/volume&gt;&lt;number&gt;1&lt;/number&gt;&lt;dates&gt;&lt;year&gt;2011&lt;/year&gt;&lt;/dates&gt;&lt;urls&gt;&lt;/urls&gt;&lt;/record&gt;&lt;/Cite&gt;&lt;/EndNote&gt;</w:instrText>
      </w:r>
      <w:r w:rsidR="00564258">
        <w:fldChar w:fldCharType="separate"/>
      </w:r>
      <w:r w:rsidR="00564258">
        <w:rPr>
          <w:noProof/>
        </w:rPr>
        <w:t>(2011)</w:t>
      </w:r>
      <w:r w:rsidR="00564258">
        <w:fldChar w:fldCharType="end"/>
      </w:r>
      <w:r w:rsidR="00BB2F72">
        <w:t>, who also note</w:t>
      </w:r>
      <w:r w:rsidR="00541CAA">
        <w:t>s</w:t>
      </w:r>
      <w:r w:rsidR="00BB2F72">
        <w:t xml:space="preserve"> the parallels between mPFC-subcortical connectivity behavior and the activation of emotional schemas, explain that emotion-eliciting </w:t>
      </w:r>
      <w:r w:rsidR="009358EE">
        <w:t>stimuli</w:t>
      </w:r>
      <w:r w:rsidR="00BB2F72">
        <w:t xml:space="preserve"> in the </w:t>
      </w:r>
      <w:r w:rsidR="00BB2F72">
        <w:lastRenderedPageBreak/>
        <w:t xml:space="preserve">environment </w:t>
      </w:r>
      <w:r w:rsidR="009358EE">
        <w:t xml:space="preserve">operate to activate these learned emotional schemas, and by doing </w:t>
      </w:r>
      <w:r w:rsidR="00614611">
        <w:t>s</w:t>
      </w:r>
      <w:r w:rsidR="009358EE">
        <w:t xml:space="preserve">o are activating memories that created those schemas, even without conscious appraisal </w:t>
      </w:r>
      <w:r w:rsidR="00564258">
        <w:fldChar w:fldCharType="begin"/>
      </w:r>
      <w:r w:rsidR="00564258">
        <w:instrText xml:space="preserve"> ADDIN EN.CITE &lt;EndNote&gt;&lt;Cite&gt;&lt;Author&gt;Ellsworth&lt;/Author&gt;&lt;Year&gt;2003&lt;/Year&gt;&lt;RecNum&gt;12549&lt;/RecNum&gt;&lt;DisplayText&gt;(Ellsworth &amp;amp; Scherer, 2003)&lt;/DisplayText&gt;&lt;record&gt;&lt;rec-number&gt;12549&lt;/rec-number&gt;&lt;foreign-keys&gt;&lt;key app="EN" db-id="pr5s50wajsx2wpefs26x0pz65t2pavtwwstd" timestamp="1584929019"&gt;12549&lt;/key&gt;&lt;/foreign-keys&gt;&lt;ref-type name="Book Section"&gt;5&lt;/ref-type&gt;&lt;contributors&gt;&lt;authors&gt;&lt;author&gt;Ellsworth, P. C.&lt;/author&gt;&lt;author&gt;Scherer, K. R.&lt;/author&gt;&lt;/authors&gt;&lt;secondary-authors&gt;&lt;author&gt;R. J. Davidson, K. R. Scherer, &amp;amp; H. H. Goldsmith&lt;/author&gt;&lt;/secondary-authors&gt;&lt;/contributors&gt;&lt;titles&gt;&lt;title&gt;Appraisal processes in emotion. &lt;/title&gt;&lt;secondary-title&gt;Series in affective science. Handbook of affective sciences &lt;/secondary-title&gt;&lt;/titles&gt;&lt;pages&gt;572–595&lt;/pages&gt;&lt;dates&gt;&lt;year&gt;2003&lt;/year&gt;&lt;/dates&gt;&lt;publisher&gt;Oxford University Press&lt;/publisher&gt;&lt;urls&gt;&lt;/urls&gt;&lt;/record&gt;&lt;/Cite&gt;&lt;/EndNote&gt;</w:instrText>
      </w:r>
      <w:r w:rsidR="00564258">
        <w:fldChar w:fldCharType="separate"/>
      </w:r>
      <w:r w:rsidR="00564258">
        <w:rPr>
          <w:noProof/>
        </w:rPr>
        <w:t>(Ellsworth &amp; Scherer, 2003)</w:t>
      </w:r>
      <w:r w:rsidR="00564258">
        <w:fldChar w:fldCharType="end"/>
      </w:r>
      <w:r w:rsidR="009358EE">
        <w:t>.</w:t>
      </w:r>
    </w:p>
    <w:p w14:paraId="0B960E93" w14:textId="22C105E0" w:rsidR="005B594D" w:rsidRDefault="006E4864" w:rsidP="00E10377">
      <w:pPr>
        <w:spacing w:line="480" w:lineRule="auto"/>
        <w:ind w:firstLine="720"/>
      </w:pPr>
      <w:r>
        <w:t>Given the nature of emotional processes and the ‘episodic</w:t>
      </w:r>
      <w:r w:rsidR="000B6F44">
        <w:t xml:space="preserve">-like’ </w:t>
      </w:r>
      <w:r>
        <w:t xml:space="preserve">learning that </w:t>
      </w:r>
      <w:r w:rsidR="000B6F44">
        <w:t xml:space="preserve">is supported by </w:t>
      </w:r>
      <w:r w:rsidR="00FD3B1B">
        <w:t xml:space="preserve">subcortical </w:t>
      </w:r>
      <w:r w:rsidR="000B6F44">
        <w:t>neurobiolog</w:t>
      </w:r>
      <w:r w:rsidR="00FD3B1B">
        <w:t>y</w:t>
      </w:r>
      <w:r w:rsidR="000B6F44">
        <w:t xml:space="preserve"> (</w:t>
      </w:r>
      <w:r w:rsidR="00FD3B1B">
        <w:t>with</w:t>
      </w:r>
      <w:r w:rsidR="000B6F44">
        <w:t xml:space="preserve"> amygdala</w:t>
      </w:r>
      <w:r w:rsidR="00FD3B1B">
        <w:t xml:space="preserve"> learning being a prime example</w:t>
      </w:r>
      <w:r w:rsidR="000B6F44">
        <w:t xml:space="preserve">), </w:t>
      </w:r>
      <w:r w:rsidR="000B6F44" w:rsidRPr="005D44F6">
        <w:rPr>
          <w:highlight w:val="yellow"/>
        </w:rPr>
        <w:t>perhaps semanti</w:t>
      </w:r>
      <w:r w:rsidR="00602C91" w:rsidRPr="005D44F6">
        <w:rPr>
          <w:highlight w:val="yellow"/>
        </w:rPr>
        <w:t>c</w:t>
      </w:r>
      <w:r w:rsidR="000B6F44" w:rsidRPr="005D44F6">
        <w:rPr>
          <w:highlight w:val="yellow"/>
        </w:rPr>
        <w:t>izing processes in the affective domain do not depend on explicit, or conscious, processes.</w:t>
      </w:r>
      <w:r w:rsidR="000B6F44">
        <w:t xml:space="preserve"> </w:t>
      </w:r>
      <w:r w:rsidR="00524D3A">
        <w:t>Indeed, affective learning can happen without conscious awareness</w:t>
      </w:r>
      <w:r w:rsidR="0074516E">
        <w:t xml:space="preserve"> </w:t>
      </w:r>
      <w:r w:rsidR="00564258">
        <w:fldChar w:fldCharType="begin"/>
      </w:r>
      <w:r w:rsidR="00564258">
        <w:instrText xml:space="preserve"> ADDIN EN.CITE &lt;EndNote&gt;&lt;Cite&gt;&lt;Author&gt;Raio&lt;/Author&gt;&lt;Year&gt;2012&lt;/Year&gt;&lt;RecNum&gt;12719&lt;/RecNum&gt;&lt;DisplayText&gt;(Raio, Carmel, Carrasco, &amp;amp; Phelps, 2012)&lt;/DisplayText&gt;&lt;record&gt;&lt;rec-number&gt;12719&lt;/rec-number&gt;&lt;foreign-keys&gt;&lt;key app="EN" db-id="pr5s50wajsx2wpefs26x0pz65t2pavtwwstd" timestamp="1585575503"&gt;12719&lt;/key&gt;&lt;/foreign-keys&gt;&lt;ref-type name="Journal Article"&gt;17&lt;/ref-type&gt;&lt;contributors&gt;&lt;authors&gt;&lt;author&gt;Raio, C. M.&lt;/author&gt;&lt;author&gt;Carmel, D.&lt;/author&gt;&lt;author&gt;Carrasco, M.&lt;/author&gt;&lt;author&gt;Phelps, E. A.&lt;/author&gt;&lt;/authors&gt;&lt;/contributors&gt;&lt;titles&gt;&lt;title&gt;Nonconscious fear is quickly acquired but swiftly forgotten&lt;/title&gt;&lt;secondary-title&gt;Curr Biol&lt;/secondary-title&gt;&lt;/titles&gt;&lt;periodical&gt;&lt;full-title&gt;Curr Biol&lt;/full-title&gt;&lt;/periodical&gt;&lt;pages&gt;R477-9&lt;/pages&gt;&lt;volume&gt;22&lt;/volume&gt;&lt;number&gt;12&lt;/number&gt;&lt;edition&gt;2012/06/23&lt;/edition&gt;&lt;keywords&gt;&lt;keyword&gt;Conditioning, Classical/physiology&lt;/keyword&gt;&lt;keyword&gt;Electric Stimulation&lt;/keyword&gt;&lt;keyword&gt;Face&lt;/keyword&gt;&lt;keyword&gt;Fear/*psychology&lt;/keyword&gt;&lt;keyword&gt;Female&lt;/keyword&gt;&lt;keyword&gt;Humans&lt;/keyword&gt;&lt;keyword&gt;Learning/*physiology&lt;/keyword&gt;&lt;keyword&gt;Male&lt;/keyword&gt;&lt;keyword&gt;Memory/*physiology&lt;/keyword&gt;&lt;keyword&gt;Photic Stimulation&lt;/keyword&gt;&lt;keyword&gt;Time Factors&lt;/keyword&gt;&lt;keyword&gt;*Unconscious, Psychology&lt;/keyword&gt;&lt;/keywords&gt;&lt;dates&gt;&lt;year&gt;2012&lt;/year&gt;&lt;pub-dates&gt;&lt;date&gt;Jun 19&lt;/date&gt;&lt;/pub-dates&gt;&lt;/dates&gt;&lt;isbn&gt;1879-0445 (Electronic)&amp;#xD;0960-9822 (Linking)&lt;/isbn&gt;&lt;accession-num&gt;22720676&lt;/accession-num&gt;&lt;urls&gt;&lt;related-urls&gt;&lt;url&gt;https://www.ncbi.nlm.nih.gov/pubmed/22720676&lt;/url&gt;&lt;/related-urls&gt;&lt;/urls&gt;&lt;custom2&gt;PMC3758872&lt;/custom2&gt;&lt;electronic-resource-num&gt;10.1016/j.cub.2012.04.023&lt;/electronic-resource-num&gt;&lt;/record&gt;&lt;/Cite&gt;&lt;/EndNote&gt;</w:instrText>
      </w:r>
      <w:r w:rsidR="00564258">
        <w:fldChar w:fldCharType="separate"/>
      </w:r>
      <w:r w:rsidR="00564258">
        <w:rPr>
          <w:noProof/>
        </w:rPr>
        <w:t>(Raio, Carmel, Carrasco, &amp; Phelps, 2012)</w:t>
      </w:r>
      <w:r w:rsidR="00564258">
        <w:fldChar w:fldCharType="end"/>
      </w:r>
      <w:r w:rsidR="00524D3A">
        <w:t xml:space="preserve">, yet the learning can be </w:t>
      </w:r>
      <w:r w:rsidR="00ED7C31">
        <w:t xml:space="preserve">robust and influence behavior. </w:t>
      </w:r>
      <w:r w:rsidR="002C2163">
        <w:t>This is important since maltreatment experiences are more likely to occur prior to the onset of explicit memory; that is,</w:t>
      </w:r>
      <w:r w:rsidR="004662A7">
        <w:t xml:space="preserve"> </w:t>
      </w:r>
      <w:r w:rsidR="002C2163" w:rsidRPr="004B3DA3">
        <w:t>the highest rate of victimization</w:t>
      </w:r>
      <w:r w:rsidR="002C2163">
        <w:t xml:space="preserve"> of </w:t>
      </w:r>
      <w:r w:rsidR="004B3DA3">
        <w:t>c</w:t>
      </w:r>
      <w:r w:rsidR="004B3DA3" w:rsidRPr="004B3DA3">
        <w:t xml:space="preserve">hildren </w:t>
      </w:r>
      <w:r w:rsidR="002C2163">
        <w:t>occurs in</w:t>
      </w:r>
      <w:r w:rsidR="004B3DA3" w:rsidRPr="004B3DA3">
        <w:t xml:space="preserve"> their first </w:t>
      </w:r>
      <w:r w:rsidR="002C2163">
        <w:t xml:space="preserve">few </w:t>
      </w:r>
      <w:r w:rsidR="004B3DA3" w:rsidRPr="004B3DA3">
        <w:t>year</w:t>
      </w:r>
      <w:r w:rsidR="002C2163">
        <w:t>s</w:t>
      </w:r>
      <w:r w:rsidR="004B3DA3" w:rsidRPr="004B3DA3">
        <w:t xml:space="preserve"> of life </w:t>
      </w:r>
      <w:r w:rsidR="00564258">
        <w:fldChar w:fldCharType="begin"/>
      </w:r>
      <w:r w:rsidR="00564258">
        <w:instrText xml:space="preserve"> ADDIN EN.CITE &lt;EndNote&gt;&lt;Cite&gt;&lt;Author&gt;U.S. Department of Health &amp;amp; Human Services&lt;/Author&gt;&lt;Year&gt;2020&lt;/Year&gt;&lt;RecNum&gt;12720&lt;/RecNum&gt;&lt;DisplayText&gt;(U.S. Department of Health &amp;amp; Human Services &amp;amp; Administration on Children, 2020)&lt;/DisplayText&gt;&lt;record&gt;&lt;rec-number&gt;12720&lt;/rec-number&gt;&lt;foreign-keys&gt;&lt;key app="EN" db-id="pr5s50wajsx2wpefs26x0pz65t2pavtwwstd" timestamp="1585576576"&gt;12720&lt;/key&gt;&lt;/foreign-keys&gt;&lt;ref-type name="Government Document"&gt;46&lt;/ref-type&gt;&lt;contributors&gt;&lt;authors&gt;&lt;author&gt;U.S. Department of Health &amp;amp; Human Services, Administration for Children and Families,&lt;/author&gt;&lt;author&gt;Administration on Children, Youth and Families, Children’s Bureau&lt;/author&gt;&lt;/authors&gt;&lt;/contributors&gt;&lt;titles&gt;&lt;title&gt;Child Maltreatment&lt;/title&gt;&lt;/titles&gt;&lt;dates&gt;&lt;year&gt;2020&lt;/year&gt;&lt;/dates&gt;&lt;urls&gt;&lt;related-urls&gt;&lt;url&gt;https://www.acf.hhs.gov/cb/research-data-technology/statistics-research/child-maltreatment&lt;/url&gt;&lt;/related-urls&gt;&lt;/urls&gt;&lt;/record&gt;&lt;/Cite&gt;&lt;/EndNote&gt;</w:instrText>
      </w:r>
      <w:r w:rsidR="00564258">
        <w:fldChar w:fldCharType="separate"/>
      </w:r>
      <w:r w:rsidR="00564258">
        <w:rPr>
          <w:noProof/>
        </w:rPr>
        <w:t>(U.S. Department of Health &amp; Human Services &amp; Administration on Children, 2020)</w:t>
      </w:r>
      <w:r w:rsidR="00564258">
        <w:fldChar w:fldCharType="end"/>
      </w:r>
      <w:r w:rsidR="002C2163">
        <w:t xml:space="preserve">. Younger age is more likely associated with maltreatment </w:t>
      </w:r>
      <w:r w:rsidR="004B3DA3">
        <w:t>and</w:t>
      </w:r>
      <w:r w:rsidR="004662A7">
        <w:t xml:space="preserve"> yet</w:t>
      </w:r>
      <w:r w:rsidR="004B3DA3">
        <w:t>,</w:t>
      </w:r>
      <w:r w:rsidR="004662A7">
        <w:t xml:space="preserve"> these </w:t>
      </w:r>
      <w:r w:rsidR="00C75D54">
        <w:t xml:space="preserve">early </w:t>
      </w:r>
      <w:r w:rsidR="004662A7">
        <w:t>events can have enduring conseq</w:t>
      </w:r>
      <w:r w:rsidR="005D5E73">
        <w:t>ue</w:t>
      </w:r>
      <w:r w:rsidR="004662A7">
        <w:t xml:space="preserve">nces on later brain function and behavior. </w:t>
      </w:r>
      <w:r w:rsidR="000D53E8" w:rsidRPr="005D44F6">
        <w:rPr>
          <w:highlight w:val="yellow"/>
        </w:rPr>
        <w:t xml:space="preserve">Perhaps early affective (episodic-like) learning </w:t>
      </w:r>
      <w:r w:rsidR="00503A5A" w:rsidRPr="005D44F6">
        <w:rPr>
          <w:highlight w:val="yellow"/>
        </w:rPr>
        <w:t xml:space="preserve">that is </w:t>
      </w:r>
      <w:r w:rsidR="000D53E8" w:rsidRPr="005D44F6">
        <w:rPr>
          <w:highlight w:val="yellow"/>
        </w:rPr>
        <w:t xml:space="preserve">supported by subcortical systems, although not explicitly encoded or accessible, </w:t>
      </w:r>
      <w:r w:rsidR="00503A5A" w:rsidRPr="005D44F6">
        <w:rPr>
          <w:highlight w:val="yellow"/>
        </w:rPr>
        <w:t>semanti</w:t>
      </w:r>
      <w:r w:rsidR="006554FB" w:rsidRPr="005D44F6">
        <w:rPr>
          <w:highlight w:val="yellow"/>
        </w:rPr>
        <w:t>c</w:t>
      </w:r>
      <w:r w:rsidR="00503A5A" w:rsidRPr="005D44F6">
        <w:rPr>
          <w:highlight w:val="yellow"/>
        </w:rPr>
        <w:t xml:space="preserve">izes in a similar manner to that described for explicit memory processes and consolidates </w:t>
      </w:r>
      <w:r w:rsidR="00B65784" w:rsidRPr="005D44F6">
        <w:rPr>
          <w:highlight w:val="yellow"/>
        </w:rPr>
        <w:t>with</w:t>
      </w:r>
      <w:r w:rsidR="00503A5A" w:rsidRPr="005D44F6">
        <w:rPr>
          <w:highlight w:val="yellow"/>
        </w:rPr>
        <w:t>in mPFC-subcortical circuitry development</w:t>
      </w:r>
      <w:r w:rsidR="002307B5" w:rsidRPr="005D44F6">
        <w:rPr>
          <w:highlight w:val="yellow"/>
        </w:rPr>
        <w:t xml:space="preserve"> (see Figure 1).</w:t>
      </w:r>
      <w:r w:rsidR="002307B5">
        <w:t xml:space="preserve"> If this hypothesi</w:t>
      </w:r>
      <w:r w:rsidR="00120D95">
        <w:t>s</w:t>
      </w:r>
      <w:r w:rsidR="002307B5">
        <w:t xml:space="preserve"> </w:t>
      </w:r>
      <w:r w:rsidR="0017597A">
        <w:t xml:space="preserve">were to receive </w:t>
      </w:r>
      <w:r w:rsidR="002307B5">
        <w:t xml:space="preserve">support, </w:t>
      </w:r>
      <w:r w:rsidR="00663997">
        <w:t>it would</w:t>
      </w:r>
      <w:r w:rsidR="004D68E4">
        <w:t xml:space="preserve"> </w:t>
      </w:r>
      <w:r w:rsidR="00151605" w:rsidRPr="00A816F3">
        <w:t xml:space="preserve">anticipate the altered </w:t>
      </w:r>
      <w:r w:rsidR="002307B5">
        <w:t>representation of affective schemas within</w:t>
      </w:r>
      <w:r w:rsidR="00151605" w:rsidRPr="00A816F3">
        <w:t xml:space="preserve"> these circuits following ECA </w:t>
      </w:r>
      <w:r w:rsidR="002307B5">
        <w:t>exposure</w:t>
      </w:r>
      <w:r w:rsidR="00B42E72">
        <w:t xml:space="preserve"> and </w:t>
      </w:r>
      <w:r w:rsidR="00D56296">
        <w:t xml:space="preserve">the accompanying altered </w:t>
      </w:r>
      <w:r w:rsidR="00B42E72">
        <w:t xml:space="preserve">predictions that reflect the </w:t>
      </w:r>
      <w:r w:rsidR="00D56296">
        <w:t xml:space="preserve">learned </w:t>
      </w:r>
      <w:r w:rsidR="00B42E72">
        <w:t>schematized content</w:t>
      </w:r>
      <w:r w:rsidR="002307B5">
        <w:t>.</w:t>
      </w:r>
      <w:r w:rsidR="00F07DA1">
        <w:t xml:space="preserve"> </w:t>
      </w:r>
      <w:r w:rsidR="00F0411B">
        <w:t>Newly encountered information would either be assimilated into existing schematic structures (if consistent enough with predictions), or if it violated expectations</w:t>
      </w:r>
      <w:r w:rsidR="00E06390">
        <w:t xml:space="preserve"> </w:t>
      </w:r>
      <w:r w:rsidR="00F0411B">
        <w:t xml:space="preserve">strongly enough, could result in schematic accommodation. </w:t>
      </w:r>
    </w:p>
    <w:p w14:paraId="620B2D14" w14:textId="70BBB7DA" w:rsidR="00E06390" w:rsidRDefault="00E06390" w:rsidP="00E10377">
      <w:pPr>
        <w:spacing w:line="480" w:lineRule="auto"/>
        <w:ind w:firstLine="720"/>
      </w:pPr>
      <w:r>
        <w:rPr>
          <w:noProof/>
        </w:rPr>
        <w:lastRenderedPageBreak/>
        <mc:AlternateContent>
          <mc:Choice Requires="wps">
            <w:drawing>
              <wp:anchor distT="0" distB="0" distL="114300" distR="114300" simplePos="0" relativeHeight="251659264" behindDoc="1" locked="0" layoutInCell="1" allowOverlap="1" wp14:anchorId="6C890B7F" wp14:editId="608AF727">
                <wp:simplePos x="0" y="0"/>
                <wp:positionH relativeFrom="column">
                  <wp:posOffset>0</wp:posOffset>
                </wp:positionH>
                <wp:positionV relativeFrom="paragraph">
                  <wp:posOffset>0</wp:posOffset>
                </wp:positionV>
                <wp:extent cx="6015990" cy="8335010"/>
                <wp:effectExtent l="0" t="0" r="16510" b="8890"/>
                <wp:wrapTight wrapText="bothSides">
                  <wp:wrapPolygon edited="0">
                    <wp:start x="0" y="0"/>
                    <wp:lineTo x="0" y="21590"/>
                    <wp:lineTo x="21614" y="21590"/>
                    <wp:lineTo x="2161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6015990" cy="8335010"/>
                        </a:xfrm>
                        <a:prstGeom prst="rect">
                          <a:avLst/>
                        </a:prstGeom>
                        <a:solidFill>
                          <a:schemeClr val="lt1"/>
                        </a:solidFill>
                        <a:ln w="6350">
                          <a:solidFill>
                            <a:prstClr val="black"/>
                          </a:solidFill>
                        </a:ln>
                      </wps:spPr>
                      <wps:txbx>
                        <w:txbxContent>
                          <w:p w14:paraId="4030A810" w14:textId="77777777" w:rsidR="00172F57" w:rsidRDefault="00172F57" w:rsidP="00E06390">
                            <w:r>
                              <w:rPr>
                                <w:noProof/>
                              </w:rPr>
                              <w:drawing>
                                <wp:inline distT="0" distB="0" distL="0" distR="0" wp14:anchorId="5E0BFA6A" wp14:editId="0C92A474">
                                  <wp:extent cx="5168348" cy="6639096"/>
                                  <wp:effectExtent l="0" t="0" r="63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NSymp_figure1.jpg"/>
                                          <pic:cNvPicPr/>
                                        </pic:nvPicPr>
                                        <pic:blipFill rotWithShape="1">
                                          <a:blip r:embed="rId8">
                                            <a:extLst>
                                              <a:ext uri="{28A0092B-C50C-407E-A947-70E740481C1C}">
                                                <a14:useLocalDpi xmlns:a14="http://schemas.microsoft.com/office/drawing/2010/main" val="0"/>
                                              </a:ext>
                                            </a:extLst>
                                          </a:blip>
                                          <a:srcRect t="4635"/>
                                          <a:stretch/>
                                        </pic:blipFill>
                                        <pic:spPr bwMode="auto">
                                          <a:xfrm>
                                            <a:off x="0" y="0"/>
                                            <a:ext cx="5179898" cy="6653933"/>
                                          </a:xfrm>
                                          <a:prstGeom prst="rect">
                                            <a:avLst/>
                                          </a:prstGeom>
                                          <a:ln>
                                            <a:noFill/>
                                          </a:ln>
                                          <a:extLst>
                                            <a:ext uri="{53640926-AAD7-44D8-BBD7-CCE9431645EC}">
                                              <a14:shadowObscured xmlns:a14="http://schemas.microsoft.com/office/drawing/2010/main"/>
                                            </a:ext>
                                          </a:extLst>
                                        </pic:spPr>
                                      </pic:pic>
                                    </a:graphicData>
                                  </a:graphic>
                                </wp:inline>
                              </w:drawing>
                            </w:r>
                          </w:p>
                          <w:p w14:paraId="25AC4CD3" w14:textId="77777777" w:rsidR="00172F57" w:rsidRPr="00917CD6" w:rsidRDefault="00172F57" w:rsidP="00E06390">
                            <w:pPr>
                              <w:rPr>
                                <w:sz w:val="22"/>
                                <w:szCs w:val="22"/>
                              </w:rPr>
                            </w:pPr>
                            <w:r w:rsidRPr="00917CD6">
                              <w:rPr>
                                <w:b/>
                                <w:bCs/>
                                <w:sz w:val="22"/>
                                <w:szCs w:val="22"/>
                              </w:rPr>
                              <w:t>Figure 1</w:t>
                            </w:r>
                            <w:r w:rsidRPr="00917CD6">
                              <w:rPr>
                                <w:sz w:val="22"/>
                                <w:szCs w:val="22"/>
                              </w:rPr>
                              <w:t xml:space="preserve">. </w:t>
                            </w:r>
                            <w:r w:rsidRPr="00C81090">
                              <w:rPr>
                                <w:b/>
                                <w:bCs/>
                                <w:sz w:val="22"/>
                                <w:szCs w:val="22"/>
                              </w:rPr>
                              <w:t xml:space="preserve">Early </w:t>
                            </w:r>
                            <w:r>
                              <w:rPr>
                                <w:b/>
                                <w:bCs/>
                                <w:sz w:val="22"/>
                                <w:szCs w:val="22"/>
                              </w:rPr>
                              <w:t>C</w:t>
                            </w:r>
                            <w:r w:rsidRPr="00C81090">
                              <w:rPr>
                                <w:b/>
                                <w:bCs/>
                                <w:sz w:val="22"/>
                                <w:szCs w:val="22"/>
                              </w:rPr>
                              <w:t xml:space="preserve">aregiving </w:t>
                            </w:r>
                            <w:r>
                              <w:rPr>
                                <w:b/>
                                <w:bCs/>
                                <w:sz w:val="22"/>
                                <w:szCs w:val="22"/>
                              </w:rPr>
                              <w:t>A</w:t>
                            </w:r>
                            <w:r w:rsidRPr="00C81090">
                              <w:rPr>
                                <w:b/>
                                <w:bCs/>
                                <w:sz w:val="22"/>
                                <w:szCs w:val="22"/>
                              </w:rPr>
                              <w:t>dversity and Neurobiological ‘Meaning Making.’</w:t>
                            </w:r>
                            <w:r>
                              <w:rPr>
                                <w:sz w:val="22"/>
                                <w:szCs w:val="22"/>
                              </w:rPr>
                              <w:t xml:space="preserve"> </w:t>
                            </w:r>
                            <w:r w:rsidRPr="00917CD6">
                              <w:rPr>
                                <w:sz w:val="22"/>
                                <w:szCs w:val="22"/>
                              </w:rPr>
                              <w:t xml:space="preserve">Hypothesized model of mPFC-subcortical circuitry involved in caregiving-related meaning making and prediction. </w:t>
                            </w:r>
                            <w:r>
                              <w:rPr>
                                <w:sz w:val="22"/>
                                <w:szCs w:val="22"/>
                              </w:rPr>
                              <w:t xml:space="preserve">Time/Development/Repetition runs from top to bottom. </w:t>
                            </w:r>
                            <w:r w:rsidRPr="00917CD6">
                              <w:rPr>
                                <w:sz w:val="22"/>
                                <w:szCs w:val="22"/>
                              </w:rPr>
                              <w:t>Earlier developing affective subcortical learning systems bind information about the caregiving environment. Note that the ‘episodic-like</w:t>
                            </w:r>
                            <w:r>
                              <w:rPr>
                                <w:sz w:val="22"/>
                                <w:szCs w:val="22"/>
                              </w:rPr>
                              <w:t>’</w:t>
                            </w:r>
                            <w:r w:rsidRPr="00917CD6">
                              <w:rPr>
                                <w:sz w:val="22"/>
                                <w:szCs w:val="22"/>
                              </w:rPr>
                              <w:t xml:space="preserve"> affective memories do not require explicit memory processes.</w:t>
                            </w:r>
                            <w:r>
                              <w:rPr>
                                <w:sz w:val="22"/>
                                <w:szCs w:val="22"/>
                              </w:rPr>
                              <w:t xml:space="preserve"> </w:t>
                            </w:r>
                            <w:r w:rsidRPr="00917CD6">
                              <w:rPr>
                                <w:sz w:val="22"/>
                                <w:szCs w:val="22"/>
                              </w:rPr>
                              <w:t xml:space="preserve">With repeated instances, time, and brain development, these memories are abstracted from their original contexts and semanticized into schema-based memories supported by connections between mPFC and subcortical regions. The </w:t>
                            </w:r>
                            <w:r>
                              <w:rPr>
                                <w:sz w:val="22"/>
                                <w:szCs w:val="22"/>
                              </w:rPr>
                              <w:t>‘meaning making’ supported by</w:t>
                            </w:r>
                            <w:r w:rsidRPr="00917CD6">
                              <w:rPr>
                                <w:sz w:val="22"/>
                                <w:szCs w:val="22"/>
                              </w:rPr>
                              <w:t xml:space="preserve"> these schematic structures generate predictions about newly encountered stimuli. </w:t>
                            </w:r>
                            <w:r>
                              <w:rPr>
                                <w:sz w:val="22"/>
                                <w:szCs w:val="22"/>
                              </w:rPr>
                              <w:t xml:space="preserve">The bottom panel shows how newly encountered information will either be assimilated into existing schematic structures or will violate the structures enough to lead to schematic accommod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C890B7F" id="_x0000_t202" coordsize="21600,21600" o:spt="202" path="m,l,21600r21600,l21600,xe">
                <v:stroke joinstyle="miter"/>
                <v:path gradientshapeok="t" o:connecttype="rect"/>
              </v:shapetype>
              <v:shape id="Text Box 3" o:spid="_x0000_s1026" type="#_x0000_t202" style="position:absolute;left:0;text-align:left;margin-left:0;margin-top:0;width:473.7pt;height:656.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" fillcolor="white [3201]" strokeweight=".5pt">
                <v:textbox>
                  <w:txbxContent>
                    <w:p w14:paraId="4030A810" w14:textId="77777777" w:rsidR="00172F57" w:rsidRDefault="00172F57" w:rsidP="00E06390">
                      <w:r>
                        <w:rPr>
                          <w:noProof/>
                        </w:rPr>
                        <w:drawing>
                          <wp:inline distT="0" distB="0" distL="0" distR="0" wp14:anchorId="5E0BFA6A" wp14:editId="0C92A474">
                            <wp:extent cx="5168348" cy="6639096"/>
                            <wp:effectExtent l="0" t="0" r="63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NSymp_figure1.jpg"/>
                                    <pic:cNvPicPr/>
                                  </pic:nvPicPr>
                                  <pic:blipFill rotWithShape="1">
                                    <a:blip r:embed="rId8">
                                      <a:extLst>
                                        <a:ext uri="{28A0092B-C50C-407E-A947-70E740481C1C}">
                                          <a14:useLocalDpi xmlns:a14="http://schemas.microsoft.com/office/drawing/2010/main" val="0"/>
                                        </a:ext>
                                      </a:extLst>
                                    </a:blip>
                                    <a:srcRect t="4635"/>
                                    <a:stretch/>
                                  </pic:blipFill>
                                  <pic:spPr bwMode="auto">
                                    <a:xfrm>
                                      <a:off x="0" y="0"/>
                                      <a:ext cx="5179898" cy="6653933"/>
                                    </a:xfrm>
                                    <a:prstGeom prst="rect">
                                      <a:avLst/>
                                    </a:prstGeom>
                                    <a:ln>
                                      <a:noFill/>
                                    </a:ln>
                                    <a:extLst>
                                      <a:ext uri="{53640926-AAD7-44D8-BBD7-CCE9431645EC}">
                                        <a14:shadowObscured xmlns:a14="http://schemas.microsoft.com/office/drawing/2010/main"/>
                                      </a:ext>
                                    </a:extLst>
                                  </pic:spPr>
                                </pic:pic>
                              </a:graphicData>
                            </a:graphic>
                          </wp:inline>
                        </w:drawing>
                      </w:r>
                    </w:p>
                    <w:p w14:paraId="25AC4CD3" w14:textId="77777777" w:rsidR="00172F57" w:rsidRPr="00917CD6" w:rsidRDefault="00172F57" w:rsidP="00E06390">
                      <w:pPr>
                        <w:rPr>
                          <w:sz w:val="22"/>
                          <w:szCs w:val="22"/>
                        </w:rPr>
                      </w:pPr>
                      <w:r w:rsidRPr="00917CD6">
                        <w:rPr>
                          <w:b/>
                          <w:bCs/>
                          <w:sz w:val="22"/>
                          <w:szCs w:val="22"/>
                        </w:rPr>
                        <w:t>Figure 1</w:t>
                      </w:r>
                      <w:r w:rsidRPr="00917CD6">
                        <w:rPr>
                          <w:sz w:val="22"/>
                          <w:szCs w:val="22"/>
                        </w:rPr>
                        <w:t xml:space="preserve">. </w:t>
                      </w:r>
                      <w:r w:rsidRPr="00C81090">
                        <w:rPr>
                          <w:b/>
                          <w:bCs/>
                          <w:sz w:val="22"/>
                          <w:szCs w:val="22"/>
                        </w:rPr>
                        <w:t xml:space="preserve">Early </w:t>
                      </w:r>
                      <w:r>
                        <w:rPr>
                          <w:b/>
                          <w:bCs/>
                          <w:sz w:val="22"/>
                          <w:szCs w:val="22"/>
                        </w:rPr>
                        <w:t>C</w:t>
                      </w:r>
                      <w:r w:rsidRPr="00C81090">
                        <w:rPr>
                          <w:b/>
                          <w:bCs/>
                          <w:sz w:val="22"/>
                          <w:szCs w:val="22"/>
                        </w:rPr>
                        <w:t xml:space="preserve">aregiving </w:t>
                      </w:r>
                      <w:r>
                        <w:rPr>
                          <w:b/>
                          <w:bCs/>
                          <w:sz w:val="22"/>
                          <w:szCs w:val="22"/>
                        </w:rPr>
                        <w:t>A</w:t>
                      </w:r>
                      <w:r w:rsidRPr="00C81090">
                        <w:rPr>
                          <w:b/>
                          <w:bCs/>
                          <w:sz w:val="22"/>
                          <w:szCs w:val="22"/>
                        </w:rPr>
                        <w:t>dversity and Neurobiological ‘Meaning Making.’</w:t>
                      </w:r>
                      <w:r>
                        <w:rPr>
                          <w:sz w:val="22"/>
                          <w:szCs w:val="22"/>
                        </w:rPr>
                        <w:t xml:space="preserve"> </w:t>
                      </w:r>
                      <w:r w:rsidRPr="00917CD6">
                        <w:rPr>
                          <w:sz w:val="22"/>
                          <w:szCs w:val="22"/>
                        </w:rPr>
                        <w:t xml:space="preserve">Hypothesized model of mPFC-subcortical circuitry involved in caregiving-related meaning making and prediction. </w:t>
                      </w:r>
                      <w:r>
                        <w:rPr>
                          <w:sz w:val="22"/>
                          <w:szCs w:val="22"/>
                        </w:rPr>
                        <w:t xml:space="preserve">Time/Development/Repetition runs from top to bottom. </w:t>
                      </w:r>
                      <w:r w:rsidRPr="00917CD6">
                        <w:rPr>
                          <w:sz w:val="22"/>
                          <w:szCs w:val="22"/>
                        </w:rPr>
                        <w:t>Earlier developing affective subcortical learning systems bind information about the caregiving environment. Note that the ‘episodic-like</w:t>
                      </w:r>
                      <w:r>
                        <w:rPr>
                          <w:sz w:val="22"/>
                          <w:szCs w:val="22"/>
                        </w:rPr>
                        <w:t>’</w:t>
                      </w:r>
                      <w:r w:rsidRPr="00917CD6">
                        <w:rPr>
                          <w:sz w:val="22"/>
                          <w:szCs w:val="22"/>
                        </w:rPr>
                        <w:t xml:space="preserve"> affective memories do not require explicit memory processes.</w:t>
                      </w:r>
                      <w:r>
                        <w:rPr>
                          <w:sz w:val="22"/>
                          <w:szCs w:val="22"/>
                        </w:rPr>
                        <w:t xml:space="preserve"> </w:t>
                      </w:r>
                      <w:r w:rsidRPr="00917CD6">
                        <w:rPr>
                          <w:sz w:val="22"/>
                          <w:szCs w:val="22"/>
                        </w:rPr>
                        <w:t xml:space="preserve">With repeated instances, time, and brain development, these memories are abstracted from their original contexts and semanticized into schema-based memories supported by connections between mPFC and subcortical regions. The </w:t>
                      </w:r>
                      <w:r>
                        <w:rPr>
                          <w:sz w:val="22"/>
                          <w:szCs w:val="22"/>
                        </w:rPr>
                        <w:t>‘meaning making’ supported by</w:t>
                      </w:r>
                      <w:r w:rsidRPr="00917CD6">
                        <w:rPr>
                          <w:sz w:val="22"/>
                          <w:szCs w:val="22"/>
                        </w:rPr>
                        <w:t xml:space="preserve"> these schematic structures generate predictions about newly encountered stimuli. </w:t>
                      </w:r>
                      <w:r>
                        <w:rPr>
                          <w:sz w:val="22"/>
                          <w:szCs w:val="22"/>
                        </w:rPr>
                        <w:t xml:space="preserve">The bottom panel shows how newly encountered information will either be assimilated into existing schematic structures or will violate the structures enough to lead to schematic accommodation. </w:t>
                      </w:r>
                    </w:p>
                  </w:txbxContent>
                </v:textbox>
                <w10:wrap type="tight"/>
              </v:shape>
            </w:pict>
          </mc:Fallback>
        </mc:AlternateContent>
      </w:r>
    </w:p>
    <w:p w14:paraId="40432732" w14:textId="526137B1" w:rsidR="003E24C2" w:rsidRPr="009D5E89" w:rsidRDefault="009D5E89" w:rsidP="00E10377">
      <w:pPr>
        <w:spacing w:line="480" w:lineRule="auto"/>
        <w:rPr>
          <w:b/>
          <w:bCs/>
          <w:u w:val="single"/>
        </w:rPr>
      </w:pPr>
      <w:r>
        <w:rPr>
          <w:b/>
          <w:bCs/>
          <w:u w:val="single"/>
        </w:rPr>
        <w:lastRenderedPageBreak/>
        <w:t>mPFC</w:t>
      </w:r>
      <w:r w:rsidR="00165208" w:rsidRPr="009D5E89">
        <w:rPr>
          <w:b/>
          <w:bCs/>
          <w:u w:val="single"/>
        </w:rPr>
        <w:t>-</w:t>
      </w:r>
      <w:r w:rsidR="005E0334">
        <w:rPr>
          <w:b/>
          <w:bCs/>
          <w:u w:val="single"/>
        </w:rPr>
        <w:t>S</w:t>
      </w:r>
      <w:r w:rsidR="00165208" w:rsidRPr="009D5E89">
        <w:rPr>
          <w:b/>
          <w:bCs/>
          <w:u w:val="single"/>
        </w:rPr>
        <w:t xml:space="preserve">ubcortical </w:t>
      </w:r>
      <w:r w:rsidR="005E0334">
        <w:rPr>
          <w:b/>
          <w:bCs/>
          <w:u w:val="single"/>
        </w:rPr>
        <w:t>C</w:t>
      </w:r>
      <w:r w:rsidR="00D86FB3">
        <w:rPr>
          <w:b/>
          <w:bCs/>
          <w:u w:val="single"/>
        </w:rPr>
        <w:t xml:space="preserve">onnections </w:t>
      </w:r>
      <w:r w:rsidR="00165208" w:rsidRPr="009D5E89">
        <w:rPr>
          <w:b/>
          <w:bCs/>
          <w:u w:val="single"/>
        </w:rPr>
        <w:t xml:space="preserve">are </w:t>
      </w:r>
      <w:r w:rsidR="00D86FB3">
        <w:rPr>
          <w:b/>
          <w:bCs/>
          <w:u w:val="single"/>
        </w:rPr>
        <w:t>I</w:t>
      </w:r>
      <w:r w:rsidR="00165208" w:rsidRPr="009D5E89">
        <w:rPr>
          <w:b/>
          <w:bCs/>
          <w:u w:val="single"/>
        </w:rPr>
        <w:t xml:space="preserve">nvolved in </w:t>
      </w:r>
      <w:r w:rsidR="003E24C2" w:rsidRPr="009D5E89">
        <w:rPr>
          <w:b/>
          <w:bCs/>
          <w:u w:val="single"/>
        </w:rPr>
        <w:t xml:space="preserve">Schema-based </w:t>
      </w:r>
      <w:r w:rsidR="00FC2EBC">
        <w:rPr>
          <w:b/>
          <w:bCs/>
          <w:u w:val="single"/>
        </w:rPr>
        <w:t>P</w:t>
      </w:r>
      <w:r w:rsidR="003E24C2" w:rsidRPr="009D5E89">
        <w:rPr>
          <w:b/>
          <w:bCs/>
          <w:u w:val="single"/>
        </w:rPr>
        <w:t>rediction</w:t>
      </w:r>
    </w:p>
    <w:p w14:paraId="1C621149" w14:textId="4DF03D18" w:rsidR="00B215BF" w:rsidRDefault="00D44B50" w:rsidP="00E10377">
      <w:pPr>
        <w:spacing w:line="480" w:lineRule="auto"/>
        <w:ind w:firstLine="720"/>
      </w:pPr>
      <w:r>
        <w:t xml:space="preserve">A major function of </w:t>
      </w:r>
      <w:r w:rsidR="003E24C2">
        <w:t xml:space="preserve">schema-based representations </w:t>
      </w:r>
      <w:r w:rsidR="0053009D">
        <w:t>based in</w:t>
      </w:r>
      <w:r w:rsidR="003E24C2">
        <w:t xml:space="preserve"> mPFC</w:t>
      </w:r>
      <w:r w:rsidR="0053009D">
        <w:t>-subcortical circuitry</w:t>
      </w:r>
      <w:r w:rsidR="003E24C2">
        <w:t xml:space="preserve"> is </w:t>
      </w:r>
      <w:r>
        <w:t>giving</w:t>
      </w:r>
      <w:r w:rsidR="003E24C2">
        <w:t xml:space="preserve"> rise to predictions about the world. </w:t>
      </w:r>
      <w:r w:rsidR="003E24C2" w:rsidRPr="005D44F6">
        <w:rPr>
          <w:highlight w:val="yellow"/>
        </w:rPr>
        <w:t xml:space="preserve">Roy et al., </w:t>
      </w:r>
      <w:r w:rsidR="00564258" w:rsidRPr="005D44F6">
        <w:rPr>
          <w:highlight w:val="yellow"/>
        </w:rPr>
        <w:fldChar w:fldCharType="begin"/>
      </w:r>
      <w:r w:rsidR="00564258" w:rsidRPr="005D44F6">
        <w:rPr>
          <w:highlight w:val="yellow"/>
        </w:rPr>
        <w:instrText xml:space="preserve"> ADDIN EN.CITE &lt;EndNote&gt;&lt;Cite ExcludeAuth="1"&gt;&lt;Author&gt;Roy&lt;/Author&gt;&lt;Year&gt;2012&lt;/Year&gt;&lt;RecNum&gt;12346&lt;/RecNum&gt;&lt;DisplayText&gt;(2012)&lt;/DisplayText&gt;&lt;record&gt;&lt;rec-number&gt;12346&lt;/rec-number&gt;&lt;foreign-keys&gt;&lt;key app="EN" db-id="pr5s50wajsx2wpefs26x0pz65t2pavtwwstd" timestamp="1584905330"&gt;12346&lt;/key&gt;&lt;/foreign-keys&gt;&lt;ref-type name="Journal Article"&gt;17&lt;/ref-type&gt;&lt;contributors&gt;&lt;authors&gt;&lt;author&gt;Roy, M.&lt;/author&gt;&lt;author&gt;Shohamy, D.&lt;/author&gt;&lt;author&gt;Wager, T. D.&lt;/author&gt;&lt;/authors&gt;&lt;/contributors&gt;&lt;auth-address&gt;Department of Psychology, Columbia University, New York, NY 10027, USA.&lt;/auth-address&gt;&lt;titles&gt;&lt;title&gt;Ventromedial prefrontal-subcortical systems and the generation of affective meaning&lt;/title&gt;&lt;secondary-title&gt;Trends Cogn Sci&lt;/secondary-title&gt;&lt;/titles&gt;&lt;periodical&gt;&lt;full-title&gt;Trends Cogn Sci&lt;/full-title&gt;&lt;/periodical&gt;&lt;pages&gt;147-56&lt;/pages&gt;&lt;volume&gt;16&lt;/volume&gt;&lt;number&gt;3&lt;/number&gt;&lt;edition&gt;2012/02/09&lt;/edition&gt;&lt;keywords&gt;&lt;keyword&gt;Affect/physiology&lt;/keyword&gt;&lt;keyword&gt;Brain Mapping&lt;/keyword&gt;&lt;keyword&gt;Emotions/*physiology&lt;/keyword&gt;&lt;keyword&gt;Humans&lt;/keyword&gt;&lt;keyword&gt;Memory, Long-Term/*physiology&lt;/keyword&gt;&lt;keyword&gt;Neural Pathways/*physiology&lt;/keyword&gt;&lt;keyword&gt;Prefrontal Cortex/*physiology&lt;/keyword&gt;&lt;/keywords&gt;&lt;dates&gt;&lt;year&gt;2012&lt;/year&gt;&lt;pub-dates&gt;&lt;date&gt;Mar&lt;/date&gt;&lt;/pub-dates&gt;&lt;/dates&gt;&lt;isbn&gt;1879-307X (Electronic)&amp;#xD;1364-6613 (Linking)&lt;/isbn&gt;&lt;accession-num&gt;22310704&lt;/accession-num&gt;&lt;urls&gt;&lt;related-urls&gt;&lt;url&gt;https://www.ncbi.nlm.nih.gov/pubmed/22310704&lt;/url&gt;&lt;/related-urls&gt;&lt;/urls&gt;&lt;custom2&gt;PMC3318966&lt;/custom2&gt;&lt;electronic-resource-num&gt;10.1016/j.tics.2012.01.005&lt;/electronic-resource-num&gt;&lt;/record&gt;&lt;/Cite&gt;&lt;/EndNote&gt;</w:instrText>
      </w:r>
      <w:r w:rsidR="00564258" w:rsidRPr="005D44F6">
        <w:rPr>
          <w:highlight w:val="yellow"/>
        </w:rPr>
        <w:fldChar w:fldCharType="separate"/>
      </w:r>
      <w:r w:rsidR="00564258" w:rsidRPr="005D44F6">
        <w:rPr>
          <w:noProof/>
          <w:highlight w:val="yellow"/>
        </w:rPr>
        <w:t>(2012)</w:t>
      </w:r>
      <w:r w:rsidR="00564258" w:rsidRPr="005D44F6">
        <w:rPr>
          <w:highlight w:val="yellow"/>
        </w:rPr>
        <w:fldChar w:fldCharType="end"/>
      </w:r>
      <w:r w:rsidR="003E24C2" w:rsidRPr="005D44F6">
        <w:rPr>
          <w:highlight w:val="yellow"/>
        </w:rPr>
        <w:t xml:space="preserve"> argue that meaning making occurs when the mPFC synthesizes information into a gestalt representation of how an individual is situated in the environment, which then drives predictions about future events</w:t>
      </w:r>
      <w:r w:rsidR="003E24C2" w:rsidRPr="00270FCE">
        <w:t xml:space="preserve">. </w:t>
      </w:r>
      <w:r w:rsidR="00953E82">
        <w:t>For example, the facilitating effects of priming an individual with a picture of an apple on the ability to predict the word ‘apple’ coincide with increased mPFC activity</w:t>
      </w:r>
      <w:r w:rsidR="00C357C4">
        <w:t xml:space="preserve"> </w:t>
      </w:r>
      <w:r w:rsidR="00564258">
        <w:fldChar w:fldCharType="begin"/>
      </w:r>
      <w:r w:rsidR="00564258">
        <w:instrText xml:space="preserve"> ADDIN EN.CITE &lt;EndNote&gt;&lt;Cite&gt;&lt;Author&gt;Dikker&lt;/Author&gt;&lt;Year&gt;2013&lt;/Year&gt;&lt;RecNum&gt;12550&lt;/RecNum&gt;&lt;DisplayText&gt;(Dikker &amp;amp; Pylkkanen, 2013)&lt;/DisplayText&gt;&lt;record&gt;&lt;rec-number&gt;12550&lt;/rec-number&gt;&lt;foreign-keys&gt;&lt;key app="EN" db-id="pr5s50wajsx2wpefs26x0pz65t2pavtwwstd" timestamp="1584929130"&gt;12550&lt;/key&gt;&lt;/foreign-keys&gt;&lt;ref-type name="Journal Article"&gt;17&lt;/ref-type&gt;&lt;contributors&gt;&lt;authors&gt;&lt;author&gt;Dikker, S.&lt;/author&gt;&lt;author&gt;Pylkkanen, L.&lt;/author&gt;&lt;/authors&gt;&lt;/contributors&gt;&lt;auth-address&gt;Sackler Institute for Developmental Psychobiology, Weill Cornell Medical College, NY, USA; New York University, Department of Psychology, NY, USA. Electronic address: suzanne.dikker@nyu.edu.&lt;/auth-address&gt;&lt;titles&gt;&lt;title&gt;Predicting language: MEG evidence for lexical preactivation&lt;/title&gt;&lt;secondary-title&gt;Brain Lang&lt;/secondary-title&gt;&lt;/titles&gt;&lt;periodical&gt;&lt;full-title&gt;Brain Lang&lt;/full-title&gt;&lt;/periodical&gt;&lt;pages&gt;55-64&lt;/pages&gt;&lt;volume&gt;127&lt;/volume&gt;&lt;number&gt;1&lt;/number&gt;&lt;edition&gt;2012/10/09&lt;/edition&gt;&lt;keywords&gt;&lt;keyword&gt;Adult&lt;/keyword&gt;&lt;keyword&gt;Brain/*physiology&lt;/keyword&gt;&lt;keyword&gt;Brain Mapping&lt;/keyword&gt;&lt;keyword&gt;Female&lt;/keyword&gt;&lt;keyword&gt;Humans&lt;/keyword&gt;&lt;keyword&gt;*Language&lt;/keyword&gt;&lt;keyword&gt;Magnetoencephalography&lt;/keyword&gt;&lt;keyword&gt;Male&lt;/keyword&gt;&lt;keyword&gt;*Reading&lt;/keyword&gt;&lt;keyword&gt;Time Factors&lt;/keyword&gt;&lt;keyword&gt;Language processing&lt;/keyword&gt;&lt;keyword&gt;Lexical priming&lt;/keyword&gt;&lt;keyword&gt;Lexical-semantic processing&lt;/keyword&gt;&lt;keyword&gt;Prediction&lt;/keyword&gt;&lt;keyword&gt;Top-down processing&lt;/keyword&gt;&lt;keyword&gt;Visual cortex&lt;/keyword&gt;&lt;/keywords&gt;&lt;dates&gt;&lt;year&gt;2013&lt;/year&gt;&lt;pub-dates&gt;&lt;date&gt;Oct&lt;/date&gt;&lt;/pub-dates&gt;&lt;/dates&gt;&lt;isbn&gt;1090-2155 (Electronic)&amp;#xD;0093-934X (Linking)&lt;/isbn&gt;&lt;accession-num&gt;23040469&lt;/accession-num&gt;&lt;urls&gt;&lt;related-urls&gt;&lt;url&gt;https://www.ncbi.nlm.nih.gov/pubmed/23040469&lt;/url&gt;&lt;/related-urls&gt;&lt;/urls&gt;&lt;electronic-resource-num&gt;10.1016/j.bandl.2012.08.004&lt;/electronic-resource-num&gt;&lt;/record&gt;&lt;/Cite&gt;&lt;/EndNote&gt;</w:instrText>
      </w:r>
      <w:r w:rsidR="00564258">
        <w:fldChar w:fldCharType="separate"/>
      </w:r>
      <w:r w:rsidR="00564258">
        <w:rPr>
          <w:noProof/>
        </w:rPr>
        <w:t>(Dikker &amp; Pylkkanen, 2013)</w:t>
      </w:r>
      <w:r w:rsidR="00564258">
        <w:fldChar w:fldCharType="end"/>
      </w:r>
      <w:r w:rsidR="00953E82">
        <w:t>. Similarly, temporarily disrupting function of mPFC via transcranial magnetic stimulation disrupts the priming effect of a word like ‘happy’ on the recognition of a subsequent happy face</w:t>
      </w:r>
      <w:r w:rsidR="007F1FCA">
        <w:t xml:space="preserve"> </w:t>
      </w:r>
      <w:r w:rsidR="00564258">
        <w:fldChar w:fldCharType="begin">
          <w:fldData xml:space="preserve">PEVuZE5vdGU+PENpdGU+PEF1dGhvcj5NYXR0YXZlbGxpPC9BdXRob3I+PFllYXI+MjAxMTwvWWVh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</w:fldData>
        </w:fldChar>
      </w:r>
      <w:r w:rsidR="00564258">
        <w:instrText xml:space="preserve"> ADDIN EN.CITE </w:instrText>
      </w:r>
      <w:r w:rsidR="00564258">
        <w:fldChar w:fldCharType="begin">
          <w:fldData xml:space="preserve">PEVuZE5vdGU+PENpdGU+PEF1dGhvcj5NYXR0YXZlbGxpPC9BdXRob3I+PFllYXI+MjAxMTwvWWVh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</w:fldData>
        </w:fldChar>
      </w:r>
      <w:r w:rsidR="00564258">
        <w:instrText xml:space="preserve"> ADDIN EN.CITE.DATA </w:instrText>
      </w:r>
      <w:r w:rsidR="00564258">
        <w:fldChar w:fldCharType="end"/>
      </w:r>
      <w:r w:rsidR="00564258">
        <w:fldChar w:fldCharType="separate"/>
      </w:r>
      <w:r w:rsidR="00564258">
        <w:rPr>
          <w:noProof/>
        </w:rPr>
        <w:t>(Mattavelli, Cattaneo, &amp; Papagno, 2011)</w:t>
      </w:r>
      <w:r w:rsidR="00564258">
        <w:fldChar w:fldCharType="end"/>
      </w:r>
      <w:r w:rsidR="00953E82">
        <w:t>.</w:t>
      </w:r>
      <w:r w:rsidR="007B1B7E">
        <w:t xml:space="preserve"> </w:t>
      </w:r>
      <w:r w:rsidR="00F31718" w:rsidRPr="005D44F6">
        <w:rPr>
          <w:highlight w:val="yellow"/>
        </w:rPr>
        <w:t xml:space="preserve">In her </w:t>
      </w:r>
      <w:r w:rsidR="002A5D02" w:rsidRPr="005D44F6">
        <w:rPr>
          <w:highlight w:val="yellow"/>
        </w:rPr>
        <w:t xml:space="preserve">Embodied Predictive </w:t>
      </w:r>
      <w:proofErr w:type="spellStart"/>
      <w:r w:rsidR="002A5D02" w:rsidRPr="005D44F6">
        <w:rPr>
          <w:highlight w:val="yellow"/>
        </w:rPr>
        <w:t>Interoception</w:t>
      </w:r>
      <w:proofErr w:type="spellEnd"/>
      <w:r w:rsidR="002A5D02" w:rsidRPr="005D44F6">
        <w:rPr>
          <w:highlight w:val="yellow"/>
        </w:rPr>
        <w:t xml:space="preserve"> Coding</w:t>
      </w:r>
      <w:r w:rsidR="00F31718" w:rsidRPr="005D44F6">
        <w:rPr>
          <w:highlight w:val="yellow"/>
        </w:rPr>
        <w:t xml:space="preserve"> hypothesis, Feldman-Barrett has proposed that </w:t>
      </w:r>
      <w:r w:rsidR="00E62142" w:rsidRPr="005D44F6">
        <w:rPr>
          <w:highlight w:val="yellow"/>
        </w:rPr>
        <w:t>the</w:t>
      </w:r>
      <w:r w:rsidR="00F31718" w:rsidRPr="005D44F6">
        <w:rPr>
          <w:highlight w:val="yellow"/>
        </w:rPr>
        <w:t xml:space="preserve"> mPFC</w:t>
      </w:r>
      <w:r w:rsidR="00E62142" w:rsidRPr="005D44F6">
        <w:rPr>
          <w:highlight w:val="yellow"/>
        </w:rPr>
        <w:t xml:space="preserve">, due to its agranular </w:t>
      </w:r>
      <w:r w:rsidR="005E42F2" w:rsidRPr="005D44F6">
        <w:rPr>
          <w:highlight w:val="yellow"/>
        </w:rPr>
        <w:t xml:space="preserve">neural </w:t>
      </w:r>
      <w:r w:rsidR="00E62142" w:rsidRPr="005D44F6">
        <w:rPr>
          <w:highlight w:val="yellow"/>
        </w:rPr>
        <w:t xml:space="preserve">composition, helps generate </w:t>
      </w:r>
      <w:r w:rsidR="00F31718" w:rsidRPr="005D44F6">
        <w:rPr>
          <w:highlight w:val="yellow"/>
        </w:rPr>
        <w:t>predictions</w:t>
      </w:r>
      <w:r w:rsidR="00E62142" w:rsidRPr="005D44F6">
        <w:rPr>
          <w:highlight w:val="yellow"/>
        </w:rPr>
        <w:t xml:space="preserve"> (together with other visceromotor centers)</w:t>
      </w:r>
      <w:r w:rsidR="00F31718" w:rsidRPr="005D44F6">
        <w:rPr>
          <w:highlight w:val="yellow"/>
        </w:rPr>
        <w:t xml:space="preserve"> </w:t>
      </w:r>
      <w:r w:rsidR="002A5D02" w:rsidRPr="005D44F6">
        <w:rPr>
          <w:highlight w:val="yellow"/>
        </w:rPr>
        <w:t>to modulate attentional, sensory and behavioral responses to ‘</w:t>
      </w:r>
      <w:proofErr w:type="spellStart"/>
      <w:r w:rsidR="002A5D02" w:rsidRPr="005D44F6">
        <w:rPr>
          <w:highlight w:val="yellow"/>
        </w:rPr>
        <w:t>homoestatically</w:t>
      </w:r>
      <w:proofErr w:type="spellEnd"/>
      <w:r w:rsidR="002A5D02" w:rsidRPr="005D44F6">
        <w:rPr>
          <w:highlight w:val="yellow"/>
        </w:rPr>
        <w:t>-relevant’ stimuli</w:t>
      </w:r>
      <w:r w:rsidR="007F1FCA" w:rsidRPr="005D44F6">
        <w:rPr>
          <w:highlight w:val="yellow"/>
        </w:rPr>
        <w:t xml:space="preserve"> </w:t>
      </w:r>
      <w:r w:rsidR="00564258" w:rsidRPr="005D44F6">
        <w:rPr>
          <w:highlight w:val="yellow"/>
        </w:rPr>
        <w:fldChar w:fldCharType="begin"/>
      </w:r>
      <w:r w:rsidR="00564258" w:rsidRPr="005D44F6">
        <w:rPr>
          <w:highlight w:val="yellow"/>
        </w:rPr>
        <w:instrText xml:space="preserve"> ADDIN EN.CITE &lt;EndNote&gt;&lt;Cite&gt;&lt;Author&gt;Barrett&lt;/Author&gt;&lt;Year&gt;2015&lt;/Year&gt;&lt;RecNum&gt;12552&lt;/RecNum&gt;&lt;DisplayText&gt;(Barrett &amp;amp; Simmons, 2015)&lt;/DisplayText&gt;&lt;record&gt;&lt;rec-number&gt;12552&lt;/rec-number&gt;&lt;foreign-keys&gt;&lt;key app="EN" db-id="pr5s50wajsx2wpefs26x0pz65t2pavtwwstd" timestamp="1584929193"&gt;12552&lt;/key&gt;&lt;/foreign-keys&gt;&lt;ref-type name="Journal Article"&gt;17&lt;/ref-type&gt;&lt;contributors&gt;&lt;authors&gt;&lt;author&gt;Barrett, L. F.&lt;/author&gt;&lt;author&gt;Simmons, W. K.&lt;/author&gt;&lt;/authors&gt;&lt;/contributors&gt;&lt;auth-address&gt;Northeastern University, Department of Psychology, Boston, Massachusetts 02115, USA; and the Massachusetts General Hospital, Department of Psychiatry and the Martinos Center for Biomedical Imaging, Charlestown, Massachusetts 02129, USA.&amp;#xD;Laureate Institute for Brain Research, Tulsa, Oklahoma 74133, USA; and the Faculty of Community Medicine, University of Tulsa, Tulsa, Oklahoma 74104, USA.&lt;/auth-address&gt;&lt;titles&gt;&lt;title&gt;Interoceptive predictions in the brain&lt;/title&gt;&lt;secondary-title&gt;Nat Rev Neurosci&lt;/secondary-title&gt;&lt;/titles&gt;&lt;periodical&gt;&lt;full-title&gt;Nat Rev Neurosci&lt;/full-title&gt;&lt;/periodical&gt;&lt;pages&gt;419-29&lt;/pages&gt;&lt;volume&gt;16&lt;/volume&gt;&lt;number&gt;7&lt;/number&gt;&lt;edition&gt;2015/05/29&lt;/edition&gt;&lt;keywords&gt;&lt;keyword&gt;Awareness/physiology&lt;/keyword&gt;&lt;keyword&gt;Bayes Theorem&lt;/keyword&gt;&lt;keyword&gt;Brain/*metabolism&lt;/keyword&gt;&lt;keyword&gt;Cognition/*physiology&lt;/keyword&gt;&lt;keyword&gt;Emotions/physiology&lt;/keyword&gt;&lt;keyword&gt;Humans&lt;/keyword&gt;&lt;keyword&gt;Mental Disorders/metabolism/psychology&lt;/keyword&gt;&lt;keyword&gt;Nerve Net/*metabolism&lt;/keyword&gt;&lt;keyword&gt;Perception/*physiology&lt;/keyword&gt;&lt;/keywords&gt;&lt;dates&gt;&lt;year&gt;2015&lt;/year&gt;&lt;pub-dates&gt;&lt;date&gt;Jul&lt;/date&gt;&lt;/pub-dates&gt;&lt;/dates&gt;&lt;isbn&gt;1471-0048 (Electronic)&amp;#xD;1471-003X (Linking)&lt;/isbn&gt;&lt;accession-num&gt;26016744&lt;/accession-num&gt;&lt;urls&gt;&lt;related-urls&gt;&lt;url&gt;https://www.ncbi.nlm.nih.gov/pubmed/26016744&lt;/url&gt;&lt;/related-urls&gt;&lt;/urls&gt;&lt;custom2&gt;PMC4731102&lt;/custom2&gt;&lt;electronic-resource-num&gt;10.1038/nrn3950&lt;/electronic-resource-num&gt;&lt;/record&gt;&lt;/Cite&gt;&lt;/EndNote&gt;</w:instrText>
      </w:r>
      <w:r w:rsidR="00564258" w:rsidRPr="005D44F6">
        <w:rPr>
          <w:highlight w:val="yellow"/>
        </w:rPr>
        <w:fldChar w:fldCharType="separate"/>
      </w:r>
      <w:r w:rsidR="00564258" w:rsidRPr="005D44F6">
        <w:rPr>
          <w:noProof/>
          <w:highlight w:val="yellow"/>
        </w:rPr>
        <w:t>(Barrett &amp; Simmons, 2015)</w:t>
      </w:r>
      <w:r w:rsidR="00564258" w:rsidRPr="005D44F6">
        <w:rPr>
          <w:highlight w:val="yellow"/>
        </w:rPr>
        <w:fldChar w:fldCharType="end"/>
      </w:r>
      <w:r w:rsidR="002A5D02">
        <w:t xml:space="preserve">. </w:t>
      </w:r>
      <w:r w:rsidR="009C38AC" w:rsidRPr="005D44F6">
        <w:rPr>
          <w:highlight w:val="yellow"/>
        </w:rPr>
        <w:t>According to this view</w:t>
      </w:r>
      <w:r w:rsidR="005F3860" w:rsidRPr="005D44F6">
        <w:rPr>
          <w:highlight w:val="yellow"/>
        </w:rPr>
        <w:t xml:space="preserve">, predictions </w:t>
      </w:r>
      <w:r w:rsidR="009C38AC" w:rsidRPr="005D44F6">
        <w:rPr>
          <w:highlight w:val="yellow"/>
        </w:rPr>
        <w:t xml:space="preserve">are </w:t>
      </w:r>
      <w:r w:rsidR="005F3860" w:rsidRPr="005D44F6">
        <w:rPr>
          <w:highlight w:val="yellow"/>
        </w:rPr>
        <w:t xml:space="preserve">made </w:t>
      </w:r>
      <w:r w:rsidR="009C38AC" w:rsidRPr="005D44F6">
        <w:rPr>
          <w:highlight w:val="yellow"/>
        </w:rPr>
        <w:t xml:space="preserve">not only </w:t>
      </w:r>
      <w:r w:rsidR="005F3860" w:rsidRPr="005D44F6">
        <w:rPr>
          <w:highlight w:val="yellow"/>
        </w:rPr>
        <w:t>about encountered stimuli, but</w:t>
      </w:r>
      <w:r w:rsidR="002A5D02" w:rsidRPr="005D44F6">
        <w:rPr>
          <w:highlight w:val="yellow"/>
        </w:rPr>
        <w:t xml:space="preserve"> </w:t>
      </w:r>
      <w:r w:rsidR="009C38AC" w:rsidRPr="005D44F6">
        <w:rPr>
          <w:highlight w:val="yellow"/>
        </w:rPr>
        <w:t xml:space="preserve">predictions generated by the affective impact of similar sensations from the past (i.e., memory) will bias </w:t>
      </w:r>
      <w:r w:rsidR="002A5D02" w:rsidRPr="005D44F6">
        <w:rPr>
          <w:highlight w:val="yellow"/>
        </w:rPr>
        <w:t xml:space="preserve">even the initial perception of </w:t>
      </w:r>
      <w:r w:rsidR="009C38AC" w:rsidRPr="005D44F6">
        <w:rPr>
          <w:highlight w:val="yellow"/>
        </w:rPr>
        <w:t xml:space="preserve">the </w:t>
      </w:r>
      <w:r w:rsidR="002A5D02" w:rsidRPr="005D44F6">
        <w:rPr>
          <w:highlight w:val="yellow"/>
        </w:rPr>
        <w:t>stimuli</w:t>
      </w:r>
      <w:r w:rsidR="002A5D02">
        <w:t>.</w:t>
      </w:r>
      <w:r w:rsidR="007B1B7E">
        <w:t xml:space="preserve"> </w:t>
      </w:r>
      <w:r w:rsidR="00714410">
        <w:t xml:space="preserve">There is an established literature </w:t>
      </w:r>
      <w:r w:rsidR="002E7B1A">
        <w:t>demonstrating</w:t>
      </w:r>
      <w:r w:rsidR="00714410">
        <w:t xml:space="preserve"> memory</w:t>
      </w:r>
      <w:r w:rsidR="002E7B1A">
        <w:t>’s</w:t>
      </w:r>
      <w:r w:rsidR="00714410">
        <w:t xml:space="preserve"> influence</w:t>
      </w:r>
      <w:r w:rsidR="002E7B1A">
        <w:t xml:space="preserve"> on</w:t>
      </w:r>
      <w:r w:rsidR="007B1B7E" w:rsidRPr="00270FCE">
        <w:t xml:space="preserve"> future behavior and decision making </w:t>
      </w:r>
      <w:r w:rsidR="00564258">
        <w:fldChar w:fldCharType="begin"/>
      </w:r>
      <w:r w:rsidR="00564258">
        <w:instrText xml:space="preserve"> ADDIN EN.CITE &lt;EndNote&gt;&lt;Cite&gt;&lt;Author&gt;Duncan&lt;/Author&gt;&lt;Year&gt;2016&lt;/Year&gt;&lt;RecNum&gt;12553&lt;/RecNum&gt;&lt;DisplayText&gt;(Duncan &amp;amp; Shohamy, 2016)&lt;/DisplayText&gt;&lt;record&gt;&lt;rec-number&gt;12553&lt;/rec-number&gt;&lt;foreign-keys&gt;&lt;key app="EN" db-id="pr5s50wajsx2wpefs26x0pz65t2pavtwwstd" timestamp="1584929234"&gt;12553&lt;/key&gt;&lt;/foreign-keys&gt;&lt;ref-type name="Journal Article"&gt;17&lt;/ref-type&gt;&lt;contributors&gt;&lt;authors&gt;&lt;author&gt;Duncan, K. D.&lt;/author&gt;&lt;author&gt;Shohamy, D.&lt;/author&gt;&lt;/authors&gt;&lt;/contributors&gt;&lt;auth-address&gt;Department of Psychology, University of Toronto.&amp;#xD;Department of Psychology, Columbia University.&lt;/auth-address&gt;&lt;titles&gt;&lt;title&gt;Memory states influence value-based decisions&lt;/title&gt;&lt;secondary-title&gt;J Exp Psychol Gen&lt;/secondary-title&gt;&lt;/titles&gt;&lt;periodical&gt;&lt;full-title&gt;J Exp Psychol Gen&lt;/full-title&gt;&lt;abbr-1&gt;Journal of experimental psychology. General&lt;/abbr-1&gt;&lt;/periodical&gt;&lt;pages&gt;1420-1426&lt;/pages&gt;&lt;volume&gt;145&lt;/volume&gt;&lt;number&gt;11&lt;/number&gt;&lt;edition&gt;2016/11/01&lt;/edition&gt;&lt;keywords&gt;&lt;keyword&gt;Adult&lt;/keyword&gt;&lt;keyword&gt;Association Learning&lt;/keyword&gt;&lt;keyword&gt;Attention&lt;/keyword&gt;&lt;keyword&gt;Choice Behavior&lt;/keyword&gt;&lt;keyword&gt;Computer Simulation&lt;/keyword&gt;&lt;keyword&gt;*Decision Making&lt;/keyword&gt;&lt;keyword&gt;Female&lt;/keyword&gt;&lt;keyword&gt;Humans&lt;/keyword&gt;&lt;keyword&gt;Male&lt;/keyword&gt;&lt;keyword&gt;*Mental Recall&lt;/keyword&gt;&lt;keyword&gt;*Motivation&lt;/keyword&gt;&lt;keyword&gt;*Pattern Recognition, Visual&lt;/keyword&gt;&lt;keyword&gt;*Recognition, Psychology&lt;/keyword&gt;&lt;keyword&gt;Reward&lt;/keyword&gt;&lt;keyword&gt;Young Adult&lt;/keyword&gt;&lt;/keywords&gt;&lt;dates&gt;&lt;year&gt;2016&lt;/year&gt;&lt;pub-dates&gt;&lt;date&gt;Nov&lt;/date&gt;&lt;/pub-dates&gt;&lt;/dates&gt;&lt;isbn&gt;1939-2222 (Electronic)&amp;#xD;0022-1015 (Linking)&lt;/isbn&gt;&lt;accession-num&gt;27797556&lt;/accession-num&gt;&lt;urls&gt;&lt;related-urls&gt;&lt;url&gt;https://www.ncbi.nlm.nih.gov/pubmed/27797556&lt;/url&gt;&lt;/related-urls&gt;&lt;/urls&gt;&lt;custom2&gt;PMC5953570&lt;/custom2&gt;&lt;electronic-resource-num&gt;10.1037/xge0000231&lt;/electronic-resource-num&gt;&lt;/record&gt;&lt;/Cite&gt;&lt;/EndNote&gt;</w:instrText>
      </w:r>
      <w:r w:rsidR="00564258">
        <w:fldChar w:fldCharType="separate"/>
      </w:r>
      <w:r w:rsidR="00564258">
        <w:rPr>
          <w:noProof/>
        </w:rPr>
        <w:t>(Duncan &amp; Shohamy, 2016)</w:t>
      </w:r>
      <w:r w:rsidR="00564258">
        <w:fldChar w:fldCharType="end"/>
      </w:r>
      <w:r w:rsidR="00714410">
        <w:t>, and i</w:t>
      </w:r>
      <w:r w:rsidR="007B1B7E" w:rsidRPr="00270FCE">
        <w:t xml:space="preserve">n the domain of affective schemas, the memories may be remote, </w:t>
      </w:r>
      <w:r w:rsidR="007B1B7E">
        <w:t xml:space="preserve">emotional, and </w:t>
      </w:r>
      <w:r w:rsidR="007B1B7E" w:rsidRPr="00270FCE">
        <w:t xml:space="preserve">not </w:t>
      </w:r>
      <w:r w:rsidR="007B1B7E">
        <w:t xml:space="preserve">necessarily </w:t>
      </w:r>
      <w:r w:rsidR="007B1B7E" w:rsidRPr="00270FCE">
        <w:t>explicitly accessibl</w:t>
      </w:r>
      <w:r w:rsidR="007B1B7E">
        <w:t>e</w:t>
      </w:r>
      <w:r w:rsidR="001D3912">
        <w:t xml:space="preserve"> </w:t>
      </w:r>
      <w:r w:rsidR="00564258">
        <w:fldChar w:fldCharType="begin"/>
      </w:r>
      <w:r w:rsidR="00564258">
        <w:instrText xml:space="preserve"> ADDIN EN.CITE &lt;EndNote&gt;&lt;Cite&gt;&lt;Author&gt;Thimm&lt;/Author&gt;&lt;Year&gt;2010&lt;/Year&gt;&lt;RecNum&gt;12721&lt;/RecNum&gt;&lt;DisplayText&gt;(Thimm, 2010)&lt;/DisplayText&gt;&lt;record&gt;&lt;rec-number&gt;12721&lt;/rec-number&gt;&lt;foreign-keys&gt;&lt;key app="EN" db-id="pr5s50wajsx2wpefs26x0pz65t2pavtwwstd" timestamp="1585580281"&gt;12721&lt;/key&gt;&lt;/foreign-keys&gt;&lt;ref-type name="Journal Article"&gt;17&lt;/ref-type&gt;&lt;contributors&gt;&lt;authors&gt;&lt;author&gt;Thimm, J. C.&lt;/author&gt;&lt;/authors&gt;&lt;/contributors&gt;&lt;auth-address&gt;Helgeland Hospital Trust Mo i Rana, Psychiatric Centre, Mo i Rana, Norway. jens.thimm@ntnu.no&lt;/auth-address&gt;&lt;titles&gt;&lt;title&gt;Personality and early maladaptive schemas: a five-factor model perspective&lt;/title&gt;&lt;secondary-title&gt;J Behav Ther Exp Psychiatry&lt;/secondary-title&gt;&lt;/titles&gt;&lt;periodical&gt;&lt;full-title&gt;J Behav Ther Exp Psychiatry&lt;/full-title&gt;&lt;/periodical&gt;&lt;pages&gt;373-80&lt;/pages&gt;&lt;volume&gt;41&lt;/volume&gt;&lt;number&gt;4&lt;/number&gt;&lt;edition&gt;2010/05/04&lt;/edition&gt;&lt;keywords&gt;&lt;keyword&gt;*Adaptation, Psychological&lt;/keyword&gt;&lt;keyword&gt;Adolescent&lt;/keyword&gt;&lt;keyword&gt;Adult&lt;/keyword&gt;&lt;keyword&gt;Aged&lt;/keyword&gt;&lt;keyword&gt;Female&lt;/keyword&gt;&lt;keyword&gt;Humans&lt;/keyword&gt;&lt;keyword&gt;Male&lt;/keyword&gt;&lt;keyword&gt;Mental Disorders/*psychology&lt;/keyword&gt;&lt;keyword&gt;Middle Aged&lt;/keyword&gt;&lt;keyword&gt;*Models, Psychological&lt;/keyword&gt;&lt;keyword&gt;*Personality&lt;/keyword&gt;&lt;keyword&gt;Psychological Tests&lt;/keyword&gt;&lt;keyword&gt;Self Report&lt;/keyword&gt;&lt;keyword&gt;Social Adjustment&lt;/keyword&gt;&lt;keyword&gt;Young Adult&lt;/keyword&gt;&lt;/keywords&gt;&lt;dates&gt;&lt;year&gt;2010&lt;/year&gt;&lt;pub-dates&gt;&lt;date&gt;Dec&lt;/date&gt;&lt;/pub-dates&gt;&lt;/dates&gt;&lt;isbn&gt;1873-7943 (Electronic)&amp;#xD;0005-7916 (Linking)&lt;/isbn&gt;&lt;accession-num&gt;20435297&lt;/accession-num&gt;&lt;urls&gt;&lt;related-urls&gt;&lt;url&gt;https://www.ncbi.nlm.nih.gov/pubmed/20435297&lt;/url&gt;&lt;/related-urls&gt;&lt;/urls&gt;&lt;electronic-resource-num&gt;10.1016/j.jbtep.2010.03.009&lt;/electronic-resource-num&gt;&lt;/record&gt;&lt;/Cite&gt;&lt;/EndNote&gt;</w:instrText>
      </w:r>
      <w:r w:rsidR="00564258">
        <w:fldChar w:fldCharType="separate"/>
      </w:r>
      <w:r w:rsidR="00564258">
        <w:rPr>
          <w:noProof/>
        </w:rPr>
        <w:t>(Thimm, 2010)</w:t>
      </w:r>
      <w:r w:rsidR="00564258">
        <w:fldChar w:fldCharType="end"/>
      </w:r>
      <w:r w:rsidR="007B1B7E" w:rsidRPr="00270FCE">
        <w:t>.</w:t>
      </w:r>
      <w:r w:rsidR="007B1B7E">
        <w:t xml:space="preserve"> </w:t>
      </w:r>
      <w:r w:rsidR="004A036B">
        <w:t>By this logic,</w:t>
      </w:r>
      <w:r w:rsidR="00B215BF" w:rsidRPr="00324C6C">
        <w:t xml:space="preserve"> early developing representations </w:t>
      </w:r>
      <w:r w:rsidR="00DF2568">
        <w:t xml:space="preserve">are abstracted from past experiences and </w:t>
      </w:r>
      <w:r w:rsidR="00936C42">
        <w:t>compute</w:t>
      </w:r>
      <w:r w:rsidR="00B215BF" w:rsidRPr="00324C6C">
        <w:t xml:space="preserve"> the anticipated regularities of the </w:t>
      </w:r>
      <w:r w:rsidR="00DF2568">
        <w:t xml:space="preserve">current </w:t>
      </w:r>
      <w:r w:rsidR="00B215BF" w:rsidRPr="00324C6C">
        <w:t xml:space="preserve">environment </w:t>
      </w:r>
      <w:r w:rsidR="00DF2568">
        <w:t>to</w:t>
      </w:r>
      <w:r w:rsidR="00DF2568" w:rsidRPr="00324C6C">
        <w:t xml:space="preserve"> </w:t>
      </w:r>
      <w:r w:rsidR="00B215BF" w:rsidRPr="00324C6C">
        <w:t>guide future socio-emotional behaviors</w:t>
      </w:r>
      <w:r w:rsidR="000B33FA">
        <w:t>, representations, and thoughts</w:t>
      </w:r>
      <w:r w:rsidR="00B215BF" w:rsidRPr="00324C6C">
        <w:t>.</w:t>
      </w:r>
    </w:p>
    <w:p w14:paraId="61F7D2B1" w14:textId="7B5AB706" w:rsidR="00C145A4" w:rsidRDefault="00C145A4" w:rsidP="00E10377">
      <w:pPr>
        <w:spacing w:line="480" w:lineRule="auto"/>
      </w:pPr>
    </w:p>
    <w:p w14:paraId="5BF00820" w14:textId="77777777" w:rsidR="00E06390" w:rsidRDefault="00F44710" w:rsidP="00E06390">
      <w:pPr>
        <w:spacing w:line="480" w:lineRule="auto"/>
        <w:rPr>
          <w:b/>
          <w:bCs/>
          <w:u w:val="single"/>
        </w:rPr>
      </w:pPr>
      <w:r w:rsidRPr="00EF39B6">
        <w:rPr>
          <w:b/>
          <w:bCs/>
          <w:u w:val="single"/>
        </w:rPr>
        <w:t xml:space="preserve">Schematic </w:t>
      </w:r>
      <w:r w:rsidR="009064E2" w:rsidRPr="00EF39B6">
        <w:rPr>
          <w:b/>
          <w:bCs/>
          <w:u w:val="single"/>
        </w:rPr>
        <w:t>M</w:t>
      </w:r>
      <w:r w:rsidRPr="00EF39B6">
        <w:rPr>
          <w:b/>
          <w:bCs/>
          <w:u w:val="single"/>
        </w:rPr>
        <w:t>emor</w:t>
      </w:r>
      <w:r w:rsidR="00FC75A4" w:rsidRPr="00EF39B6">
        <w:rPr>
          <w:b/>
          <w:bCs/>
          <w:u w:val="single"/>
        </w:rPr>
        <w:t>y</w:t>
      </w:r>
      <w:r w:rsidRPr="00EF39B6">
        <w:rPr>
          <w:b/>
          <w:bCs/>
          <w:u w:val="single"/>
        </w:rPr>
        <w:t xml:space="preserve"> from </w:t>
      </w:r>
      <w:r w:rsidR="009064E2" w:rsidRPr="00EF39B6">
        <w:rPr>
          <w:b/>
          <w:bCs/>
          <w:u w:val="single"/>
        </w:rPr>
        <w:t>E</w:t>
      </w:r>
      <w:r w:rsidRPr="00EF39B6">
        <w:rPr>
          <w:b/>
          <w:bCs/>
          <w:u w:val="single"/>
        </w:rPr>
        <w:t xml:space="preserve">arly </w:t>
      </w:r>
      <w:r w:rsidR="009064E2" w:rsidRPr="00EF39B6">
        <w:rPr>
          <w:b/>
          <w:bCs/>
          <w:u w:val="single"/>
        </w:rPr>
        <w:t>Caregiving</w:t>
      </w:r>
      <w:r w:rsidRPr="00EF39B6">
        <w:rPr>
          <w:b/>
          <w:bCs/>
          <w:u w:val="single"/>
        </w:rPr>
        <w:t xml:space="preserve"> </w:t>
      </w:r>
      <w:r w:rsidR="009064E2" w:rsidRPr="00EF39B6">
        <w:rPr>
          <w:b/>
          <w:bCs/>
          <w:u w:val="single"/>
        </w:rPr>
        <w:t>G</w:t>
      </w:r>
      <w:r w:rsidRPr="00EF39B6">
        <w:rPr>
          <w:b/>
          <w:bCs/>
          <w:u w:val="single"/>
        </w:rPr>
        <w:t>uide</w:t>
      </w:r>
      <w:r w:rsidR="009064E2" w:rsidRPr="00EF39B6">
        <w:rPr>
          <w:b/>
          <w:bCs/>
          <w:u w:val="single"/>
        </w:rPr>
        <w:t>s</w:t>
      </w:r>
      <w:r w:rsidRPr="00EF39B6">
        <w:rPr>
          <w:b/>
          <w:bCs/>
          <w:u w:val="single"/>
        </w:rPr>
        <w:t xml:space="preserve"> </w:t>
      </w:r>
      <w:r w:rsidR="009064E2" w:rsidRPr="00EF39B6">
        <w:rPr>
          <w:b/>
          <w:bCs/>
          <w:u w:val="single"/>
        </w:rPr>
        <w:t>P</w:t>
      </w:r>
      <w:r w:rsidRPr="00EF39B6">
        <w:rPr>
          <w:b/>
          <w:bCs/>
          <w:u w:val="single"/>
        </w:rPr>
        <w:t>rediction</w:t>
      </w:r>
    </w:p>
    <w:p w14:paraId="0BA97D2A" w14:textId="0BBFE63A" w:rsidR="00155D6E" w:rsidRDefault="00FC75A4" w:rsidP="00E06390">
      <w:pPr>
        <w:spacing w:line="480" w:lineRule="auto"/>
      </w:pPr>
      <w:r>
        <w:lastRenderedPageBreak/>
        <w:t xml:space="preserve">The </w:t>
      </w:r>
      <w:r w:rsidR="0080353F">
        <w:t>recognition</w:t>
      </w:r>
      <w:r>
        <w:t xml:space="preserve"> that early experiences </w:t>
      </w:r>
      <w:r w:rsidR="00406F74">
        <w:t xml:space="preserve">produce a memory trace that guides future </w:t>
      </w:r>
      <w:r w:rsidR="0080353F">
        <w:t xml:space="preserve">social and affective </w:t>
      </w:r>
      <w:r w:rsidR="00406F74">
        <w:t xml:space="preserve">behavior is central </w:t>
      </w:r>
      <w:r w:rsidR="00C35AB0">
        <w:t xml:space="preserve">to </w:t>
      </w:r>
      <w:r w:rsidR="00406F74">
        <w:t>Bowlby</w:t>
      </w:r>
      <w:r w:rsidR="003B1F05">
        <w:t>’s construct of the ‘</w:t>
      </w:r>
      <w:r w:rsidR="003B1F05" w:rsidRPr="005D44F6">
        <w:rPr>
          <w:highlight w:val="yellow"/>
        </w:rPr>
        <w:t>internal working model’</w:t>
      </w:r>
      <w:r w:rsidR="00BE03CB">
        <w:t xml:space="preserve"> </w:t>
      </w:r>
      <w:r w:rsidR="00564258">
        <w:fldChar w:fldCharType="begin"/>
      </w:r>
      <w:r w:rsidR="00564258">
        <w:instrText xml:space="preserve"> ADDIN EN.CITE &lt;EndNote&gt;&lt;Cite&gt;&lt;Author&gt;Bowlby&lt;/Author&gt;&lt;Year&gt;1969&lt;/Year&gt;&lt;RecNum&gt;11254&lt;/RecNum&gt;&lt;DisplayText&gt;(Bowlby, 1969; Bretherton, 1992)&lt;/DisplayText&gt;&lt;record&gt;&lt;rec-number&gt;11254&lt;/rec-number&gt;&lt;foreign-keys&gt;&lt;key app="EN" db-id="pr5s50wajsx2wpefs26x0pz65t2pavtwwstd" timestamp="1528993984"&gt;11254&lt;/key&gt;&lt;/foreign-keys&gt;&lt;ref-type name="Book"&gt;6&lt;/ref-type&gt;&lt;contributors&gt;&lt;authors&gt;&lt;author&gt;Bowlby, J.&lt;/author&gt;&lt;/authors&gt;&lt;/contributors&gt;&lt;titles&gt;&lt;title&gt;Attachment and Loss&lt;/title&gt;&lt;/titles&gt;&lt;dates&gt;&lt;year&gt;1969&lt;/year&gt;&lt;/dates&gt;&lt;pub-location&gt;New York&lt;/pub-location&gt;&lt;publisher&gt;Basic Books&lt;/publisher&gt;&lt;urls&gt;&lt;/urls&gt;&lt;/record&gt;&lt;/Cite&gt;&lt;Cite&gt;&lt;Author&gt;Bretherton&lt;/Author&gt;&lt;Year&gt;1992&lt;/Year&gt;&lt;RecNum&gt;12556&lt;/RecNum&gt;&lt;record&gt;&lt;rec-number&gt;12556&lt;/rec-number&gt;&lt;foreign-keys&gt;&lt;key app="EN" db-id="pr5s50wajsx2wpefs26x0pz65t2pavtwwstd" timestamp="1584929525"&gt;12556&lt;/key&gt;&lt;/foreign-keys&gt;&lt;ref-type name="Journal Article"&gt;17&lt;/ref-type&gt;&lt;contributors&gt;&lt;authors&gt;&lt;author&gt;Bretherton, I.&lt;/author&gt;&lt;/authors&gt;&lt;/contributors&gt;&lt;titles&gt;&lt;title&gt;The origins of attachment theory: John Bowlby and Mary Ainsworth.&lt;/title&gt;&lt;secondary-title&gt;Developmental Psychology&lt;/secondary-title&gt;&lt;/titles&gt;&lt;periodical&gt;&lt;full-title&gt;Developmental Psychology&lt;/full-title&gt;&lt;/periodical&gt;&lt;pages&gt;759-775&lt;/pages&gt;&lt;volume&gt;28&lt;/volume&gt;&lt;number&gt;5&lt;/number&gt;&lt;dates&gt;&lt;year&gt;1992&lt;/year&gt;&lt;/dates&gt;&lt;urls&gt;&lt;/urls&gt;&lt;/record&gt;&lt;/Cite&gt;&lt;/EndNote&gt;</w:instrText>
      </w:r>
      <w:r w:rsidR="00564258">
        <w:fldChar w:fldCharType="separate"/>
      </w:r>
      <w:r w:rsidR="00564258">
        <w:rPr>
          <w:noProof/>
        </w:rPr>
        <w:t>(Bowlby, 1969; Bretherton, 1992)</w:t>
      </w:r>
      <w:r w:rsidR="00564258">
        <w:fldChar w:fldCharType="end"/>
      </w:r>
      <w:r w:rsidR="00171D0B">
        <w:t>.</w:t>
      </w:r>
      <w:r w:rsidR="003B1F05">
        <w:t xml:space="preserve"> He</w:t>
      </w:r>
      <w:r w:rsidR="000335D1">
        <w:t xml:space="preserve"> </w:t>
      </w:r>
      <w:r w:rsidR="003B1F05">
        <w:t>define</w:t>
      </w:r>
      <w:r w:rsidR="006D73B0">
        <w:t>d</w:t>
      </w:r>
      <w:r w:rsidR="003B1F05">
        <w:t xml:space="preserve"> </w:t>
      </w:r>
      <w:r w:rsidR="000335D1">
        <w:t>internal models</w:t>
      </w:r>
      <w:r w:rsidR="00F73CCB">
        <w:t>’</w:t>
      </w:r>
      <w:r w:rsidR="000335D1">
        <w:t xml:space="preserve"> function as </w:t>
      </w:r>
      <w:r w:rsidR="0080353F">
        <w:t>the cognitive and affective maps (</w:t>
      </w:r>
      <w:r w:rsidR="0080353F" w:rsidRPr="00A816F3">
        <w:t>beliefs/schemas</w:t>
      </w:r>
      <w:r w:rsidR="0080353F">
        <w:t>) about interpersonal relationships</w:t>
      </w:r>
      <w:r w:rsidR="000335D1">
        <w:t xml:space="preserve">, </w:t>
      </w:r>
      <w:r w:rsidR="0080353F">
        <w:t>which</w:t>
      </w:r>
      <w:r w:rsidR="000335D1">
        <w:t xml:space="preserve"> are accessed </w:t>
      </w:r>
      <w:r w:rsidR="00EF39B6">
        <w:t>“</w:t>
      </w:r>
      <w:r w:rsidR="000335D1">
        <w:t>to transmit, store, and manipulate information that helps making predictions as to how set-goals (of attachment) can be achieved</w:t>
      </w:r>
      <w:r w:rsidR="00EF39B6">
        <w:t>”</w:t>
      </w:r>
      <w:r w:rsidR="000335D1">
        <w:t xml:space="preserve"> (p. 80). </w:t>
      </w:r>
      <w:r w:rsidR="00155D6E">
        <w:t xml:space="preserve">That is to say, </w:t>
      </w:r>
      <w:r w:rsidR="00155D6E" w:rsidRPr="005D44F6">
        <w:rPr>
          <w:highlight w:val="yellow"/>
        </w:rPr>
        <w:t>early attachment relationships produce interpersonal affective predictions</w:t>
      </w:r>
      <w:r w:rsidR="006D73B0">
        <w:t xml:space="preserve">; recent neuroscientific advances might suggest that they are doing so via </w:t>
      </w:r>
      <w:r w:rsidR="000C2008">
        <w:t xml:space="preserve">development of </w:t>
      </w:r>
      <w:r w:rsidR="006D73B0">
        <w:t>mPFC-subcortical circuitry</w:t>
      </w:r>
      <w:r w:rsidR="00155D6E">
        <w:t>.</w:t>
      </w:r>
    </w:p>
    <w:p w14:paraId="62847801" w14:textId="6651E279" w:rsidR="00DD2B60" w:rsidRPr="00AC3C8A" w:rsidRDefault="00155D6E" w:rsidP="00E10377">
      <w:pPr>
        <w:autoSpaceDE w:val="0"/>
        <w:autoSpaceDN w:val="0"/>
        <w:adjustRightInd w:val="0"/>
        <w:spacing w:line="480" w:lineRule="auto"/>
        <w:ind w:firstLine="720"/>
        <w:rPr>
          <w:rFonts w:eastAsiaTheme="minorHAnsi"/>
          <w:color w:val="000000"/>
          <w:sz w:val="22"/>
          <w:szCs w:val="22"/>
        </w:rPr>
      </w:pPr>
      <w:r>
        <w:t xml:space="preserve">As explained by Bretherton </w:t>
      </w:r>
      <w:r w:rsidR="00564258">
        <w:fldChar w:fldCharType="begin"/>
      </w:r>
      <w:r w:rsidR="00564258">
        <w:instrText xml:space="preserve"> ADDIN EN.CITE &lt;EndNote&gt;&lt;Cite ExcludeAuth="1"&gt;&lt;Author&gt;Bretherton&lt;/Author&gt;&lt;Year&gt;1992&lt;/Year&gt;&lt;RecNum&gt;12556&lt;/RecNum&gt;&lt;DisplayText&gt;(1992)&lt;/DisplayText&gt;&lt;record&gt;&lt;rec-number&gt;12556&lt;/rec-number&gt;&lt;foreign-keys&gt;&lt;key app="EN" db-id="pr5s50wajsx2wpefs26x0pz65t2pavtwwstd" timestamp="1584929525"&gt;12556&lt;/key&gt;&lt;/foreign-keys&gt;&lt;ref-type name="Journal Article"&gt;17&lt;/ref-type&gt;&lt;contributors&gt;&lt;authors&gt;&lt;author&gt;Bretherton, I.&lt;/author&gt;&lt;/authors&gt;&lt;/contributors&gt;&lt;titles&gt;&lt;title&gt;The origins of attachment theory: John Bowlby and Mary Ainsworth.&lt;/title&gt;&lt;secondary-title&gt;Developmental Psychology&lt;/secondary-title&gt;&lt;/titles&gt;&lt;periodical&gt;&lt;full-title&gt;Developmental Psychology&lt;/full-title&gt;&lt;/periodical&gt;&lt;pages&gt;759-775&lt;/pages&gt;&lt;volume&gt;28&lt;/volume&gt;&lt;number&gt;5&lt;/number&gt;&lt;dates&gt;&lt;year&gt;1992&lt;/year&gt;&lt;/dates&gt;&lt;urls&gt;&lt;/urls&gt;&lt;/record&gt;&lt;/Cite&gt;&lt;/EndNote&gt;</w:instrText>
      </w:r>
      <w:r w:rsidR="00564258">
        <w:fldChar w:fldCharType="separate"/>
      </w:r>
      <w:r w:rsidR="00564258">
        <w:rPr>
          <w:noProof/>
        </w:rPr>
        <w:t>(1992)</w:t>
      </w:r>
      <w:r w:rsidR="00564258">
        <w:fldChar w:fldCharType="end"/>
      </w:r>
      <w:r>
        <w:t>, within an individual</w:t>
      </w:r>
      <w:r w:rsidR="00EF39B6">
        <w:t>’</w:t>
      </w:r>
      <w:r>
        <w:t xml:space="preserve">s internal working model of the world, </w:t>
      </w:r>
      <w:r w:rsidRPr="0020458A">
        <w:t xml:space="preserve">models of self and caregiver are especially salient. In infancy, all primary needs (hunger, temperature, </w:t>
      </w:r>
      <w:r w:rsidR="003C5B85">
        <w:t>hygiene</w:t>
      </w:r>
      <w:r w:rsidRPr="0020458A">
        <w:t xml:space="preserve">, affect modulation) depend on a caregiver, for an infant cannot regulate these functions alone. </w:t>
      </w:r>
      <w:r w:rsidR="00A858CC" w:rsidRPr="0020458A">
        <w:t>I</w:t>
      </w:r>
      <w:r w:rsidR="004B0185">
        <w:t>t is established that i</w:t>
      </w:r>
      <w:r w:rsidR="00A858CC" w:rsidRPr="0020458A">
        <w:t xml:space="preserve">nfants readily </w:t>
      </w:r>
      <w:r w:rsidR="00A858CC" w:rsidRPr="0020458A">
        <w:rPr>
          <w:rFonts w:eastAsiaTheme="minorHAnsi"/>
          <w:color w:val="000000"/>
        </w:rPr>
        <w:t xml:space="preserve">detect patterns, perceive contingencies, anticipate future events, and generate predictions </w:t>
      </w:r>
      <w:r w:rsidR="00564258">
        <w:rPr>
          <w:rFonts w:eastAsiaTheme="minorHAnsi"/>
          <w:color w:val="000000"/>
        </w:rPr>
        <w:fldChar w:fldCharType="begin">
          <w:fldData xml:space="preserve">PEVuZE5vdGU+PENpdGU+PEF1dGhvcj5IYWl0aDwvQXV0aG9yPjxZZWFyPjE5ODg8L1llYXI+PFJl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=
</w:fldData>
        </w:fldChar>
      </w:r>
      <w:r w:rsidR="00564258">
        <w:rPr>
          <w:rFonts w:eastAsiaTheme="minorHAnsi"/>
          <w:color w:val="000000"/>
        </w:rPr>
        <w:instrText xml:space="preserve"> ADDIN EN.CITE </w:instrText>
      </w:r>
      <w:r w:rsidR="00564258">
        <w:rPr>
          <w:rFonts w:eastAsiaTheme="minorHAnsi"/>
          <w:color w:val="000000"/>
        </w:rPr>
        <w:fldChar w:fldCharType="begin">
          <w:fldData xml:space="preserve">PEVuZE5vdGU+PENpdGU+PEF1dGhvcj5IYWl0aDwvQXV0aG9yPjxZZWFyPjE5ODg8L1llYXI+PFJl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=
</w:fldData>
        </w:fldChar>
      </w:r>
      <w:r w:rsidR="00564258">
        <w:rPr>
          <w:rFonts w:eastAsiaTheme="minorHAnsi"/>
          <w:color w:val="000000"/>
        </w:rPr>
        <w:instrText xml:space="preserve"> ADDIN EN.CITE.DATA </w:instrText>
      </w:r>
      <w:r w:rsidR="00564258">
        <w:rPr>
          <w:rFonts w:eastAsiaTheme="minorHAnsi"/>
          <w:color w:val="000000"/>
        </w:rPr>
      </w:r>
      <w:r w:rsidR="00564258">
        <w:rPr>
          <w:rFonts w:eastAsiaTheme="minorHAnsi"/>
          <w:color w:val="000000"/>
        </w:rPr>
        <w:fldChar w:fldCharType="end"/>
      </w:r>
      <w:r w:rsidR="00564258">
        <w:rPr>
          <w:rFonts w:eastAsiaTheme="minorHAnsi"/>
          <w:color w:val="000000"/>
        </w:rPr>
      </w:r>
      <w:r w:rsidR="00564258">
        <w:rPr>
          <w:rFonts w:eastAsiaTheme="minorHAnsi"/>
          <w:color w:val="000000"/>
        </w:rPr>
        <w:fldChar w:fldCharType="separate"/>
      </w:r>
      <w:r w:rsidR="00564258">
        <w:rPr>
          <w:rFonts w:eastAsiaTheme="minorHAnsi"/>
          <w:noProof/>
          <w:color w:val="000000"/>
        </w:rPr>
        <w:t>(Haith, Hazan, &amp; Goodman, 1988; Saffran &amp; Kirkham, 2018)</w:t>
      </w:r>
      <w:r w:rsidR="00564258">
        <w:rPr>
          <w:rFonts w:eastAsiaTheme="minorHAnsi"/>
          <w:color w:val="000000"/>
        </w:rPr>
        <w:fldChar w:fldCharType="end"/>
      </w:r>
      <w:r w:rsidR="00A858CC" w:rsidRPr="0020458A">
        <w:rPr>
          <w:rFonts w:eastAsiaTheme="minorHAnsi"/>
          <w:color w:val="000000"/>
        </w:rPr>
        <w:t xml:space="preserve">. </w:t>
      </w:r>
      <w:r w:rsidR="002602FA">
        <w:t>Therefore, a</w:t>
      </w:r>
      <w:r w:rsidR="002602FA" w:rsidRPr="0020458A">
        <w:t xml:space="preserve"> </w:t>
      </w:r>
      <w:r w:rsidRPr="0020458A">
        <w:t>responsive caregiving environment that is sensitive to the needs of the infant should produce an association between the infant’s needs and the responsiveness of the environment (and the agency that accompanies this association</w:t>
      </w:r>
      <w:r w:rsidR="004C6A38">
        <w:t>)</w:t>
      </w:r>
      <w:r w:rsidR="00E922A1">
        <w:t xml:space="preserve"> – that is a ‘needs</w:t>
      </w:r>
      <w:r w:rsidR="00A45E07">
        <w:t xml:space="preserve"> + </w:t>
      </w:r>
      <w:r w:rsidR="00E922A1">
        <w:t>needs</w:t>
      </w:r>
      <w:r w:rsidR="00A45E07">
        <w:t>-are-</w:t>
      </w:r>
      <w:r w:rsidR="00E922A1">
        <w:t xml:space="preserve">met’ </w:t>
      </w:r>
      <w:r w:rsidR="00CC7686">
        <w:t xml:space="preserve">(i.e., regulation) </w:t>
      </w:r>
      <w:r w:rsidR="00E922A1">
        <w:t>association</w:t>
      </w:r>
      <w:r w:rsidR="00A45E07">
        <w:t xml:space="preserve"> is learned</w:t>
      </w:r>
      <w:r w:rsidR="004C6A38">
        <w:t xml:space="preserve">. </w:t>
      </w:r>
      <w:r w:rsidR="00DD2B60" w:rsidRPr="0020458A">
        <w:t xml:space="preserve">The individual is likely to develop an internal working model of self as valued and </w:t>
      </w:r>
      <w:r w:rsidR="00E65568">
        <w:t>agentic</w:t>
      </w:r>
      <w:r w:rsidR="00DD2B60" w:rsidRPr="0020458A">
        <w:t xml:space="preserve">. </w:t>
      </w:r>
      <w:r w:rsidRPr="0020458A">
        <w:t>In contrast a non-responsive and/or harsh caregiving environment is an environment that fails to regulate the infant, and therefore produces the association between ‘infant’s needs’ to</w:t>
      </w:r>
      <w:r w:rsidRPr="00155D6E">
        <w:t xml:space="preserve"> a rule of ‘nonregulation</w:t>
      </w:r>
      <w:r w:rsidR="00DD2B60">
        <w:t>.</w:t>
      </w:r>
      <w:r w:rsidRPr="00155D6E">
        <w:t>’</w:t>
      </w:r>
      <w:r w:rsidR="00DD2B60">
        <w:t xml:space="preserve"> Over time</w:t>
      </w:r>
      <w:r w:rsidR="00D05C27">
        <w:t xml:space="preserve"> and repetition</w:t>
      </w:r>
      <w:r w:rsidR="00DD2B60">
        <w:t xml:space="preserve">, </w:t>
      </w:r>
      <w:r w:rsidR="00395E15">
        <w:t xml:space="preserve">these </w:t>
      </w:r>
      <w:r w:rsidR="00D05C27">
        <w:t xml:space="preserve">‘episodic-like’ associations may semanticize into </w:t>
      </w:r>
      <w:r w:rsidR="00395E15">
        <w:t>schematic</w:t>
      </w:r>
      <w:r w:rsidR="00DD2B60">
        <w:t xml:space="preserve"> working models</w:t>
      </w:r>
      <w:r w:rsidR="00D05C27">
        <w:t>,</w:t>
      </w:r>
      <w:r w:rsidR="00395E15">
        <w:t xml:space="preserve"> generat</w:t>
      </w:r>
      <w:r w:rsidR="00D05C27">
        <w:t>ing</w:t>
      </w:r>
      <w:r w:rsidR="00395E15">
        <w:t xml:space="preserve"> predictions about</w:t>
      </w:r>
      <w:r w:rsidR="00DD2B60">
        <w:t xml:space="preserve"> the attachment figure</w:t>
      </w:r>
      <w:r w:rsidR="00EF39B6">
        <w:t>’</w:t>
      </w:r>
      <w:r w:rsidR="00DD2B60">
        <w:t>s likely behavior</w:t>
      </w:r>
      <w:r w:rsidR="001C2748">
        <w:t xml:space="preserve"> and predictions about the affective world more generally</w:t>
      </w:r>
      <w:r w:rsidR="00DD2B60">
        <w:t xml:space="preserve">. Attachment theory holds that these predictions (i.e., the internal working </w:t>
      </w:r>
      <w:r w:rsidR="00DD2B60">
        <w:lastRenderedPageBreak/>
        <w:t xml:space="preserve">model) carry forward with the individual into adolescence and adulthood and are applied to subsequent </w:t>
      </w:r>
      <w:r w:rsidR="00E010E4">
        <w:t>interpersonal</w:t>
      </w:r>
      <w:r w:rsidR="00DD2B60">
        <w:t xml:space="preserve"> </w:t>
      </w:r>
      <w:r w:rsidR="00E856F2">
        <w:t>and</w:t>
      </w:r>
      <w:r w:rsidR="00DD2B60">
        <w:t xml:space="preserve"> emotional encounters. Therefore, the content knowledge learned and stored in the internal </w:t>
      </w:r>
      <w:r w:rsidR="00021E24">
        <w:t xml:space="preserve">working </w:t>
      </w:r>
      <w:r w:rsidR="00DD2B60">
        <w:t>model is therefore of great consequence to future affective development</w:t>
      </w:r>
      <w:r w:rsidR="00FB3F85">
        <w:t xml:space="preserve"> </w:t>
      </w:r>
      <w:r w:rsidR="00564258">
        <w:fldChar w:fldCharType="begin"/>
      </w:r>
      <w:r w:rsidR="00564258">
        <w:instrText xml:space="preserve"> ADDIN EN.CITE &lt;EndNote&gt;&lt;Cite&gt;&lt;Author&gt;Bretherton&lt;/Author&gt;&lt;Year&gt;1992&lt;/Year&gt;&lt;RecNum&gt;12556&lt;/RecNum&gt;&lt;DisplayText&gt;(Bretherton, 1992)&lt;/DisplayText&gt;&lt;record&gt;&lt;rec-number&gt;12556&lt;/rec-number&gt;&lt;foreign-keys&gt;&lt;key app="EN" db-id="pr5s50wajsx2wpefs26x0pz65t2pavtwwstd" timestamp="1584929525"&gt;12556&lt;/key&gt;&lt;/foreign-keys&gt;&lt;ref-type name="Journal Article"&gt;17&lt;/ref-type&gt;&lt;contributors&gt;&lt;authors&gt;&lt;author&gt;Bretherton, I.&lt;/author&gt;&lt;/authors&gt;&lt;/contributors&gt;&lt;titles&gt;&lt;title&gt;The origins of attachment theory: John Bowlby and Mary Ainsworth.&lt;/title&gt;&lt;secondary-title&gt;Developmental Psychology&lt;/secondary-title&gt;&lt;/titles&gt;&lt;periodical&gt;&lt;full-title&gt;Developmental Psychology&lt;/full-title&gt;&lt;/periodical&gt;&lt;pages&gt;759-775&lt;/pages&gt;&lt;volume&gt;28&lt;/volume&gt;&lt;number&gt;5&lt;/number&gt;&lt;dates&gt;&lt;year&gt;1992&lt;/year&gt;&lt;/dates&gt;&lt;urls&gt;&lt;/urls&gt;&lt;/record&gt;&lt;/Cite&gt;&lt;/EndNote&gt;</w:instrText>
      </w:r>
      <w:r w:rsidR="00564258">
        <w:fldChar w:fldCharType="separate"/>
      </w:r>
      <w:r w:rsidR="00564258">
        <w:rPr>
          <w:noProof/>
        </w:rPr>
        <w:t>(Bretherton, 1992)</w:t>
      </w:r>
      <w:r w:rsidR="00564258">
        <w:fldChar w:fldCharType="end"/>
      </w:r>
      <w:r w:rsidR="00DD2B60">
        <w:t>.</w:t>
      </w:r>
    </w:p>
    <w:p w14:paraId="6B814568" w14:textId="77777777" w:rsidR="00AC642B" w:rsidRDefault="00AC642B" w:rsidP="00E10377">
      <w:pPr>
        <w:spacing w:line="480" w:lineRule="auto"/>
        <w:ind w:firstLine="720"/>
      </w:pPr>
    </w:p>
    <w:p w14:paraId="4A9AEC8A" w14:textId="2FA3A33D" w:rsidR="00AC642B" w:rsidRPr="00EF39B6" w:rsidRDefault="00C805A0" w:rsidP="00E10377">
      <w:pPr>
        <w:spacing w:line="480" w:lineRule="auto"/>
        <w:rPr>
          <w:b/>
          <w:bCs/>
          <w:u w:val="single"/>
        </w:rPr>
      </w:pPr>
      <w:r w:rsidRPr="00EF39B6">
        <w:rPr>
          <w:b/>
          <w:bCs/>
          <w:u w:val="single"/>
        </w:rPr>
        <w:t xml:space="preserve">Putting it </w:t>
      </w:r>
      <w:r w:rsidR="00A10FDF" w:rsidRPr="00EF39B6">
        <w:rPr>
          <w:b/>
          <w:bCs/>
          <w:u w:val="single"/>
        </w:rPr>
        <w:t>A</w:t>
      </w:r>
      <w:r w:rsidRPr="00EF39B6">
        <w:rPr>
          <w:b/>
          <w:bCs/>
          <w:u w:val="single"/>
        </w:rPr>
        <w:t xml:space="preserve">ll </w:t>
      </w:r>
      <w:r w:rsidR="00A10FDF" w:rsidRPr="00EF39B6">
        <w:rPr>
          <w:b/>
          <w:bCs/>
          <w:u w:val="single"/>
        </w:rPr>
        <w:t>T</w:t>
      </w:r>
      <w:r w:rsidRPr="00EF39B6">
        <w:rPr>
          <w:b/>
          <w:bCs/>
          <w:u w:val="single"/>
        </w:rPr>
        <w:t xml:space="preserve">ogether: </w:t>
      </w:r>
      <w:r w:rsidR="00AC642B" w:rsidRPr="00EF39B6">
        <w:rPr>
          <w:b/>
          <w:bCs/>
          <w:u w:val="single"/>
        </w:rPr>
        <w:t xml:space="preserve">Bridging </w:t>
      </w:r>
      <w:r w:rsidR="00A10FDF" w:rsidRPr="00EF39B6">
        <w:rPr>
          <w:b/>
          <w:bCs/>
          <w:u w:val="single"/>
        </w:rPr>
        <w:t>C</w:t>
      </w:r>
      <w:r w:rsidR="00066DC5" w:rsidRPr="00EF39B6">
        <w:rPr>
          <w:b/>
          <w:bCs/>
          <w:u w:val="single"/>
        </w:rPr>
        <w:t>aregiving-</w:t>
      </w:r>
      <w:r w:rsidR="00A10FDF" w:rsidRPr="00EF39B6">
        <w:rPr>
          <w:b/>
          <w:bCs/>
          <w:u w:val="single"/>
        </w:rPr>
        <w:t>R</w:t>
      </w:r>
      <w:r w:rsidR="00066DC5" w:rsidRPr="00EF39B6">
        <w:rPr>
          <w:b/>
          <w:bCs/>
          <w:u w:val="single"/>
        </w:rPr>
        <w:t xml:space="preserve">elated </w:t>
      </w:r>
      <w:r w:rsidR="00A10FDF" w:rsidRPr="00EF39B6">
        <w:rPr>
          <w:b/>
          <w:bCs/>
          <w:u w:val="single"/>
        </w:rPr>
        <w:t>S</w:t>
      </w:r>
      <w:r w:rsidR="00066DC5" w:rsidRPr="00EF39B6">
        <w:rPr>
          <w:b/>
          <w:bCs/>
          <w:u w:val="single"/>
        </w:rPr>
        <w:t>chemas</w:t>
      </w:r>
      <w:r w:rsidR="00AC642B" w:rsidRPr="00EF39B6">
        <w:rPr>
          <w:b/>
          <w:bCs/>
          <w:u w:val="single"/>
        </w:rPr>
        <w:t xml:space="preserve"> and mPFC-</w:t>
      </w:r>
      <w:r w:rsidR="00A10FDF" w:rsidRPr="00EF39B6">
        <w:rPr>
          <w:b/>
          <w:bCs/>
          <w:u w:val="single"/>
        </w:rPr>
        <w:t>S</w:t>
      </w:r>
      <w:r w:rsidR="00AC642B" w:rsidRPr="00EF39B6">
        <w:rPr>
          <w:b/>
          <w:bCs/>
          <w:u w:val="single"/>
        </w:rPr>
        <w:t xml:space="preserve">ubcortical </w:t>
      </w:r>
      <w:r w:rsidR="00A10FDF" w:rsidRPr="00EF39B6">
        <w:rPr>
          <w:b/>
          <w:bCs/>
          <w:u w:val="single"/>
        </w:rPr>
        <w:t>C</w:t>
      </w:r>
      <w:r w:rsidR="00AC642B" w:rsidRPr="00EF39B6">
        <w:rPr>
          <w:b/>
          <w:bCs/>
          <w:u w:val="single"/>
        </w:rPr>
        <w:t xml:space="preserve">ircuitry </w:t>
      </w:r>
      <w:r w:rsidR="00A10FDF" w:rsidRPr="00EF39B6">
        <w:rPr>
          <w:b/>
          <w:bCs/>
          <w:u w:val="single"/>
        </w:rPr>
        <w:t>M</w:t>
      </w:r>
      <w:r w:rsidR="00AC642B" w:rsidRPr="00EF39B6">
        <w:rPr>
          <w:b/>
          <w:bCs/>
          <w:u w:val="single"/>
        </w:rPr>
        <w:t>eaning</w:t>
      </w:r>
      <w:r w:rsidR="00A10FDF" w:rsidRPr="00EF39B6">
        <w:rPr>
          <w:b/>
          <w:bCs/>
          <w:u w:val="single"/>
        </w:rPr>
        <w:t xml:space="preserve"> M</w:t>
      </w:r>
      <w:r w:rsidR="00AC642B" w:rsidRPr="00EF39B6">
        <w:rPr>
          <w:b/>
          <w:bCs/>
          <w:u w:val="single"/>
        </w:rPr>
        <w:t>aking</w:t>
      </w:r>
    </w:p>
    <w:p w14:paraId="369B1128" w14:textId="2FC57ACA" w:rsidR="00155D6E" w:rsidRDefault="00155D6E" w:rsidP="00E10377">
      <w:pPr>
        <w:spacing w:line="480" w:lineRule="auto"/>
        <w:ind w:firstLine="720"/>
      </w:pPr>
      <w:r>
        <w:t xml:space="preserve">Although Bowlby’s ideas emerged prior to the advent of the field of cognitive neuroscience, there are striking parallels between the </w:t>
      </w:r>
      <w:r w:rsidR="00E11029">
        <w:t>conceptualization</w:t>
      </w:r>
      <w:r>
        <w:t xml:space="preserve"> of the internal working model and the meaning making </w:t>
      </w:r>
      <w:r w:rsidR="00FD0BEF">
        <w:t>functions of</w:t>
      </w:r>
      <w:r>
        <w:t xml:space="preserve"> mPFC</w:t>
      </w:r>
      <w:r w:rsidR="003A7D1E">
        <w:t xml:space="preserve">-subcortical </w:t>
      </w:r>
      <w:r>
        <w:t xml:space="preserve">connections. </w:t>
      </w:r>
      <w:r w:rsidR="007630FC">
        <w:t xml:space="preserve">I lay out here the possible mechanisms by which mPFC-subcortical circuitry supports </w:t>
      </w:r>
      <w:r w:rsidR="00422D9C">
        <w:t xml:space="preserve">caregiving-constructed </w:t>
      </w:r>
      <w:r w:rsidR="007630FC">
        <w:t xml:space="preserve">schemas. </w:t>
      </w:r>
      <w:r w:rsidR="00BD74E1">
        <w:t>Developing s</w:t>
      </w:r>
      <w:r w:rsidR="00082FF1">
        <w:t xml:space="preserve">ubcortical regions </w:t>
      </w:r>
      <w:r w:rsidR="007630FC">
        <w:t xml:space="preserve">may </w:t>
      </w:r>
      <w:r w:rsidR="00082FF1">
        <w:t xml:space="preserve">support learning during </w:t>
      </w:r>
      <w:r w:rsidR="00BD74E1">
        <w:t>the</w:t>
      </w:r>
      <w:r w:rsidR="00082FF1">
        <w:t xml:space="preserve"> ‘episodes’ </w:t>
      </w:r>
      <w:r w:rsidR="00BD74E1">
        <w:t xml:space="preserve">that link </w:t>
      </w:r>
      <w:r w:rsidR="00082FF1">
        <w:t>infant’s needs to the likelihood of receiving regulation from the caregiving environment, much in the manner as has been described for other types of affective learning (see Roy et al</w:t>
      </w:r>
      <w:r w:rsidR="00FB3F85">
        <w:t>., 2012</w:t>
      </w:r>
      <w:r w:rsidR="00082FF1">
        <w:t xml:space="preserve">). Over time and with repeated instances, information from </w:t>
      </w:r>
      <w:r w:rsidR="00BD74E1">
        <w:t xml:space="preserve">the </w:t>
      </w:r>
      <w:r w:rsidR="00082FF1">
        <w:t xml:space="preserve">discrete events is lost, </w:t>
      </w:r>
      <w:r w:rsidR="00BD74E1">
        <w:t>while</w:t>
      </w:r>
      <w:r w:rsidR="00082FF1">
        <w:t xml:space="preserve"> the abstracted information ‘semanticizes’ and through a consolidation process, the semanticized</w:t>
      </w:r>
      <w:r w:rsidR="0052522E">
        <w:t xml:space="preserve">-level schemas </w:t>
      </w:r>
      <w:r w:rsidR="00BD74E1">
        <w:t>become</w:t>
      </w:r>
      <w:r w:rsidR="0052522E">
        <w:t xml:space="preserve"> maintained</w:t>
      </w:r>
      <w:r w:rsidR="00082FF1">
        <w:t xml:space="preserve"> </w:t>
      </w:r>
      <w:r w:rsidR="00441161">
        <w:t>with</w:t>
      </w:r>
      <w:r w:rsidR="00082FF1">
        <w:t>in the connections between subcortical regions and mPFC</w:t>
      </w:r>
      <w:r w:rsidR="00EA5E59">
        <w:t xml:space="preserve"> (see Figure 1)</w:t>
      </w:r>
      <w:r w:rsidR="00082FF1">
        <w:t xml:space="preserve">. </w:t>
      </w:r>
      <w:r w:rsidR="00816AB8">
        <w:t>The abstracted rules supported by mPFC and its subcortical connections then guide predictions</w:t>
      </w:r>
      <w:r w:rsidR="0075400F">
        <w:t xml:space="preserve"> (about stimuli, actions, value, </w:t>
      </w:r>
      <w:proofErr w:type="spellStart"/>
      <w:r w:rsidR="0075400F">
        <w:t>etc</w:t>
      </w:r>
      <w:proofErr w:type="spellEnd"/>
      <w:r w:rsidR="0075400F">
        <w:t>)</w:t>
      </w:r>
      <w:r w:rsidR="00816AB8">
        <w:t xml:space="preserve"> that are activated for subsequently encountered affective stimuli</w:t>
      </w:r>
      <w:r w:rsidR="005734C8">
        <w:t>.</w:t>
      </w:r>
    </w:p>
    <w:p w14:paraId="43A6AD3B" w14:textId="53322404" w:rsidR="00807644" w:rsidRDefault="00745B16" w:rsidP="00E10377">
      <w:pPr>
        <w:spacing w:line="480" w:lineRule="auto"/>
        <w:ind w:firstLine="720"/>
      </w:pPr>
      <w:r>
        <w:t xml:space="preserve">Further </w:t>
      </w:r>
      <w:r w:rsidR="003676EB">
        <w:t>motivation</w:t>
      </w:r>
      <w:r>
        <w:t xml:space="preserve"> for</w:t>
      </w:r>
      <w:r w:rsidR="0077076C">
        <w:t xml:space="preserve"> drawing</w:t>
      </w:r>
      <w:r>
        <w:t xml:space="preserve"> this</w:t>
      </w:r>
      <w:r w:rsidR="00CD093C">
        <w:t xml:space="preserve"> parallel</w:t>
      </w:r>
      <w:r w:rsidR="00DF1A15">
        <w:t xml:space="preserve"> </w:t>
      </w:r>
      <w:r>
        <w:t>comes from studies showing that</w:t>
      </w:r>
      <w:r w:rsidR="00E17B92">
        <w:t xml:space="preserve"> </w:t>
      </w:r>
      <w:r w:rsidR="00CC1EBB">
        <w:t>caregiving-constructed sc</w:t>
      </w:r>
      <w:r w:rsidR="0050007F">
        <w:t>h</w:t>
      </w:r>
      <w:r w:rsidR="00CC1EBB">
        <w:t xml:space="preserve">emas </w:t>
      </w:r>
      <w:r w:rsidR="00E17B92">
        <w:t xml:space="preserve">share </w:t>
      </w:r>
      <w:r w:rsidR="00807644">
        <w:t>cha</w:t>
      </w:r>
      <w:r w:rsidR="00EF105A">
        <w:t>rac</w:t>
      </w:r>
      <w:r w:rsidR="00807644">
        <w:t xml:space="preserve">teristics </w:t>
      </w:r>
      <w:r w:rsidR="00EB505F">
        <w:t xml:space="preserve">with </w:t>
      </w:r>
      <w:r w:rsidR="00E921CF">
        <w:t xml:space="preserve">and operate with </w:t>
      </w:r>
      <w:r w:rsidR="00EB505F">
        <w:t>similar</w:t>
      </w:r>
      <w:r w:rsidR="00E921CF">
        <w:t xml:space="preserve"> parameters </w:t>
      </w:r>
      <w:r w:rsidR="00EB505F">
        <w:t>as</w:t>
      </w:r>
      <w:r w:rsidR="00E921CF">
        <w:t xml:space="preserve"> cognitive schemas</w:t>
      </w:r>
      <w:r w:rsidR="00807644">
        <w:t xml:space="preserve">. For example, </w:t>
      </w:r>
      <w:r w:rsidR="00807644" w:rsidRPr="005D44F6">
        <w:rPr>
          <w:highlight w:val="yellow"/>
        </w:rPr>
        <w:t xml:space="preserve">infants will exhibit violations in expectations (as measured by looking </w:t>
      </w:r>
      <w:r w:rsidR="00807644" w:rsidRPr="005D44F6">
        <w:rPr>
          <w:highlight w:val="yellow"/>
        </w:rPr>
        <w:lastRenderedPageBreak/>
        <w:t xml:space="preserve">time) when presented with ‘attachment’ scenes that are inconsistent with their </w:t>
      </w:r>
      <w:r w:rsidR="002C56EF" w:rsidRPr="005D44F6">
        <w:rPr>
          <w:highlight w:val="yellow"/>
        </w:rPr>
        <w:t xml:space="preserve">established </w:t>
      </w:r>
      <w:r w:rsidR="00807644" w:rsidRPr="005D44F6">
        <w:rPr>
          <w:highlight w:val="yellow"/>
        </w:rPr>
        <w:t>predictions</w:t>
      </w:r>
      <w:r w:rsidR="00CD093C" w:rsidRPr="005D44F6">
        <w:rPr>
          <w:highlight w:val="yellow"/>
        </w:rPr>
        <w:t xml:space="preserve"> </w:t>
      </w:r>
      <w:r w:rsidR="00564258" w:rsidRPr="005D44F6">
        <w:rPr>
          <w:highlight w:val="yellow"/>
        </w:rPr>
        <w:fldChar w:fldCharType="begin">
          <w:fldData xml:space="preserve">PEVuZE5vdGU+PENpdGU+PEF1dGhvcj5Kb2huc29uPC9BdXRob3I+PFllYXI+MjAxMDwvWWVhcj48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==
</w:fldData>
        </w:fldChar>
      </w:r>
      <w:r w:rsidR="00564258" w:rsidRPr="005D44F6">
        <w:rPr>
          <w:highlight w:val="yellow"/>
        </w:rPr>
        <w:instrText xml:space="preserve"> ADDIN EN.CITE </w:instrText>
      </w:r>
      <w:r w:rsidR="00564258" w:rsidRPr="005D44F6">
        <w:rPr>
          <w:highlight w:val="yellow"/>
        </w:rPr>
        <w:fldChar w:fldCharType="begin">
          <w:fldData xml:space="preserve">PEVuZE5vdGU+PENpdGU+PEF1dGhvcj5Kb2huc29uPC9BdXRob3I+PFllYXI+MjAxMDwvWWVhcj48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==
</w:fldData>
        </w:fldChar>
      </w:r>
      <w:r w:rsidR="00564258" w:rsidRPr="005D44F6">
        <w:rPr>
          <w:highlight w:val="yellow"/>
        </w:rPr>
        <w:instrText xml:space="preserve"> ADDIN EN.CITE.DATA </w:instrText>
      </w:r>
      <w:r w:rsidR="00564258" w:rsidRPr="005D44F6">
        <w:rPr>
          <w:highlight w:val="yellow"/>
        </w:rPr>
      </w:r>
      <w:r w:rsidR="00564258" w:rsidRPr="005D44F6">
        <w:rPr>
          <w:highlight w:val="yellow"/>
        </w:rPr>
        <w:fldChar w:fldCharType="end"/>
      </w:r>
      <w:r w:rsidR="00564258" w:rsidRPr="005D44F6">
        <w:rPr>
          <w:highlight w:val="yellow"/>
        </w:rPr>
      </w:r>
      <w:r w:rsidR="00564258" w:rsidRPr="005D44F6">
        <w:rPr>
          <w:highlight w:val="yellow"/>
        </w:rPr>
        <w:fldChar w:fldCharType="separate"/>
      </w:r>
      <w:r w:rsidR="00564258" w:rsidRPr="005D44F6">
        <w:rPr>
          <w:noProof/>
          <w:highlight w:val="yellow"/>
        </w:rPr>
        <w:t>(Johnson, Dweck, &amp; Chen, 2007; Johnson et al., 2010)</w:t>
      </w:r>
      <w:r w:rsidR="00564258" w:rsidRPr="005D44F6">
        <w:rPr>
          <w:highlight w:val="yellow"/>
        </w:rPr>
        <w:fldChar w:fldCharType="end"/>
      </w:r>
      <w:r w:rsidR="00807644" w:rsidRPr="005D44F6">
        <w:rPr>
          <w:highlight w:val="yellow"/>
        </w:rPr>
        <w:t xml:space="preserve">. </w:t>
      </w:r>
      <w:r w:rsidR="00851862" w:rsidRPr="005D44F6">
        <w:rPr>
          <w:highlight w:val="yellow"/>
        </w:rPr>
        <w:t xml:space="preserve">In addition to producing prediction errors, </w:t>
      </w:r>
      <w:r w:rsidR="00807644" w:rsidRPr="005D44F6">
        <w:rPr>
          <w:highlight w:val="yellow"/>
        </w:rPr>
        <w:t xml:space="preserve">individual differences in attachment schemas </w:t>
      </w:r>
      <w:r w:rsidR="00851862" w:rsidRPr="005D44F6">
        <w:rPr>
          <w:highlight w:val="yellow"/>
        </w:rPr>
        <w:t>have been shown to bias</w:t>
      </w:r>
      <w:r w:rsidR="00807644" w:rsidRPr="005D44F6">
        <w:rPr>
          <w:highlight w:val="yellow"/>
        </w:rPr>
        <w:t xml:space="preserve"> attention in </w:t>
      </w:r>
      <w:r w:rsidR="00CD093C" w:rsidRPr="005D44F6">
        <w:rPr>
          <w:highlight w:val="yellow"/>
        </w:rPr>
        <w:t xml:space="preserve">a </w:t>
      </w:r>
      <w:r w:rsidR="00807644" w:rsidRPr="005D44F6">
        <w:rPr>
          <w:highlight w:val="yellow"/>
        </w:rPr>
        <w:t xml:space="preserve">schema-consistent manner </w:t>
      </w:r>
      <w:r w:rsidR="00564258" w:rsidRPr="005D44F6">
        <w:rPr>
          <w:highlight w:val="yellow"/>
        </w:rPr>
        <w:fldChar w:fldCharType="begin"/>
      </w:r>
      <w:r w:rsidR="00564258" w:rsidRPr="005D44F6">
        <w:rPr>
          <w:highlight w:val="yellow"/>
        </w:rPr>
        <w:instrText xml:space="preserve"> ADDIN EN.CITE &lt;EndNote&gt;&lt;Cite&gt;&lt;Author&gt;Kirsh&lt;/Author&gt;&lt;Year&gt;1997&lt;/Year&gt;&lt;RecNum&gt;12558&lt;/RecNum&gt;&lt;DisplayText&gt;(Kirsh &amp;amp; Cassidy, 1997)&lt;/DisplayText&gt;&lt;record&gt;&lt;rec-number&gt;12558&lt;/rec-number&gt;&lt;foreign-keys&gt;&lt;key app="EN" db-id="pr5s50wajsx2wpefs26x0pz65t2pavtwwstd" timestamp="1584962959"&gt;12558&lt;/key&gt;&lt;/foreign-keys&gt;&lt;ref-type name="Journal Article"&gt;17&lt;/ref-type&gt;&lt;contributors&gt;&lt;authors&gt;&lt;author&gt;Kirsh, S. J.&lt;/author&gt;&lt;author&gt;Cassidy, J.&lt;/author&gt;&lt;/authors&gt;&lt;/contributors&gt;&lt;auth-address&gt;Department of Psychology, Washburn University, Topeka, KS 66621, USA. zzkirs@acc.wuacc.edu&lt;/auth-address&gt;&lt;titles&gt;&lt;title&gt;Preschoolers&amp;apos; attention to and memory for attachment-relevant information&lt;/title&gt;&lt;secondary-title&gt;Child Dev&lt;/secondary-title&gt;&lt;/titles&gt;&lt;periodical&gt;&lt;full-title&gt;Child Dev&lt;/full-title&gt;&lt;/periodical&gt;&lt;pages&gt;1143-53&lt;/pages&gt;&lt;volume&gt;68&lt;/volume&gt;&lt;number&gt;6&lt;/number&gt;&lt;edition&gt;1998/01/07&lt;/edition&gt;&lt;keywords&gt;&lt;keyword&gt;Adult&lt;/keyword&gt;&lt;keyword&gt;*Attention&lt;/keyword&gt;&lt;keyword&gt;Child, Preschool&lt;/keyword&gt;&lt;keyword&gt;Defense Mechanisms&lt;/keyword&gt;&lt;keyword&gt;Female&lt;/keyword&gt;&lt;keyword&gt;Humans&lt;/keyword&gt;&lt;keyword&gt;Infant&lt;/keyword&gt;&lt;keyword&gt;Male&lt;/keyword&gt;&lt;keyword&gt;*Mental Recall&lt;/keyword&gt;&lt;keyword&gt;Mother-Child Relations&lt;/keyword&gt;&lt;keyword&gt;*Object Attachment&lt;/keyword&gt;&lt;keyword&gt;Pattern Recognition, Visual&lt;/keyword&gt;&lt;keyword&gt;*Personality Development&lt;/keyword&gt;&lt;keyword&gt;Retention, Psychology&lt;/keyword&gt;&lt;keyword&gt;Speech Perception&lt;/keyword&gt;&lt;/keywords&gt;&lt;dates&gt;&lt;year&gt;1997&lt;/year&gt;&lt;pub-dates&gt;&lt;date&gt;Dec&lt;/date&gt;&lt;/pub-dates&gt;&lt;/dates&gt;&lt;isbn&gt;0009-3920 (Print)&amp;#xD;0009-3920 (Linking)&lt;/isbn&gt;&lt;accession-num&gt;9418230&lt;/accession-num&gt;&lt;urls&gt;&lt;related-urls&gt;&lt;url&gt;https://www.ncbi.nlm.nih.gov/pubmed/9418230&lt;/url&gt;&lt;/related-urls&gt;&lt;/urls&gt;&lt;/record&gt;&lt;/Cite&gt;&lt;/EndNote&gt;</w:instrText>
      </w:r>
      <w:r w:rsidR="00564258" w:rsidRPr="005D44F6">
        <w:rPr>
          <w:highlight w:val="yellow"/>
        </w:rPr>
        <w:fldChar w:fldCharType="separate"/>
      </w:r>
      <w:r w:rsidR="00564258" w:rsidRPr="005D44F6">
        <w:rPr>
          <w:noProof/>
          <w:highlight w:val="yellow"/>
        </w:rPr>
        <w:t>(Kirsh &amp; Cassidy, 1997)</w:t>
      </w:r>
      <w:r w:rsidR="00564258" w:rsidRPr="005D44F6">
        <w:rPr>
          <w:highlight w:val="yellow"/>
        </w:rPr>
        <w:fldChar w:fldCharType="end"/>
      </w:r>
      <w:r w:rsidR="00FF6777" w:rsidRPr="005D44F6">
        <w:rPr>
          <w:highlight w:val="yellow"/>
        </w:rPr>
        <w:t>. A</w:t>
      </w:r>
      <w:r w:rsidR="00150027" w:rsidRPr="005D44F6">
        <w:rPr>
          <w:highlight w:val="yellow"/>
        </w:rPr>
        <w:t xml:space="preserve">ttachment schemas have </w:t>
      </w:r>
      <w:r w:rsidR="0050007F" w:rsidRPr="005D44F6">
        <w:rPr>
          <w:highlight w:val="yellow"/>
        </w:rPr>
        <w:t xml:space="preserve">also </w:t>
      </w:r>
      <w:r w:rsidR="00150027" w:rsidRPr="005D44F6">
        <w:rPr>
          <w:highlight w:val="yellow"/>
        </w:rPr>
        <w:t>been shown to</w:t>
      </w:r>
      <w:r w:rsidR="00807644" w:rsidRPr="005D44F6">
        <w:rPr>
          <w:highlight w:val="yellow"/>
        </w:rPr>
        <w:t xml:space="preserve"> predict memory biases for recalling positively versus negatively-</w:t>
      </w:r>
      <w:proofErr w:type="spellStart"/>
      <w:r w:rsidR="00807644" w:rsidRPr="005D44F6">
        <w:rPr>
          <w:highlight w:val="yellow"/>
        </w:rPr>
        <w:t>valenced</w:t>
      </w:r>
      <w:proofErr w:type="spellEnd"/>
      <w:r w:rsidR="00807644" w:rsidRPr="005D44F6">
        <w:rPr>
          <w:highlight w:val="yellow"/>
        </w:rPr>
        <w:t xml:space="preserve"> information </w:t>
      </w:r>
      <w:r w:rsidR="00A95138" w:rsidRPr="005D44F6">
        <w:rPr>
          <w:highlight w:val="yellow"/>
        </w:rPr>
        <w:t xml:space="preserve">in </w:t>
      </w:r>
      <w:r w:rsidR="00CD093C" w:rsidRPr="005D44F6">
        <w:rPr>
          <w:highlight w:val="yellow"/>
        </w:rPr>
        <w:t xml:space="preserve">a </w:t>
      </w:r>
      <w:r w:rsidR="00A95138" w:rsidRPr="005D44F6">
        <w:rPr>
          <w:highlight w:val="yellow"/>
        </w:rPr>
        <w:t xml:space="preserve">schema-consistent manner </w:t>
      </w:r>
      <w:r w:rsidR="00564258" w:rsidRPr="005D44F6">
        <w:rPr>
          <w:highlight w:val="yellow"/>
        </w:rPr>
        <w:fldChar w:fldCharType="begin"/>
      </w:r>
      <w:r w:rsidR="00564258" w:rsidRPr="005D44F6">
        <w:rPr>
          <w:highlight w:val="yellow"/>
        </w:rPr>
        <w:instrText xml:space="preserve"> ADDIN EN.CITE &lt;EndNote&gt;&lt;Cite&gt;&lt;Author&gt;Belsky&lt;/Author&gt;&lt;Year&gt;1996&lt;/Year&gt;&lt;RecNum&gt;12573&lt;/RecNum&gt;&lt;DisplayText&gt;(Belsky, Spritz, &amp;amp; Crnic, 1996)&lt;/DisplayText&gt;&lt;record&gt;&lt;rec-number&gt;12573&lt;/rec-number&gt;&lt;foreign-keys&gt;&lt;key app="EN" db-id="pr5s50wajsx2wpefs26x0pz65t2pavtwwstd" timestamp="1584963116"&gt;12573&lt;/key&gt;&lt;/foreign-keys&gt;&lt;ref-type name="Journal Article"&gt;17&lt;/ref-type&gt;&lt;contributors&gt;&lt;authors&gt;&lt;author&gt;Belsky, J.&lt;/author&gt;&lt;author&gt;Spritz, B.&lt;/author&gt;&lt;author&gt;Crnic, K. &lt;/author&gt;&lt;/authors&gt;&lt;/contributors&gt;&lt;titles&gt;&lt;title&gt;Infant attachment security and affective-cognitive information processing at age 3&lt;/title&gt;&lt;secondary-title&gt;Psychological Science&lt;/secondary-title&gt;&lt;/titles&gt;&lt;periodical&gt;&lt;full-title&gt;Psychological Science&lt;/full-title&gt;&lt;/periodical&gt;&lt;pages&gt;111-114&lt;/pages&gt;&lt;volume&gt;7&lt;/volume&gt;&lt;number&gt;2&lt;/number&gt;&lt;dates&gt;&lt;year&gt;1996&lt;/year&gt;&lt;/dates&gt;&lt;urls&gt;&lt;/urls&gt;&lt;/record&gt;&lt;/Cite&gt;&lt;/EndNote&gt;</w:instrText>
      </w:r>
      <w:r w:rsidR="00564258" w:rsidRPr="005D44F6">
        <w:rPr>
          <w:highlight w:val="yellow"/>
        </w:rPr>
        <w:fldChar w:fldCharType="separate"/>
      </w:r>
      <w:r w:rsidR="00564258" w:rsidRPr="005D44F6">
        <w:rPr>
          <w:noProof/>
          <w:highlight w:val="yellow"/>
        </w:rPr>
        <w:t>(Belsky, Spritz, &amp; Crnic, 1996)</w:t>
      </w:r>
      <w:r w:rsidR="00564258" w:rsidRPr="005D44F6">
        <w:rPr>
          <w:highlight w:val="yellow"/>
        </w:rPr>
        <w:fldChar w:fldCharType="end"/>
      </w:r>
      <w:r w:rsidR="00807644" w:rsidRPr="005D44F6">
        <w:rPr>
          <w:highlight w:val="yellow"/>
        </w:rPr>
        <w:t>.</w:t>
      </w:r>
      <w:r w:rsidR="00FF6777">
        <w:t xml:space="preserve"> Taken together, the behavioral properties of </w:t>
      </w:r>
      <w:r w:rsidR="00820443">
        <w:t xml:space="preserve">caregiving-constructed schemas </w:t>
      </w:r>
      <w:r w:rsidR="00FF6777">
        <w:t>are strikingly similar to cognitive schemas.</w:t>
      </w:r>
    </w:p>
    <w:p w14:paraId="5322EACD" w14:textId="06C05246" w:rsidR="00527325" w:rsidRDefault="00AB2349" w:rsidP="00E10377">
      <w:pPr>
        <w:spacing w:line="480" w:lineRule="auto"/>
        <w:ind w:firstLine="720"/>
      </w:pPr>
      <w:r>
        <w:rPr>
          <w:i/>
          <w:iCs/>
        </w:rPr>
        <w:t xml:space="preserve">Parental Cues Activate mPFC-Subcortical Circuitry during Development. </w:t>
      </w:r>
      <w:r w:rsidR="0032442A">
        <w:t xml:space="preserve">The neurobiology of </w:t>
      </w:r>
      <w:r w:rsidR="0050007F">
        <w:t xml:space="preserve">caregiving-constructed </w:t>
      </w:r>
      <w:r w:rsidR="00116C89">
        <w:t xml:space="preserve">schemas may </w:t>
      </w:r>
      <w:r w:rsidR="0032442A">
        <w:t>use the same substrates as those studied in schematic meaning-making</w:t>
      </w:r>
      <w:r w:rsidR="00116C89">
        <w:t xml:space="preserve">. </w:t>
      </w:r>
      <w:r w:rsidR="005A7EEB">
        <w:t xml:space="preserve">Consistent with the hypothesis that </w:t>
      </w:r>
      <w:r w:rsidR="00FE45F0">
        <w:t xml:space="preserve">mPFC and its subcortical connections represent </w:t>
      </w:r>
      <w:r w:rsidR="005A7EEB">
        <w:t xml:space="preserve">caregiving-constructed schemas, </w:t>
      </w:r>
      <w:r w:rsidR="003365B5">
        <w:t xml:space="preserve">it has been shown that </w:t>
      </w:r>
      <w:r w:rsidR="00A15519">
        <w:t xml:space="preserve">parents </w:t>
      </w:r>
      <w:r w:rsidR="00E4684B">
        <w:t xml:space="preserve">routinely </w:t>
      </w:r>
      <w:r w:rsidR="005A7EEB">
        <w:t>engage mPFC and subcortical connections</w:t>
      </w:r>
      <w:r w:rsidR="00A15519">
        <w:t xml:space="preserve"> in their offspring</w:t>
      </w:r>
      <w:r w:rsidR="00A41D9A">
        <w:t xml:space="preserve"> across altricial species</w:t>
      </w:r>
      <w:r w:rsidR="005A7EEB">
        <w:t xml:space="preserve">. </w:t>
      </w:r>
      <w:r w:rsidR="00392978">
        <w:t>For example, presentation of parent</w:t>
      </w:r>
      <w:r w:rsidR="00227E0A">
        <w:t>al cues</w:t>
      </w:r>
      <w:r w:rsidR="00392978">
        <w:t xml:space="preserve"> </w:t>
      </w:r>
      <w:r w:rsidR="00D34ADF">
        <w:t>or parental presence itself has been shown to modulate</w:t>
      </w:r>
      <w:r w:rsidR="009C60B7">
        <w:t xml:space="preserve"> mPFC</w:t>
      </w:r>
      <w:r w:rsidR="00E513B8">
        <w:t xml:space="preserve">, hypothalamus </w:t>
      </w:r>
      <w:r w:rsidR="00564258">
        <w:fldChar w:fldCharType="begin"/>
      </w:r>
      <w:r w:rsidR="00564258">
        <w:instrText xml:space="preserve"> ADDIN EN.CITE &lt;EndNote&gt;&lt;Cite&gt;&lt;Author&gt;Conner&lt;/Author&gt;&lt;Year&gt;2012&lt;/Year&gt;&lt;RecNum&gt;12574&lt;/RecNum&gt;&lt;DisplayText&gt;(Conner et al., 2012)&lt;/DisplayText&gt;&lt;record&gt;&lt;rec-number&gt;12574&lt;/rec-number&gt;&lt;foreign-keys&gt;&lt;key app="EN" db-id="pr5s50wajsx2wpefs26x0pz65t2pavtwwstd" timestamp="1584963150"&gt;12574&lt;/key&gt;&lt;/foreign-keys&gt;&lt;ref-type name="Journal Article"&gt;17&lt;/ref-type&gt;&lt;contributors&gt;&lt;authors&gt;&lt;author&gt;Conner, O. L.&lt;/author&gt;&lt;author&gt;Siegle, G. J.&lt;/author&gt;&lt;author&gt;McFarland, A. M.&lt;/author&gt;&lt;author&gt;Silk, J. S.&lt;/author&gt;&lt;author&gt;Ladouceur, C. D.&lt;/author&gt;&lt;author&gt;Dahl, R. E.&lt;/author&gt;&lt;author&gt;Coan, J. A.&lt;/author&gt;&lt;author&gt;Ryan, N. D.&lt;/author&gt;&lt;/authors&gt;&lt;/contributors&gt;&lt;auth-address&gt;University of Pittsburgh Medical Center, Pittsburgh, Pennsylvania, USA. connerol@upmc.edu&lt;/auth-address&gt;&lt;titles&gt;&lt;title&gt;Mom-it helps when you&amp;apos;re right here! Attenuation of neural stress markers in anxious youths whose caregivers are present during fMRI&lt;/title&gt;&lt;secondary-title&gt;PLoS One&lt;/secondary-title&gt;&lt;/titles&gt;&lt;periodical&gt;&lt;full-title&gt;PLoS One&lt;/full-title&gt;&lt;/periodical&gt;&lt;pages&gt;e50680&lt;/pages&gt;&lt;volume&gt;7&lt;/volume&gt;&lt;number&gt;12&lt;/number&gt;&lt;edition&gt;2012/12/14&lt;/edition&gt;&lt;keywords&gt;&lt;keyword&gt;Adolescent&lt;/keyword&gt;&lt;keyword&gt;Anxiety Disorders/*physiopathology&lt;/keyword&gt;&lt;keyword&gt;Brain/*physiopathology&lt;/keyword&gt;&lt;keyword&gt;*Caregivers&lt;/keyword&gt;&lt;keyword&gt;Child&lt;/keyword&gt;&lt;keyword&gt;Emotions/physiology&lt;/keyword&gt;&lt;keyword&gt;Female&lt;/keyword&gt;&lt;keyword&gt;Functional Neuroimaging&lt;/keyword&gt;&lt;keyword&gt;Humans&lt;/keyword&gt;&lt;keyword&gt;Magnetic Resonance Imaging&lt;/keyword&gt;&lt;keyword&gt;Male&lt;/keyword&gt;&lt;keyword&gt;*Object Attachment&lt;/keyword&gt;&lt;keyword&gt;Stress, Psychological/*physiopathology&lt;/keyword&gt;&lt;/keywords&gt;&lt;dates&gt;&lt;year&gt;2012&lt;/year&gt;&lt;/dates&gt;&lt;isbn&gt;1932-6203 (Electronic)&amp;#xD;1932-6203 (Linking)&lt;/isbn&gt;&lt;accession-num&gt;23236383&lt;/accession-num&gt;&lt;urls&gt;&lt;related-urls&gt;&lt;url&gt;https://www.ncbi.nlm.nih.gov/pubmed/23236383&lt;/url&gt;&lt;/related-urls&gt;&lt;/urls&gt;&lt;custom2&gt;PMC3517514&lt;/custom2&gt;&lt;electronic-resource-num&gt;10.1371/journal.pone.0050680&lt;/electronic-resource-num&gt;&lt;/record&gt;&lt;/Cite&gt;&lt;/EndNote&gt;</w:instrText>
      </w:r>
      <w:r w:rsidR="00564258">
        <w:fldChar w:fldCharType="separate"/>
      </w:r>
      <w:r w:rsidR="00564258">
        <w:rPr>
          <w:noProof/>
        </w:rPr>
        <w:t>(Conner et al., 2012)</w:t>
      </w:r>
      <w:r w:rsidR="00564258">
        <w:fldChar w:fldCharType="end"/>
      </w:r>
      <w:r w:rsidR="009C60B7">
        <w:t>,</w:t>
      </w:r>
      <w:r w:rsidR="00392978">
        <w:t xml:space="preserve"> amygdala </w:t>
      </w:r>
      <w:r w:rsidR="00564258">
        <w:fldChar w:fldCharType="begin">
          <w:fldData xml:space="preserve">PEVuZE5vdGU+PENpdGU+PEF1dGhvcj5HZWU8L0F1dGhvcj48WWVhcj4yMDE0PC9ZZWFyPjxSZWNO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</w:fldData>
        </w:fldChar>
      </w:r>
      <w:r w:rsidR="00564258">
        <w:instrText xml:space="preserve"> ADDIN EN.CITE </w:instrText>
      </w:r>
      <w:r w:rsidR="00564258">
        <w:fldChar w:fldCharType="begin">
          <w:fldData xml:space="preserve">PEVuZE5vdGU+PENpdGU+PEF1dGhvcj5HZWU8L0F1dGhvcj48WWVhcj4yMDE0PC9ZZWFyPjxSZWNO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</w:fldData>
        </w:fldChar>
      </w:r>
      <w:r w:rsidR="00564258">
        <w:instrText xml:space="preserve"> ADDIN EN.CITE.DATA </w:instrText>
      </w:r>
      <w:r w:rsidR="00564258">
        <w:fldChar w:fldCharType="end"/>
      </w:r>
      <w:r w:rsidR="00564258">
        <w:fldChar w:fldCharType="separate"/>
      </w:r>
      <w:r w:rsidR="00564258">
        <w:rPr>
          <w:noProof/>
        </w:rPr>
        <w:t>(Dehaene-Lambertz et al., 2010; Gee et al., 2014; Tottenham, Shapiro, Telzer, &amp; Humphreys, 2012)</w:t>
      </w:r>
      <w:r w:rsidR="00564258">
        <w:fldChar w:fldCharType="end"/>
      </w:r>
      <w:r w:rsidR="008B0C1E">
        <w:t xml:space="preserve">, </w:t>
      </w:r>
      <w:r w:rsidR="00D34ADF">
        <w:t xml:space="preserve">as well as ventral striatum </w:t>
      </w:r>
      <w:r w:rsidR="00564258">
        <w:fldChar w:fldCharType="begin">
          <w:fldData xml:space="preserve">PEVuZE5vdGU+PENpdGU+PEF1dGhvcj5UZWx6ZXI8L0F1dGhvcj48WWVhcj4yMDE1PC9ZZWFyPjxS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=
</w:fldData>
        </w:fldChar>
      </w:r>
      <w:r w:rsidR="00564258">
        <w:instrText xml:space="preserve"> ADDIN EN.CITE </w:instrText>
      </w:r>
      <w:r w:rsidR="00564258">
        <w:fldChar w:fldCharType="begin">
          <w:fldData xml:space="preserve">PEVuZE5vdGU+PENpdGU+PEF1dGhvcj5UZWx6ZXI8L0F1dGhvcj48WWVhcj4yMDE1PC9ZZWFyPjxS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=
</w:fldData>
        </w:fldChar>
      </w:r>
      <w:r w:rsidR="00564258">
        <w:instrText xml:space="preserve"> ADDIN EN.CITE.DATA </w:instrText>
      </w:r>
      <w:r w:rsidR="00564258">
        <w:fldChar w:fldCharType="end"/>
      </w:r>
      <w:r w:rsidR="00564258">
        <w:fldChar w:fldCharType="separate"/>
      </w:r>
      <w:r w:rsidR="00564258">
        <w:rPr>
          <w:noProof/>
        </w:rPr>
        <w:t>(Guassi Moreira &amp; Telzer, 2018; Telzer, Ichien, &amp; Qu, 2015)</w:t>
      </w:r>
      <w:r w:rsidR="00564258">
        <w:fldChar w:fldCharType="end"/>
      </w:r>
      <w:r w:rsidR="00292400">
        <w:t xml:space="preserve"> </w:t>
      </w:r>
      <w:r w:rsidR="00A2101B">
        <w:t xml:space="preserve">during </w:t>
      </w:r>
      <w:r w:rsidR="00135E03">
        <w:t xml:space="preserve">human </w:t>
      </w:r>
      <w:r w:rsidR="00A2101B">
        <w:t>development</w:t>
      </w:r>
      <w:r w:rsidR="00D34ADF">
        <w:t>.</w:t>
      </w:r>
      <w:r w:rsidR="00392978">
        <w:t xml:space="preserve"> These cues also act to strengthen connectivity between the</w:t>
      </w:r>
      <w:r w:rsidR="00D34ADF">
        <w:t>se subcortical regions</w:t>
      </w:r>
      <w:r w:rsidR="00392978">
        <w:t xml:space="preserve"> and the mPFC</w:t>
      </w:r>
      <w:r w:rsidR="00A2101B">
        <w:t xml:space="preserve"> </w:t>
      </w:r>
      <w:r w:rsidR="00564258">
        <w:fldChar w:fldCharType="begin">
          <w:fldData xml:space="preserve">PEVuZE5vdGU+PENpdGU+PEF1dGhvcj5HdWFzc2kgTW9yZWlyYTwvQXV0aG9yPjxZZWFyPjIwMTg8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</w:fldData>
        </w:fldChar>
      </w:r>
      <w:r w:rsidR="00564258">
        <w:instrText xml:space="preserve"> ADDIN EN.CITE </w:instrText>
      </w:r>
      <w:r w:rsidR="00564258">
        <w:fldChar w:fldCharType="begin">
          <w:fldData xml:space="preserve">PEVuZE5vdGU+PENpdGU+PEF1dGhvcj5HdWFzc2kgTW9yZWlyYTwvQXV0aG9yPjxZZWFyPjIwMTg8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</w:fldData>
        </w:fldChar>
      </w:r>
      <w:r w:rsidR="00564258">
        <w:instrText xml:space="preserve"> ADDIN EN.CITE.DATA </w:instrText>
      </w:r>
      <w:r w:rsidR="00564258">
        <w:fldChar w:fldCharType="end"/>
      </w:r>
      <w:r w:rsidR="00564258">
        <w:fldChar w:fldCharType="separate"/>
      </w:r>
      <w:r w:rsidR="00564258">
        <w:rPr>
          <w:noProof/>
        </w:rPr>
        <w:t>(Guassi Moreira &amp; Telzer, 2018)</w:t>
      </w:r>
      <w:r w:rsidR="00564258">
        <w:fldChar w:fldCharType="end"/>
      </w:r>
      <w:r w:rsidR="00392978">
        <w:t>, a</w:t>
      </w:r>
      <w:r w:rsidR="00FF470D">
        <w:t>nd</w:t>
      </w:r>
      <w:r w:rsidR="00392978">
        <w:t xml:space="preserve"> </w:t>
      </w:r>
      <w:r w:rsidR="00392978" w:rsidRPr="005D44F6">
        <w:rPr>
          <w:highlight w:val="yellow"/>
        </w:rPr>
        <w:t>strengthening</w:t>
      </w:r>
      <w:r w:rsidR="00FF470D" w:rsidRPr="005D44F6">
        <w:rPr>
          <w:highlight w:val="yellow"/>
        </w:rPr>
        <w:t xml:space="preserve"> between amygdala and mPFC</w:t>
      </w:r>
      <w:r w:rsidR="00392978" w:rsidRPr="005D44F6">
        <w:rPr>
          <w:highlight w:val="yellow"/>
        </w:rPr>
        <w:t xml:space="preserve"> </w:t>
      </w:r>
      <w:r w:rsidR="00261674" w:rsidRPr="005D44F6">
        <w:rPr>
          <w:highlight w:val="yellow"/>
        </w:rPr>
        <w:t>is</w:t>
      </w:r>
      <w:r w:rsidR="00392978" w:rsidRPr="005D44F6">
        <w:rPr>
          <w:highlight w:val="yellow"/>
        </w:rPr>
        <w:t xml:space="preserve"> </w:t>
      </w:r>
      <w:r w:rsidR="00261674" w:rsidRPr="005D44F6">
        <w:rPr>
          <w:highlight w:val="yellow"/>
        </w:rPr>
        <w:t>enhanced</w:t>
      </w:r>
      <w:r w:rsidR="00392978" w:rsidRPr="005D44F6">
        <w:rPr>
          <w:highlight w:val="yellow"/>
        </w:rPr>
        <w:t xml:space="preserve"> for children and adolescents with greater feelings of ‘security’ with their parent</w:t>
      </w:r>
      <w:r w:rsidR="006758C6" w:rsidRPr="005D44F6">
        <w:rPr>
          <w:highlight w:val="yellow"/>
        </w:rPr>
        <w:t xml:space="preserve"> </w:t>
      </w:r>
      <w:r w:rsidR="00564258" w:rsidRPr="005D44F6">
        <w:rPr>
          <w:highlight w:val="yellow"/>
        </w:rPr>
        <w:fldChar w:fldCharType="begin"/>
      </w:r>
      <w:r w:rsidR="00564258" w:rsidRPr="005D44F6">
        <w:rPr>
          <w:highlight w:val="yellow"/>
        </w:rPr>
        <w:instrText xml:space="preserve"> ADDIN EN.CITE &lt;EndNote&gt;&lt;Cite&gt;&lt;Author&gt;Gee&lt;/Author&gt;&lt;Year&gt;2014&lt;/Year&gt;&lt;RecNum&gt;4770&lt;/RecNum&gt;&lt;DisplayText&gt;(Gee et al., 2014)&lt;/DisplayText&gt;&lt;record&gt;&lt;rec-number&gt;4770&lt;/rec-number&gt;&lt;foreign-keys&gt;&lt;key app="EN" db-id="pr5s50wajsx2wpefs26x0pz65t2pavtwwstd" timestamp="1415732367"&gt;4770&lt;/key&gt;&lt;/foreign-keys&gt;&lt;ref-type name="Journal Article"&gt;17&lt;/ref-type&gt;&lt;contributors&gt;&lt;authors&gt;&lt;author&gt;Gee, D. G.&lt;/author&gt;&lt;author&gt;Gabard-Durnam, L.&lt;/author&gt;&lt;author&gt;Telzer, E. H.&lt;/author&gt;&lt;author&gt;Humphreys, K. L.&lt;/author&gt;&lt;author&gt;Goff, B.&lt;/author&gt;&lt;author&gt;Shapiro, M.&lt;/author&gt;&lt;author&gt;Flannery, J.&lt;/author&gt;&lt;author&gt;Lumian, D. S.&lt;/author&gt;&lt;author&gt;Fareri, D. S.&lt;/author&gt;&lt;author&gt;Caldera, C.&lt;/author&gt;&lt;author&gt;Tottenham, N.&lt;/author&gt;&lt;/authors&gt;&lt;/contributors&gt;&lt;auth-address&gt;University of California, Los Angeles.&amp;#xD;University of California, Los Angeles nlt7@columbia.edu.&lt;/auth-address&gt;&lt;titles&gt;&lt;title&gt;Maternal buffering of human amygdala-prefrontal circuitry during childhood but not during adolescence&lt;/title&gt;&lt;secondary-title&gt;Psychol Sci&lt;/secondary-title&gt;&lt;alt-title&gt;Psychological science&lt;/alt-title&gt;&lt;/titles&gt;&lt;periodical&gt;&lt;full-title&gt;Psychol Sci&lt;/full-title&gt;&lt;/periodical&gt;&lt;alt-periodical&gt;&lt;full-title&gt;Psychological Science&lt;/full-title&gt;&lt;/alt-periodical&gt;&lt;pages&gt;2067-78&lt;/pages&gt;&lt;volume&gt;25&lt;/volume&gt;&lt;number&gt;11&lt;/number&gt;&lt;dates&gt;&lt;year&gt;2014&lt;/year&gt;&lt;pub-dates&gt;&lt;date&gt;Nov&lt;/date&gt;&lt;/pub-dates&gt;&lt;/dates&gt;&lt;isbn&gt;1467-9280 (Electronic)&amp;#xD;0956-7976 (Linking)&lt;/isbn&gt;&lt;accession-num&gt;25280904&lt;/accession-num&gt;&lt;urls&gt;&lt;related-urls&gt;&lt;url&gt;http://www.ncbi.nlm.nih.gov/pubmed/25280904&lt;/url&gt;&lt;/related-urls&gt;&lt;/urls&gt;&lt;electronic-resource-num&gt;10.1177/0956797614550878&lt;/electronic-resource-num&gt;&lt;/record&gt;&lt;/Cite&gt;&lt;/EndNote&gt;</w:instrText>
      </w:r>
      <w:r w:rsidR="00564258" w:rsidRPr="005D44F6">
        <w:rPr>
          <w:highlight w:val="yellow"/>
        </w:rPr>
        <w:fldChar w:fldCharType="separate"/>
      </w:r>
      <w:r w:rsidR="00564258" w:rsidRPr="005D44F6">
        <w:rPr>
          <w:noProof/>
          <w:highlight w:val="yellow"/>
        </w:rPr>
        <w:t>(Gee et al., 2014)</w:t>
      </w:r>
      <w:r w:rsidR="00564258" w:rsidRPr="005D44F6">
        <w:rPr>
          <w:highlight w:val="yellow"/>
        </w:rPr>
        <w:fldChar w:fldCharType="end"/>
      </w:r>
      <w:r w:rsidR="006758C6" w:rsidRPr="001D6123">
        <w:t>.</w:t>
      </w:r>
      <w:r w:rsidR="00392978" w:rsidRPr="001D6123">
        <w:t xml:space="preserve"> </w:t>
      </w:r>
      <w:r w:rsidR="00661EFB" w:rsidRPr="001D6123">
        <w:t xml:space="preserve">In rodents, </w:t>
      </w:r>
      <w:r w:rsidR="00527325" w:rsidRPr="001D6123">
        <w:t xml:space="preserve">parental cues </w:t>
      </w:r>
      <w:r w:rsidR="00803E1A" w:rsidRPr="001D6123">
        <w:t>specifically modulate</w:t>
      </w:r>
      <w:r w:rsidR="00527325" w:rsidRPr="001D6123">
        <w:t xml:space="preserve"> </w:t>
      </w:r>
      <w:r w:rsidR="003365B5">
        <w:t xml:space="preserve">activity </w:t>
      </w:r>
      <w:r w:rsidR="00527325" w:rsidRPr="001D6123">
        <w:t xml:space="preserve">in amygdala, striatum, hippocampus, and mPFC during development </w:t>
      </w:r>
      <w:r w:rsidR="00564258">
        <w:fldChar w:fldCharType="begin">
          <w:fldData xml:space="preserve">PEVuZE5vdGU+PENpdGU+PEF1dGhvcj5aaWFicmV2YTwvQXV0aG9yPjxZZWFyPjIwMDM8L1llYXI+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==
</w:fldData>
        </w:fldChar>
      </w:r>
      <w:r w:rsidR="00564258">
        <w:instrText xml:space="preserve"> ADDIN EN.CITE </w:instrText>
      </w:r>
      <w:r w:rsidR="00564258">
        <w:fldChar w:fldCharType="begin">
          <w:fldData xml:space="preserve">PEVuZE5vdGU+PENpdGU+PEF1dGhvcj5aaWFicmV2YTwvQXV0aG9yPjxZZWFyPjIwMDM8L1llYXI+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==
</w:fldData>
        </w:fldChar>
      </w:r>
      <w:r w:rsidR="00564258">
        <w:instrText xml:space="preserve"> ADDIN EN.CITE.DATA </w:instrText>
      </w:r>
      <w:r w:rsidR="00564258">
        <w:fldChar w:fldCharType="end"/>
      </w:r>
      <w:r w:rsidR="00564258">
        <w:fldChar w:fldCharType="separate"/>
      </w:r>
      <w:r w:rsidR="00564258">
        <w:rPr>
          <w:noProof/>
        </w:rPr>
        <w:t>(Al Ain et al., 2017; Bock, Riedel, &amp; Braun, 2012; Moriceau &amp; Sullivan, 2005, 2006; Ziabreva, Poeggel, Schnabel, &amp; Braun, 2003)</w:t>
      </w:r>
      <w:r w:rsidR="00564258">
        <w:fldChar w:fldCharType="end"/>
      </w:r>
      <w:r w:rsidR="00527325" w:rsidRPr="001D6123">
        <w:t>.</w:t>
      </w:r>
      <w:r w:rsidR="00CF0657" w:rsidRPr="001D6123">
        <w:t xml:space="preserve"> </w:t>
      </w:r>
      <w:r w:rsidR="00DC65A8" w:rsidRPr="001D6123">
        <w:t>It is possible that</w:t>
      </w:r>
      <w:r w:rsidR="00DC4464" w:rsidRPr="001D6123">
        <w:t xml:space="preserve"> these phasic activations to parental cue</w:t>
      </w:r>
      <w:r w:rsidR="007B21A3">
        <w:t>s</w:t>
      </w:r>
      <w:r w:rsidR="00DC4464" w:rsidRPr="001D6123">
        <w:t xml:space="preserve"> </w:t>
      </w:r>
      <w:r w:rsidR="001D1EFF" w:rsidRPr="001D6123">
        <w:t xml:space="preserve">occurring in daily life </w:t>
      </w:r>
      <w:r w:rsidR="00DC65A8" w:rsidRPr="001D6123">
        <w:t xml:space="preserve">are </w:t>
      </w:r>
      <w:r w:rsidR="00803E1A" w:rsidRPr="001D6123">
        <w:t>support</w:t>
      </w:r>
      <w:r w:rsidR="00DC65A8" w:rsidRPr="001D6123">
        <w:t>ing</w:t>
      </w:r>
      <w:r w:rsidR="00DC4464" w:rsidRPr="001D6123">
        <w:t xml:space="preserve"> the </w:t>
      </w:r>
      <w:r w:rsidR="008C0086" w:rsidRPr="001D6123">
        <w:t xml:space="preserve">semanticizing process </w:t>
      </w:r>
      <w:r w:rsidR="00636A7D" w:rsidRPr="001D6123">
        <w:t xml:space="preserve">of </w:t>
      </w:r>
      <w:r w:rsidR="008C0086" w:rsidRPr="001D6123">
        <w:lastRenderedPageBreak/>
        <w:t>interpersonal</w:t>
      </w:r>
      <w:r w:rsidR="008C0086">
        <w:t xml:space="preserve"> affective </w:t>
      </w:r>
      <w:r w:rsidR="00636A7D">
        <w:t>information</w:t>
      </w:r>
      <w:r w:rsidR="008C0086">
        <w:t xml:space="preserve">. </w:t>
      </w:r>
      <w:r w:rsidR="001D1EFF">
        <w:t>T</w:t>
      </w:r>
      <w:r w:rsidR="00F56631">
        <w:t xml:space="preserve">he learning of </w:t>
      </w:r>
      <w:r w:rsidR="001D6123">
        <w:t>‘</w:t>
      </w:r>
      <w:r w:rsidR="004D0835">
        <w:t>episodic-like</w:t>
      </w:r>
      <w:r w:rsidR="001D6123">
        <w:t>’</w:t>
      </w:r>
      <w:r w:rsidR="004D0835">
        <w:t xml:space="preserve"> affective </w:t>
      </w:r>
      <w:r w:rsidR="00F56631">
        <w:t xml:space="preserve">associations </w:t>
      </w:r>
      <w:r w:rsidR="00496163">
        <w:t>with</w:t>
      </w:r>
      <w:r w:rsidR="00F56631">
        <w:t xml:space="preserve"> caregiving may be represented in low-level </w:t>
      </w:r>
      <w:r w:rsidR="00496163">
        <w:t xml:space="preserve">subcortical </w:t>
      </w:r>
      <w:r w:rsidR="00F56631">
        <w:t>learning systems. Over repetition and time, these initially subcortical memories become semanticized</w:t>
      </w:r>
      <w:r w:rsidR="004B54F7">
        <w:t>,</w:t>
      </w:r>
      <w:r w:rsidR="00F56631">
        <w:t xml:space="preserve"> or transferred</w:t>
      </w:r>
      <w:r w:rsidR="004B54F7">
        <w:t>,</w:t>
      </w:r>
      <w:r w:rsidR="00F56631">
        <w:t xml:space="preserve"> to </w:t>
      </w:r>
      <w:r w:rsidR="001D6123">
        <w:t>schematic</w:t>
      </w:r>
      <w:r w:rsidR="00F56631">
        <w:t xml:space="preserve"> abstractions represented by subcortical connections with mPFC</w:t>
      </w:r>
      <w:r w:rsidR="008028A5">
        <w:t xml:space="preserve"> (see Figure 1)</w:t>
      </w:r>
      <w:r w:rsidR="00F56631">
        <w:t xml:space="preserve">. </w:t>
      </w:r>
    </w:p>
    <w:p w14:paraId="42287715" w14:textId="1DEE9C5E" w:rsidR="001346F4" w:rsidRPr="00AC3C8A" w:rsidRDefault="00D849A9" w:rsidP="00E10377">
      <w:pPr>
        <w:spacing w:line="480" w:lineRule="auto"/>
        <w:ind w:firstLine="720"/>
        <w:rPr>
          <w:rFonts w:eastAsiaTheme="minorHAnsi"/>
          <w:sz w:val="22"/>
          <w:szCs w:val="22"/>
        </w:rPr>
      </w:pPr>
      <w:r w:rsidRPr="005D44F6">
        <w:rPr>
          <w:highlight w:val="yellow"/>
        </w:rPr>
        <w:t>By this logic, i</w:t>
      </w:r>
      <w:r w:rsidR="00F154A7" w:rsidRPr="005D44F6">
        <w:rPr>
          <w:highlight w:val="yellow"/>
        </w:rPr>
        <w:t>n the context of early caregiving adversity</w:t>
      </w:r>
      <w:r w:rsidR="00C52A3F" w:rsidRPr="005D44F6">
        <w:rPr>
          <w:highlight w:val="yellow"/>
        </w:rPr>
        <w:t>,</w:t>
      </w:r>
      <w:r w:rsidR="00F154A7" w:rsidRPr="005D44F6">
        <w:rPr>
          <w:highlight w:val="yellow"/>
        </w:rPr>
        <w:t xml:space="preserve"> affect</w:t>
      </w:r>
      <w:r w:rsidRPr="005D44F6">
        <w:rPr>
          <w:highlight w:val="yellow"/>
        </w:rPr>
        <w:t>ive</w:t>
      </w:r>
      <w:r w:rsidR="00F154A7" w:rsidRPr="005D44F6">
        <w:rPr>
          <w:highlight w:val="yellow"/>
        </w:rPr>
        <w:t xml:space="preserve"> knowledge </w:t>
      </w:r>
      <w:r w:rsidR="00C52A3F" w:rsidRPr="005D44F6">
        <w:rPr>
          <w:highlight w:val="yellow"/>
        </w:rPr>
        <w:t>would also be</w:t>
      </w:r>
      <w:r w:rsidR="00C805A0" w:rsidRPr="005D44F6">
        <w:rPr>
          <w:highlight w:val="yellow"/>
        </w:rPr>
        <w:t xml:space="preserve"> </w:t>
      </w:r>
      <w:r w:rsidR="000D33BF" w:rsidRPr="005D44F6">
        <w:rPr>
          <w:highlight w:val="yellow"/>
        </w:rPr>
        <w:t xml:space="preserve">constructed </w:t>
      </w:r>
      <w:r w:rsidR="00A733C3" w:rsidRPr="005D44F6">
        <w:rPr>
          <w:highlight w:val="yellow"/>
        </w:rPr>
        <w:t xml:space="preserve">and supported </w:t>
      </w:r>
      <w:r w:rsidR="000D33BF" w:rsidRPr="005D44F6">
        <w:rPr>
          <w:highlight w:val="yellow"/>
        </w:rPr>
        <w:t>within these circuits</w:t>
      </w:r>
      <w:r w:rsidR="00C52A3F" w:rsidRPr="005D44F6">
        <w:rPr>
          <w:highlight w:val="yellow"/>
        </w:rPr>
        <w:t>, but with altered content</w:t>
      </w:r>
      <w:r w:rsidR="000D33BF">
        <w:t xml:space="preserve">. </w:t>
      </w:r>
      <w:r w:rsidR="00993BA7">
        <w:t xml:space="preserve">This contention is supported by studies </w:t>
      </w:r>
      <w:r w:rsidR="00516B2B">
        <w:t>that demonstrate</w:t>
      </w:r>
      <w:r w:rsidR="00993BA7">
        <w:t xml:space="preserve"> </w:t>
      </w:r>
      <w:r w:rsidR="00DD3A30">
        <w:t>aberrant</w:t>
      </w:r>
      <w:r w:rsidR="00993BA7">
        <w:t xml:space="preserve"> </w:t>
      </w:r>
      <w:r w:rsidR="00794456">
        <w:t>cortico-subcortical</w:t>
      </w:r>
      <w:r w:rsidR="00FA7A5D">
        <w:t xml:space="preserve"> </w:t>
      </w:r>
      <w:r w:rsidR="008C2D20">
        <w:t>responses</w:t>
      </w:r>
      <w:r w:rsidR="00FA7A5D">
        <w:t xml:space="preserve"> to the parent</w:t>
      </w:r>
      <w:r w:rsidR="00993BA7">
        <w:t xml:space="preserve"> </w:t>
      </w:r>
      <w:r w:rsidR="00EF39B6">
        <w:t>–</w:t>
      </w:r>
      <w:r w:rsidR="00794456">
        <w:t xml:space="preserve"> </w:t>
      </w:r>
      <w:r w:rsidR="00FA7A5D">
        <w:t>a</w:t>
      </w:r>
      <w:r w:rsidR="002D3A6B">
        <w:t>cross multiple altricial species (rodents, monkeys, humans)</w:t>
      </w:r>
      <w:r w:rsidR="00E26ACD">
        <w:t xml:space="preserve"> </w:t>
      </w:r>
      <w:r w:rsidR="00EF39B6">
        <w:t>–</w:t>
      </w:r>
      <w:r w:rsidR="00794456">
        <w:t xml:space="preserve"> </w:t>
      </w:r>
      <w:r w:rsidR="002D3A6B">
        <w:t xml:space="preserve">following early caregiving adversity. </w:t>
      </w:r>
      <w:r w:rsidR="00BB4FA6">
        <w:t xml:space="preserve">For example, </w:t>
      </w:r>
      <w:r w:rsidR="000E6CA6">
        <w:t>adverse caregiving</w:t>
      </w:r>
      <w:r w:rsidR="00BB4FA6">
        <w:t xml:space="preserve"> </w:t>
      </w:r>
      <w:r w:rsidR="001346F4">
        <w:t>(</w:t>
      </w:r>
      <w:r w:rsidR="00BB4FA6">
        <w:t xml:space="preserve">via </w:t>
      </w:r>
      <w:r w:rsidR="000E6CA6">
        <w:t xml:space="preserve">parental separation and </w:t>
      </w:r>
      <w:r w:rsidR="00BB4FA6">
        <w:t>institutional caregiving</w:t>
      </w:r>
      <w:r w:rsidR="001346F4">
        <w:t>)</w:t>
      </w:r>
      <w:r w:rsidR="00BB4FA6">
        <w:t xml:space="preserve"> </w:t>
      </w:r>
      <w:r w:rsidR="001346F4">
        <w:t>is</w:t>
      </w:r>
      <w:r w:rsidR="00BB4FA6">
        <w:t xml:space="preserve"> followed by atypical responding of the amygdala and mPFC to parental cues </w:t>
      </w:r>
      <w:r w:rsidR="00564258">
        <w:fldChar w:fldCharType="begin">
          <w:fldData xml:space="preserve">PEVuZE5vdGU+PENpdGU+PEF1dGhvcj5DYWxsYWdoYW48L0F1dGhvcj48WWVhcj4yMDE5PC9ZZWFy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==
</w:fldData>
        </w:fldChar>
      </w:r>
      <w:r w:rsidR="00564258">
        <w:instrText xml:space="preserve"> ADDIN EN.CITE </w:instrText>
      </w:r>
      <w:r w:rsidR="00564258">
        <w:fldChar w:fldCharType="begin">
          <w:fldData xml:space="preserve">PEVuZE5vdGU+PENpdGU+PEF1dGhvcj5DYWxsYWdoYW48L0F1dGhvcj48WWVhcj4yMDE5PC9ZZWFy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==
</w:fldData>
        </w:fldChar>
      </w:r>
      <w:r w:rsidR="00564258">
        <w:instrText xml:space="preserve"> ADDIN EN.CITE.DATA </w:instrText>
      </w:r>
      <w:r w:rsidR="00564258">
        <w:fldChar w:fldCharType="end"/>
      </w:r>
      <w:r w:rsidR="00564258">
        <w:fldChar w:fldCharType="separate"/>
      </w:r>
      <w:r w:rsidR="00564258">
        <w:rPr>
          <w:noProof/>
        </w:rPr>
        <w:t>(Callaghan, Gee, et al., 2019; Olsavsky et al., 2013)</w:t>
      </w:r>
      <w:r w:rsidR="00564258">
        <w:fldChar w:fldCharType="end"/>
      </w:r>
      <w:r w:rsidR="00BB4FA6">
        <w:t xml:space="preserve">. </w:t>
      </w:r>
      <w:r w:rsidR="000E6CA6">
        <w:t>R</w:t>
      </w:r>
      <w:r w:rsidR="007B0575">
        <w:t xml:space="preserve">odent models </w:t>
      </w:r>
      <w:r w:rsidR="000E6CA6">
        <w:t xml:space="preserve">of both abuse </w:t>
      </w:r>
      <w:r w:rsidR="007B0575">
        <w:t>(fear conditioning) and insufficient bedding paradigms</w:t>
      </w:r>
      <w:r w:rsidR="004D064A">
        <w:t xml:space="preserve"> (</w:t>
      </w:r>
      <w:r w:rsidR="001346F4">
        <w:t>which</w:t>
      </w:r>
      <w:r w:rsidR="004D064A">
        <w:t xml:space="preserve"> increase </w:t>
      </w:r>
      <w:r w:rsidR="008C2D20">
        <w:t xml:space="preserve">abusive </w:t>
      </w:r>
      <w:r w:rsidR="004D064A">
        <w:t>physical treatment and decrease</w:t>
      </w:r>
      <w:r w:rsidR="001346F4">
        <w:t>d</w:t>
      </w:r>
      <w:r w:rsidR="004D064A">
        <w:t xml:space="preserve"> time with mother)</w:t>
      </w:r>
      <w:r w:rsidR="007B0575">
        <w:t xml:space="preserve"> have </w:t>
      </w:r>
      <w:r w:rsidR="00B52BC8">
        <w:t xml:space="preserve">similarly </w:t>
      </w:r>
      <w:r w:rsidR="007B0575">
        <w:t xml:space="preserve">been associated with </w:t>
      </w:r>
      <w:r w:rsidR="000B0514">
        <w:t>altered neural responses to the mother</w:t>
      </w:r>
      <w:r w:rsidR="00AD6349">
        <w:t xml:space="preserve"> </w:t>
      </w:r>
      <w:r w:rsidR="001346F4">
        <w:t xml:space="preserve">in pups </w:t>
      </w:r>
      <w:r w:rsidR="00564258">
        <w:fldChar w:fldCharType="begin">
          <w:fldData xml:space="preserve">PEVuZE5vdGU+PENpdGU+PEF1dGhvcj5PcGVuZGFrPC9BdXRob3I+PFllYXI+MjAyMDwvWWVhcj48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</w:fldData>
        </w:fldChar>
      </w:r>
      <w:r w:rsidR="00564258">
        <w:instrText xml:space="preserve"> ADDIN EN.CITE </w:instrText>
      </w:r>
      <w:r w:rsidR="00564258">
        <w:fldChar w:fldCharType="begin">
          <w:fldData xml:space="preserve">PEVuZE5vdGU+PENpdGU+PEF1dGhvcj5PcGVuZGFrPC9BdXRob3I+PFllYXI+MjAyMDwvWWVhcj48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</w:fldData>
        </w:fldChar>
      </w:r>
      <w:r w:rsidR="00564258">
        <w:instrText xml:space="preserve"> ADDIN EN.CITE.DATA </w:instrText>
      </w:r>
      <w:r w:rsidR="00564258">
        <w:fldChar w:fldCharType="end"/>
      </w:r>
      <w:r w:rsidR="00564258">
        <w:fldChar w:fldCharType="separate"/>
      </w:r>
      <w:r w:rsidR="00564258">
        <w:rPr>
          <w:noProof/>
        </w:rPr>
        <w:t>(Opendak et al., 2020; Raineki, Cortés, Belnoue, &amp; Sullivan, 2012; Robinson-Drummer et al., 2019)</w:t>
      </w:r>
      <w:r w:rsidR="00564258">
        <w:fldChar w:fldCharType="end"/>
      </w:r>
      <w:r w:rsidR="007A7EDD">
        <w:t xml:space="preserve"> </w:t>
      </w:r>
      <w:r w:rsidR="00EF39B6">
        <w:t>–</w:t>
      </w:r>
      <w:r w:rsidR="007A7EDD">
        <w:t xml:space="preserve"> </w:t>
      </w:r>
      <w:r w:rsidR="009B667D">
        <w:t xml:space="preserve">typically </w:t>
      </w:r>
      <w:r w:rsidR="003D665C">
        <w:t>alterations in</w:t>
      </w:r>
      <w:r w:rsidR="00E935D0">
        <w:t xml:space="preserve"> </w:t>
      </w:r>
      <w:r w:rsidR="00854AE8">
        <w:t xml:space="preserve">amygdala </w:t>
      </w:r>
      <w:r w:rsidR="00E935D0">
        <w:t>function</w:t>
      </w:r>
      <w:r w:rsidR="009B667D">
        <w:t xml:space="preserve"> appear </w:t>
      </w:r>
      <w:r w:rsidR="007A7EDD">
        <w:t>developmentally earlier</w:t>
      </w:r>
      <w:r w:rsidR="00854AE8">
        <w:t xml:space="preserve">, which is </w:t>
      </w:r>
      <w:r w:rsidR="007A7EDD">
        <w:t xml:space="preserve">then followed by </w:t>
      </w:r>
      <w:r w:rsidR="000B6F92">
        <w:t>aberrant</w:t>
      </w:r>
      <w:r w:rsidR="007A7EDD">
        <w:t xml:space="preserve"> responses in the </w:t>
      </w:r>
      <w:r w:rsidR="009B667D">
        <w:t>mPFC re</w:t>
      </w:r>
      <w:r w:rsidR="001346F4">
        <w:t>s</w:t>
      </w:r>
      <w:r w:rsidR="009B667D">
        <w:t xml:space="preserve">ponses </w:t>
      </w:r>
      <w:r w:rsidR="00256DB1">
        <w:t xml:space="preserve">at older ages </w:t>
      </w:r>
      <w:r w:rsidR="00564258">
        <w:fldChar w:fldCharType="begin">
          <w:fldData xml:space="preserve">PEVuZE5vdGU+PENpdGU+PEF1dGhvcj5Sb2JpbnNvbi1EcnVtbWVyPC9BdXRob3I+PFllYXI+MjAx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</w:fldData>
        </w:fldChar>
      </w:r>
      <w:r w:rsidR="00564258">
        <w:instrText xml:space="preserve"> ADDIN EN.CITE </w:instrText>
      </w:r>
      <w:r w:rsidR="00564258">
        <w:fldChar w:fldCharType="begin">
          <w:fldData xml:space="preserve">PEVuZE5vdGU+PENpdGU+PEF1dGhvcj5Sb2JpbnNvbi1EcnVtbWVyPC9BdXRob3I+PFllYXI+MjAx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</w:fldData>
        </w:fldChar>
      </w:r>
      <w:r w:rsidR="00564258">
        <w:instrText xml:space="preserve"> ADDIN EN.CITE.DATA </w:instrText>
      </w:r>
      <w:r w:rsidR="00564258">
        <w:fldChar w:fldCharType="end"/>
      </w:r>
      <w:r w:rsidR="00564258">
        <w:fldChar w:fldCharType="separate"/>
      </w:r>
      <w:r w:rsidR="00564258">
        <w:rPr>
          <w:noProof/>
        </w:rPr>
        <w:t>(Robinson-Drummer et al., 2019)</w:t>
      </w:r>
      <w:r w:rsidR="00564258">
        <w:fldChar w:fldCharType="end"/>
      </w:r>
      <w:r w:rsidR="009B667D">
        <w:t>.</w:t>
      </w:r>
      <w:r w:rsidR="001346F4">
        <w:t xml:space="preserve"> </w:t>
      </w:r>
      <w:r w:rsidR="003D7E35">
        <w:t xml:space="preserve">This last finding is consistent with the model presented in Figure 1 showing that the parental cue activates subcortical learning systems developmentally earlier than mPFC.  </w:t>
      </w:r>
      <w:r w:rsidR="001346F4">
        <w:t xml:space="preserve">In fact, one rodent study showed that when stress is </w:t>
      </w:r>
      <w:r w:rsidR="003D3339">
        <w:t xml:space="preserve">specifically </w:t>
      </w:r>
      <w:r w:rsidR="001346F4">
        <w:t xml:space="preserve">associated with the parent, the amygdala is </w:t>
      </w:r>
      <w:r w:rsidR="000B6F92">
        <w:t>most</w:t>
      </w:r>
      <w:r w:rsidR="0054051A">
        <w:t xml:space="preserve"> </w:t>
      </w:r>
      <w:r w:rsidR="003D3339">
        <w:t xml:space="preserve">likely to be </w:t>
      </w:r>
      <w:r w:rsidR="0039446D">
        <w:t xml:space="preserve">uniquely </w:t>
      </w:r>
      <w:r w:rsidR="001346F4">
        <w:t>target</w:t>
      </w:r>
      <w:r w:rsidR="0054051A">
        <w:t>ed</w:t>
      </w:r>
      <w:r w:rsidR="00F75F55">
        <w:t xml:space="preserve"> </w:t>
      </w:r>
      <w:r w:rsidR="0039446D">
        <w:t xml:space="preserve">at young ages </w:t>
      </w:r>
      <w:r w:rsidR="00564258">
        <w:fldChar w:fldCharType="begin">
          <w:fldData xml:space="preserve">PEVuZE5vdGU+PENpdGU+PEF1dGhvcj5SYWluZWtpPC9BdXRob3I+PFllYXI+MjAxOTwvWWVhcj48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=
</w:fldData>
        </w:fldChar>
      </w:r>
      <w:r w:rsidR="00564258">
        <w:instrText xml:space="preserve"> ADDIN EN.CITE </w:instrText>
      </w:r>
      <w:r w:rsidR="00564258">
        <w:fldChar w:fldCharType="begin">
          <w:fldData xml:space="preserve">PEVuZE5vdGU+PENpdGU+PEF1dGhvcj5SYWluZWtpPC9BdXRob3I+PFllYXI+MjAxOTwvWWVhcj48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=
</w:fldData>
        </w:fldChar>
      </w:r>
      <w:r w:rsidR="00564258">
        <w:instrText xml:space="preserve"> ADDIN EN.CITE.DATA </w:instrText>
      </w:r>
      <w:r w:rsidR="00564258">
        <w:fldChar w:fldCharType="end"/>
      </w:r>
      <w:r w:rsidR="00564258">
        <w:fldChar w:fldCharType="separate"/>
      </w:r>
      <w:r w:rsidR="00564258">
        <w:rPr>
          <w:noProof/>
        </w:rPr>
        <w:t>(Raineki et al., 2019)</w:t>
      </w:r>
      <w:r w:rsidR="00564258">
        <w:fldChar w:fldCharType="end"/>
      </w:r>
      <w:r w:rsidR="001346F4">
        <w:t>.</w:t>
      </w:r>
      <w:r w:rsidR="003E348A">
        <w:t xml:space="preserve"> </w:t>
      </w:r>
      <w:r w:rsidR="009207DA" w:rsidRPr="005D44F6">
        <w:rPr>
          <w:highlight w:val="yellow"/>
        </w:rPr>
        <w:t>It has been</w:t>
      </w:r>
      <w:r w:rsidR="003E348A" w:rsidRPr="005D44F6">
        <w:rPr>
          <w:highlight w:val="yellow"/>
        </w:rPr>
        <w:t xml:space="preserve"> previously suggested that these </w:t>
      </w:r>
      <w:r w:rsidR="00180416" w:rsidRPr="005D44F6">
        <w:rPr>
          <w:highlight w:val="yellow"/>
        </w:rPr>
        <w:t>aberrant</w:t>
      </w:r>
      <w:r w:rsidR="003E348A" w:rsidRPr="005D44F6">
        <w:rPr>
          <w:highlight w:val="yellow"/>
        </w:rPr>
        <w:t xml:space="preserve"> responses to parents following early caregiving adversity might </w:t>
      </w:r>
      <w:r w:rsidR="00907ECA" w:rsidRPr="005D44F6">
        <w:rPr>
          <w:highlight w:val="yellow"/>
        </w:rPr>
        <w:t>be the result of</w:t>
      </w:r>
      <w:r w:rsidR="003E348A" w:rsidRPr="005D44F6">
        <w:rPr>
          <w:highlight w:val="yellow"/>
        </w:rPr>
        <w:t xml:space="preserve"> truncated sensitive periods for these neural circuits</w:t>
      </w:r>
      <w:r w:rsidR="009207DA" w:rsidRPr="005D44F6">
        <w:rPr>
          <w:highlight w:val="yellow"/>
        </w:rPr>
        <w:t xml:space="preserve"> </w:t>
      </w:r>
      <w:r w:rsidR="00564258" w:rsidRPr="005D44F6">
        <w:rPr>
          <w:highlight w:val="yellow"/>
        </w:rPr>
        <w:fldChar w:fldCharType="begin">
          <w:fldData xml:space="preserve">PEVuZE5vdGU+PENpdGU+PEF1dGhvcj5HZWU8L0F1dGhvcj48WWVhcj4yMDEzPC9ZZWFyPjxSZWNO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L2FsdC1wZXJpb2Rp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</w:fldData>
        </w:fldChar>
      </w:r>
      <w:r w:rsidR="00564258" w:rsidRPr="005D44F6">
        <w:rPr>
          <w:highlight w:val="yellow"/>
        </w:rPr>
        <w:instrText xml:space="preserve"> ADDIN EN.CITE </w:instrText>
      </w:r>
      <w:r w:rsidR="00564258" w:rsidRPr="005D44F6">
        <w:rPr>
          <w:highlight w:val="yellow"/>
        </w:rPr>
        <w:fldChar w:fldCharType="begin">
          <w:fldData xml:space="preserve">PEVuZE5vdGU+PENpdGU+PEF1dGhvcj5HZWU8L0F1dGhvcj48WWVhcj4yMDEzPC9ZZWFyPjxSZWNO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</w:fldData>
        </w:fldChar>
      </w:r>
      <w:r w:rsidR="00564258" w:rsidRPr="005D44F6">
        <w:rPr>
          <w:highlight w:val="yellow"/>
        </w:rPr>
        <w:instrText xml:space="preserve"> ADDIN EN.CITE.DATA </w:instrText>
      </w:r>
      <w:r w:rsidR="00564258" w:rsidRPr="005D44F6">
        <w:rPr>
          <w:highlight w:val="yellow"/>
        </w:rPr>
      </w:r>
      <w:r w:rsidR="00564258" w:rsidRPr="005D44F6">
        <w:rPr>
          <w:highlight w:val="yellow"/>
        </w:rPr>
        <w:fldChar w:fldCharType="end"/>
      </w:r>
      <w:r w:rsidR="00564258" w:rsidRPr="005D44F6">
        <w:rPr>
          <w:highlight w:val="yellow"/>
        </w:rPr>
      </w:r>
      <w:r w:rsidR="00564258" w:rsidRPr="005D44F6">
        <w:rPr>
          <w:highlight w:val="yellow"/>
        </w:rPr>
        <w:fldChar w:fldCharType="separate"/>
      </w:r>
      <w:r w:rsidR="00564258" w:rsidRPr="005D44F6">
        <w:rPr>
          <w:noProof/>
          <w:highlight w:val="yellow"/>
        </w:rPr>
        <w:t>(Gee et al., 2013; Miller et al., 2020)</w:t>
      </w:r>
      <w:r w:rsidR="00564258" w:rsidRPr="005D44F6">
        <w:rPr>
          <w:highlight w:val="yellow"/>
        </w:rPr>
        <w:fldChar w:fldCharType="end"/>
      </w:r>
      <w:r w:rsidR="00E926F8" w:rsidRPr="005D44F6">
        <w:rPr>
          <w:highlight w:val="yellow"/>
        </w:rPr>
        <w:t xml:space="preserve">, which would prematurely terminate parental effects on </w:t>
      </w:r>
      <w:r w:rsidR="000E290E" w:rsidRPr="005D44F6">
        <w:rPr>
          <w:highlight w:val="yellow"/>
        </w:rPr>
        <w:t xml:space="preserve">developing </w:t>
      </w:r>
      <w:r w:rsidR="00E926F8" w:rsidRPr="005D44F6">
        <w:rPr>
          <w:highlight w:val="yellow"/>
        </w:rPr>
        <w:t>neurobiology</w:t>
      </w:r>
      <w:r w:rsidR="00E926F8">
        <w:t xml:space="preserve"> </w:t>
      </w:r>
      <w:r w:rsidR="00564258">
        <w:lastRenderedPageBreak/>
        <w:fldChar w:fldCharType="begin">
          <w:fldData xml:space="preserve">PEVuZE5vdGU+PENpdGU+PEF1dGhvcj5DYWxsYWdoYW48L0F1dGhvcj48WWVhcj4yMDE2PC9ZZWFy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</w:fldData>
        </w:fldChar>
      </w:r>
      <w:r w:rsidR="00564258">
        <w:instrText xml:space="preserve"> ADDIN EN.CITE </w:instrText>
      </w:r>
      <w:r w:rsidR="00564258">
        <w:fldChar w:fldCharType="begin">
          <w:fldData xml:space="preserve">PEVuZE5vdGU+PENpdGU+PEF1dGhvcj5DYWxsYWdoYW48L0F1dGhvcj48WWVhcj4yMDE2PC9ZZWFy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</w:fldData>
        </w:fldChar>
      </w:r>
      <w:r w:rsidR="00564258">
        <w:instrText xml:space="preserve"> ADDIN EN.CITE.DATA </w:instrText>
      </w:r>
      <w:r w:rsidR="00564258">
        <w:fldChar w:fldCharType="end"/>
      </w:r>
      <w:r w:rsidR="00564258">
        <w:fldChar w:fldCharType="separate"/>
      </w:r>
      <w:r w:rsidR="00564258">
        <w:rPr>
          <w:noProof/>
        </w:rPr>
        <w:t>(Callaghan, Gee, et al., 2019; Callaghan &amp; Tottenham, 2016)</w:t>
      </w:r>
      <w:r w:rsidR="00564258">
        <w:fldChar w:fldCharType="end"/>
      </w:r>
      <w:r w:rsidR="002923BC">
        <w:t xml:space="preserve">, and there is strong support from the rodent literature of </w:t>
      </w:r>
      <w:r w:rsidR="002923BC" w:rsidRPr="005D44F6">
        <w:rPr>
          <w:highlight w:val="yellow"/>
        </w:rPr>
        <w:t>adver</w:t>
      </w:r>
      <w:r w:rsidR="004C0246" w:rsidRPr="005D44F6">
        <w:rPr>
          <w:highlight w:val="yellow"/>
        </w:rPr>
        <w:t>s</w:t>
      </w:r>
      <w:r w:rsidR="002923BC" w:rsidRPr="005D44F6">
        <w:rPr>
          <w:highlight w:val="yellow"/>
        </w:rPr>
        <w:t>ity-related accelerated development in mPFC-subcortical developme</w:t>
      </w:r>
      <w:r w:rsidR="002923BC" w:rsidRPr="00AC3C8A">
        <w:t xml:space="preserve">nt </w:t>
      </w:r>
      <w:r w:rsidR="00564258">
        <w:fldChar w:fldCharType="begin">
          <w:fldData xml:space="preserve">PEVuZE5vdGU+PENpdGU+PEF1dGhvcj5CYXRoPC9BdXRob3I+PFllYXI+MjAxNjwvWWVhcj48UmVj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wvcGVyaW9kaWNhbD48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</w:fldData>
        </w:fldChar>
      </w:r>
      <w:r w:rsidR="00564258">
        <w:instrText xml:space="preserve"> ADDIN EN.CITE </w:instrText>
      </w:r>
      <w:r w:rsidR="00564258">
        <w:fldChar w:fldCharType="begin">
          <w:fldData xml:space="preserve">PEVuZE5vdGU+PENpdGU+PEF1dGhvcj5CYXRoPC9BdXRob3I+PFllYXI+MjAxNjwvWWVhcj48UmVj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</w:fldData>
        </w:fldChar>
      </w:r>
      <w:r w:rsidR="00564258">
        <w:instrText xml:space="preserve"> ADDIN EN.CITE.DATA </w:instrText>
      </w:r>
      <w:r w:rsidR="00564258">
        <w:fldChar w:fldCharType="end"/>
      </w:r>
      <w:r w:rsidR="00564258">
        <w:fldChar w:fldCharType="separate"/>
      </w:r>
      <w:r w:rsidR="00564258">
        <w:rPr>
          <w:noProof/>
        </w:rPr>
        <w:t>(Bath, Manzano-Nieves, &amp; Goodwill, 2016; Callaghan &amp; Richardson, 2011, 2012, 2014; Honeycutt et al., 2020; Moriceau, Shionoya, Jakubs, &amp; Sullivan, 2009; Ono et al., 2008)</w:t>
      </w:r>
      <w:r w:rsidR="00564258">
        <w:fldChar w:fldCharType="end"/>
      </w:r>
      <w:r w:rsidR="002923BC" w:rsidRPr="00AC3C8A">
        <w:t xml:space="preserve">. </w:t>
      </w:r>
      <w:r w:rsidR="009A6EC8" w:rsidRPr="00AC3C8A">
        <w:t>At the level of meaning</w:t>
      </w:r>
      <w:r w:rsidR="00480D8D">
        <w:t xml:space="preserve"> </w:t>
      </w:r>
      <w:r w:rsidR="009A6EC8" w:rsidRPr="00AC3C8A">
        <w:t xml:space="preserve">making, these neurobiological differences may reflect differences in affective knowledge following adverse caregiving. </w:t>
      </w:r>
      <w:r w:rsidR="002319F1" w:rsidRPr="00AC3C8A">
        <w:t>For a</w:t>
      </w:r>
      <w:r w:rsidR="004C0246" w:rsidRPr="00AC3C8A">
        <w:t>n infant or young child in the care of a harsh and/or non-responsive caregiving environment, they experience an environment that fails to regulate their needs</w:t>
      </w:r>
      <w:r w:rsidR="00AD0F50" w:rsidRPr="00AC3C8A">
        <w:t xml:space="preserve"> (albeit through potentially different channels </w:t>
      </w:r>
      <w:r w:rsidR="00E82365" w:rsidRPr="00AC3C8A">
        <w:t>for</w:t>
      </w:r>
      <w:r w:rsidR="00AD0F50" w:rsidRPr="00AC3C8A">
        <w:t xml:space="preserve"> physical versus emotional maltreatment)</w:t>
      </w:r>
      <w:r w:rsidR="004C0246" w:rsidRPr="00AC3C8A">
        <w:t xml:space="preserve">. </w:t>
      </w:r>
      <w:r w:rsidR="00AC3C8A" w:rsidRPr="00AC3C8A">
        <w:t xml:space="preserve">As noted by Beebe </w:t>
      </w:r>
      <w:r w:rsidR="00564258">
        <w:fldChar w:fldCharType="begin"/>
      </w:r>
      <w:r w:rsidR="00564258">
        <w:instrText xml:space="preserve"> ADDIN EN.CITE &lt;EndNote&gt;&lt;Cite ExcludeAuth="1"&gt;&lt;Author&gt;Beebe&lt;/Author&gt;&lt;Year&gt;2013&lt;/Year&gt;&lt;RecNum&gt;12584&lt;/RecNum&gt;&lt;DisplayText&gt;(2013)&lt;/DisplayText&gt;&lt;record&gt;&lt;rec-number&gt;12584&lt;/rec-number&gt;&lt;foreign-keys&gt;&lt;key app="EN" db-id="pr5s50wajsx2wpefs26x0pz65t2pavtwwstd" timestamp="1584964237"&gt;12584&lt;/key&gt;&lt;/foreign-keys&gt;&lt;ref-type name="Journal Article"&gt;17&lt;/ref-type&gt;&lt;contributors&gt;&lt;authors&gt;&lt;author&gt;Beebe, B.&lt;/author&gt;&lt;author&gt;Steele, M.&lt;/author&gt;&lt;/authors&gt;&lt;/contributors&gt;&lt;titles&gt;&lt;title&gt;How does microanalysis of mother–infant communication inform maternal sensitivity and infant attachment?&lt;/title&gt;&lt;secondary-title&gt;Attachment &amp;amp; human development&lt;/secondary-title&gt;&lt;/titles&gt;&lt;periodical&gt;&lt;full-title&gt;Attachment &amp;amp; human development&lt;/full-title&gt;&lt;/periodical&gt;&lt;pages&gt;583-602&lt;/pages&gt;&lt;volume&gt;15&lt;/volume&gt;&lt;number&gt;5-6&lt;/number&gt;&lt;dates&gt;&lt;year&gt;2013&lt;/year&gt;&lt;/dates&gt;&lt;urls&gt;&lt;/urls&gt;&lt;/record&gt;&lt;/Cite&gt;&lt;/EndNote&gt;</w:instrText>
      </w:r>
      <w:r w:rsidR="00564258">
        <w:fldChar w:fldCharType="separate"/>
      </w:r>
      <w:r w:rsidR="00564258">
        <w:rPr>
          <w:noProof/>
        </w:rPr>
        <w:t>(2013)</w:t>
      </w:r>
      <w:r w:rsidR="00564258">
        <w:fldChar w:fldCharType="end"/>
      </w:r>
      <w:r w:rsidR="00AC3C8A" w:rsidRPr="00AC3C8A">
        <w:t xml:space="preserve">, because </w:t>
      </w:r>
      <w:r w:rsidR="00AC3C8A" w:rsidRPr="005D44F6">
        <w:rPr>
          <w:rFonts w:eastAsiaTheme="minorHAnsi"/>
          <w:color w:val="000000"/>
          <w:highlight w:val="yellow"/>
        </w:rPr>
        <w:t>infants are highly sensitive to ways that their behaviors are contingently responded</w:t>
      </w:r>
      <w:r w:rsidR="00AC3C8A" w:rsidRPr="00AC3C8A">
        <w:rPr>
          <w:rFonts w:eastAsiaTheme="minorHAnsi"/>
          <w:color w:val="000000"/>
        </w:rPr>
        <w:t xml:space="preserve"> to </w:t>
      </w:r>
      <w:r w:rsidR="00564258">
        <w:rPr>
          <w:rFonts w:eastAsiaTheme="minorHAnsi"/>
          <w:color w:val="000000"/>
        </w:rPr>
        <w:fldChar w:fldCharType="begin">
          <w:fldData xml:space="preserve">PEVuZE5vdGU+PENpdGU+PEF1dGhvcj5CZWViZTwvQXV0aG9yPjxZZWFyPjIwMTA8L1llYXI+PFJl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</w:fldData>
        </w:fldChar>
      </w:r>
      <w:r w:rsidR="00564258">
        <w:rPr>
          <w:rFonts w:eastAsiaTheme="minorHAnsi"/>
          <w:color w:val="000000"/>
        </w:rPr>
        <w:instrText xml:space="preserve"> ADDIN EN.CITE </w:instrText>
      </w:r>
      <w:r w:rsidR="00564258">
        <w:rPr>
          <w:rFonts w:eastAsiaTheme="minorHAnsi"/>
          <w:color w:val="000000"/>
        </w:rPr>
        <w:fldChar w:fldCharType="begin">
          <w:fldData xml:space="preserve">PEVuZE5vdGU+PENpdGU+PEF1dGhvcj5CZWViZTwvQXV0aG9yPjxZZWFyPjIwMTA8L1llYXI+PFJl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</w:fldData>
        </w:fldChar>
      </w:r>
      <w:r w:rsidR="00564258">
        <w:rPr>
          <w:rFonts w:eastAsiaTheme="minorHAnsi"/>
          <w:color w:val="000000"/>
        </w:rPr>
        <w:instrText xml:space="preserve"> ADDIN EN.CITE.DATA </w:instrText>
      </w:r>
      <w:r w:rsidR="00564258">
        <w:rPr>
          <w:rFonts w:eastAsiaTheme="minorHAnsi"/>
          <w:color w:val="000000"/>
        </w:rPr>
      </w:r>
      <w:r w:rsidR="00564258">
        <w:rPr>
          <w:rFonts w:eastAsiaTheme="minorHAnsi"/>
          <w:color w:val="000000"/>
        </w:rPr>
        <w:fldChar w:fldCharType="end"/>
      </w:r>
      <w:r w:rsidR="00564258">
        <w:rPr>
          <w:rFonts w:eastAsiaTheme="minorHAnsi"/>
          <w:color w:val="000000"/>
        </w:rPr>
      </w:r>
      <w:r w:rsidR="00564258">
        <w:rPr>
          <w:rFonts w:eastAsiaTheme="minorHAnsi"/>
          <w:color w:val="000000"/>
        </w:rPr>
        <w:fldChar w:fldCharType="separate"/>
      </w:r>
      <w:r w:rsidR="00564258">
        <w:rPr>
          <w:rFonts w:eastAsiaTheme="minorHAnsi"/>
          <w:noProof/>
          <w:color w:val="000000"/>
        </w:rPr>
        <w:t>(Beebe et al., 2010; DeCasper &amp; Carstens, 1981)</w:t>
      </w:r>
      <w:r w:rsidR="00564258">
        <w:rPr>
          <w:rFonts w:eastAsiaTheme="minorHAnsi"/>
          <w:color w:val="000000"/>
        </w:rPr>
        <w:fldChar w:fldCharType="end"/>
      </w:r>
      <w:r w:rsidR="00AC3C8A" w:rsidRPr="00AC3C8A">
        <w:rPr>
          <w:rFonts w:eastAsiaTheme="minorHAnsi"/>
          <w:color w:val="32348F"/>
        </w:rPr>
        <w:t xml:space="preserve">, </w:t>
      </w:r>
      <w:r w:rsidR="00AC3C8A" w:rsidRPr="00AC3C8A">
        <w:rPr>
          <w:rFonts w:eastAsiaTheme="minorHAnsi"/>
          <w:color w:val="000000"/>
        </w:rPr>
        <w:t>caregiving environments that include overstimulation, intrusiveness,</w:t>
      </w:r>
      <w:r w:rsidR="00AC3C8A" w:rsidRPr="00AC3C8A">
        <w:rPr>
          <w:rFonts w:eastAsiaTheme="minorHAnsi"/>
        </w:rPr>
        <w:t xml:space="preserve"> </w:t>
      </w:r>
      <w:r w:rsidR="00AC3C8A" w:rsidRPr="00AC3C8A">
        <w:rPr>
          <w:rFonts w:eastAsiaTheme="minorHAnsi"/>
          <w:color w:val="000000"/>
        </w:rPr>
        <w:t xml:space="preserve">inconsistency, </w:t>
      </w:r>
      <w:r w:rsidR="00BF250A">
        <w:rPr>
          <w:rFonts w:eastAsiaTheme="minorHAnsi"/>
          <w:color w:val="000000"/>
        </w:rPr>
        <w:t>or</w:t>
      </w:r>
      <w:r w:rsidR="00AC3C8A" w:rsidRPr="00AC3C8A">
        <w:rPr>
          <w:rFonts w:eastAsiaTheme="minorHAnsi"/>
          <w:color w:val="000000"/>
        </w:rPr>
        <w:t xml:space="preserve"> particularly high or low levels of responsiveness, predict insecure outcomes </w:t>
      </w:r>
      <w:r w:rsidR="00564258">
        <w:rPr>
          <w:rFonts w:eastAsiaTheme="minorHAnsi"/>
          <w:color w:val="000000"/>
        </w:rPr>
        <w:fldChar w:fldCharType="begin">
          <w:fldData xml:space="preserve">PEVuZE5vdGU+PENpdGU+PEF1dGhvcj5Jc2FiZWxsYTwvQXV0aG9yPjxZZWFyPjE5OTE8L1llYXI+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</w:fldData>
        </w:fldChar>
      </w:r>
      <w:r w:rsidR="00564258">
        <w:rPr>
          <w:rFonts w:eastAsiaTheme="minorHAnsi"/>
          <w:color w:val="000000"/>
        </w:rPr>
        <w:instrText xml:space="preserve"> ADDIN EN.CITE </w:instrText>
      </w:r>
      <w:r w:rsidR="00564258">
        <w:rPr>
          <w:rFonts w:eastAsiaTheme="minorHAnsi"/>
          <w:color w:val="000000"/>
        </w:rPr>
        <w:fldChar w:fldCharType="begin">
          <w:fldData xml:space="preserve">PEVuZE5vdGU+PENpdGU+PEF1dGhvcj5Jc2FiZWxsYTwvQXV0aG9yPjxZZWFyPjE5OTE8L1llYXI+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</w:fldData>
        </w:fldChar>
      </w:r>
      <w:r w:rsidR="00564258">
        <w:rPr>
          <w:rFonts w:eastAsiaTheme="minorHAnsi"/>
          <w:color w:val="000000"/>
        </w:rPr>
        <w:instrText xml:space="preserve"> ADDIN EN.CITE.DATA </w:instrText>
      </w:r>
      <w:r w:rsidR="00564258">
        <w:rPr>
          <w:rFonts w:eastAsiaTheme="minorHAnsi"/>
          <w:color w:val="000000"/>
        </w:rPr>
      </w:r>
      <w:r w:rsidR="00564258">
        <w:rPr>
          <w:rFonts w:eastAsiaTheme="minorHAnsi"/>
          <w:color w:val="000000"/>
        </w:rPr>
        <w:fldChar w:fldCharType="end"/>
      </w:r>
      <w:r w:rsidR="00564258">
        <w:rPr>
          <w:rFonts w:eastAsiaTheme="minorHAnsi"/>
          <w:color w:val="000000"/>
        </w:rPr>
      </w:r>
      <w:r w:rsidR="00564258">
        <w:rPr>
          <w:rFonts w:eastAsiaTheme="minorHAnsi"/>
          <w:color w:val="000000"/>
        </w:rPr>
        <w:fldChar w:fldCharType="separate"/>
      </w:r>
      <w:r w:rsidR="00564258">
        <w:rPr>
          <w:rFonts w:eastAsiaTheme="minorHAnsi"/>
          <w:noProof/>
          <w:color w:val="000000"/>
        </w:rPr>
        <w:t>(Feldman, 2007; Isabella &amp; Belsky, 1991; Jaffe, Beebe, Feldstein, Crown, &amp; Jasnow, 2001; Malatesta, Culver, Tesman, &amp; Shepard, 1989)</w:t>
      </w:r>
      <w:r w:rsidR="00564258">
        <w:rPr>
          <w:rFonts w:eastAsiaTheme="minorHAnsi"/>
          <w:color w:val="000000"/>
        </w:rPr>
        <w:fldChar w:fldCharType="end"/>
      </w:r>
      <w:r w:rsidR="00AC3C8A" w:rsidRPr="00AC3C8A">
        <w:rPr>
          <w:rFonts w:eastAsiaTheme="minorHAnsi"/>
          <w:color w:val="000000"/>
        </w:rPr>
        <w:t>.</w:t>
      </w:r>
      <w:r w:rsidR="00AC3C8A" w:rsidRPr="00AC3C8A">
        <w:rPr>
          <w:rFonts w:eastAsiaTheme="minorHAnsi"/>
        </w:rPr>
        <w:t xml:space="preserve"> </w:t>
      </w:r>
      <w:r w:rsidR="004C0246" w:rsidRPr="00AC3C8A">
        <w:t xml:space="preserve">That is, associations between </w:t>
      </w:r>
      <w:r w:rsidR="00574D9A">
        <w:t>‘</w:t>
      </w:r>
      <w:r w:rsidR="004C0246" w:rsidRPr="00AC3C8A">
        <w:t>needs</w:t>
      </w:r>
      <w:r w:rsidR="00574D9A">
        <w:t>’</w:t>
      </w:r>
      <w:r w:rsidR="004C0246" w:rsidRPr="00AC3C8A">
        <w:t xml:space="preserve"> and </w:t>
      </w:r>
      <w:r w:rsidR="00574D9A">
        <w:t>‘</w:t>
      </w:r>
      <w:r w:rsidR="004C0246" w:rsidRPr="00AC3C8A">
        <w:t>non-regulation</w:t>
      </w:r>
      <w:r w:rsidR="00574D9A">
        <w:t>’</w:t>
      </w:r>
      <w:r w:rsidR="004C0246" w:rsidRPr="00AC3C8A">
        <w:t xml:space="preserve"> (or as Bowlby called it a “comfortless” environment</w:t>
      </w:r>
      <w:r w:rsidR="001C0585">
        <w:t>)</w:t>
      </w:r>
      <w:r w:rsidR="00564258">
        <w:fldChar w:fldCharType="begin"/>
      </w:r>
      <w:r w:rsidR="00564258">
        <w:instrText xml:space="preserve"> ADDIN EN.CITE &lt;EndNote&gt;&lt;Cite&gt;&lt;Author&gt;Bowlby&lt;/Author&gt;&lt;Year&gt;1973&lt;/Year&gt;&lt;RecNum&gt;12595&lt;/RecNum&gt;&lt;DisplayText&gt;(Bowlby, 1973)&lt;/DisplayText&gt;&lt;record&gt;&lt;rec-number&gt;12595&lt;/rec-number&gt;&lt;foreign-keys&gt;&lt;key app="EN" db-id="pr5s50wajsx2wpefs26x0pz65t2pavtwwstd" timestamp="1584964824"&gt;12595&lt;/key&gt;&lt;/foreign-keys&gt;&lt;ref-type name="Book"&gt;6&lt;/ref-type&gt;&lt;contributors&gt;&lt;authors&gt;&lt;author&gt;Bowlby, J.&lt;/author&gt;&lt;/authors&gt;&lt;/contributors&gt;&lt;titles&gt;&lt;title&gt;Attachment and Loss: Volume II: Separation, Anxiety and Anger&lt;/title&gt;&lt;/titles&gt;&lt;dates&gt;&lt;year&gt;1973&lt;/year&gt;&lt;/dates&gt;&lt;pub-location&gt;London&lt;/pub-location&gt;&lt;publisher&gt;The Hogarth Press and the Institute of Psycho-Analysis&lt;/publisher&gt;&lt;urls&gt;&lt;/urls&gt;&lt;/record&gt;&lt;/Cite&gt;&lt;/EndNote&gt;</w:instrText>
      </w:r>
      <w:r w:rsidR="00564258">
        <w:fldChar w:fldCharType="separate"/>
      </w:r>
      <w:r w:rsidR="00564258">
        <w:rPr>
          <w:noProof/>
        </w:rPr>
        <w:t>(Bowlby, 1973)</w:t>
      </w:r>
      <w:r w:rsidR="00564258">
        <w:fldChar w:fldCharType="end"/>
      </w:r>
      <w:r w:rsidR="004C0246" w:rsidRPr="00AC3C8A">
        <w:t xml:space="preserve"> strengthen</w:t>
      </w:r>
      <w:r w:rsidR="00B86091">
        <w:t xml:space="preserve"> for the developing infant</w:t>
      </w:r>
      <w:r w:rsidR="004C0246" w:rsidRPr="00AC3C8A">
        <w:t xml:space="preserve">. </w:t>
      </w:r>
      <w:r w:rsidR="001C0A9A" w:rsidRPr="00AC3C8A">
        <w:t>The</w:t>
      </w:r>
      <w:r w:rsidR="00857891">
        <w:t xml:space="preserve">se learned </w:t>
      </w:r>
      <w:r w:rsidR="001C0A9A" w:rsidRPr="00AC3C8A">
        <w:t xml:space="preserve">affective associations with </w:t>
      </w:r>
      <w:r w:rsidR="00596108">
        <w:t>‘</w:t>
      </w:r>
      <w:r w:rsidR="001C0A9A" w:rsidRPr="00AC3C8A">
        <w:t>non-regulation</w:t>
      </w:r>
      <w:r w:rsidR="00596108">
        <w:t>’</w:t>
      </w:r>
      <w:r w:rsidR="001C0A9A" w:rsidRPr="00AC3C8A">
        <w:t xml:space="preserve"> </w:t>
      </w:r>
      <w:r w:rsidR="00866365">
        <w:t>should</w:t>
      </w:r>
      <w:r w:rsidR="00866365" w:rsidRPr="00AC3C8A">
        <w:t xml:space="preserve"> </w:t>
      </w:r>
      <w:r w:rsidR="001C0A9A" w:rsidRPr="00AC3C8A">
        <w:t>be represented in low-level subcortical learning systems, and over repetition and time, their abstractions will become semanticized and consolidated into representations</w:t>
      </w:r>
      <w:r w:rsidR="001C0A9A">
        <w:t xml:space="preserve"> within subcortical connections with mPFC</w:t>
      </w:r>
      <w:r w:rsidR="00CE110A">
        <w:t xml:space="preserve"> (Figure 1)</w:t>
      </w:r>
      <w:r w:rsidR="001C0A9A">
        <w:t>.</w:t>
      </w:r>
    </w:p>
    <w:p w14:paraId="24584C35" w14:textId="77777777" w:rsidR="008D5169" w:rsidRDefault="008D5169" w:rsidP="00E10377">
      <w:pPr>
        <w:spacing w:line="480" w:lineRule="auto"/>
        <w:rPr>
          <w:u w:val="single"/>
        </w:rPr>
      </w:pPr>
    </w:p>
    <w:p w14:paraId="0CC2B08C" w14:textId="38E91CEA" w:rsidR="008D5169" w:rsidRPr="00EF39B6" w:rsidRDefault="008D5169" w:rsidP="00E10377">
      <w:pPr>
        <w:spacing w:line="480" w:lineRule="auto"/>
        <w:rPr>
          <w:b/>
          <w:bCs/>
          <w:u w:val="single"/>
        </w:rPr>
      </w:pPr>
      <w:r w:rsidRPr="00EF39B6">
        <w:rPr>
          <w:b/>
          <w:bCs/>
          <w:u w:val="single"/>
        </w:rPr>
        <w:t>Common Affective Meaning</w:t>
      </w:r>
      <w:r w:rsidR="00596108" w:rsidRPr="00EF39B6">
        <w:rPr>
          <w:b/>
          <w:bCs/>
          <w:u w:val="single"/>
        </w:rPr>
        <w:t xml:space="preserve"> </w:t>
      </w:r>
      <w:r w:rsidRPr="00EF39B6">
        <w:rPr>
          <w:b/>
          <w:bCs/>
          <w:u w:val="single"/>
        </w:rPr>
        <w:t xml:space="preserve">Making </w:t>
      </w:r>
      <w:r w:rsidR="00245C12">
        <w:rPr>
          <w:b/>
          <w:bCs/>
          <w:u w:val="single"/>
        </w:rPr>
        <w:t>D</w:t>
      </w:r>
      <w:r w:rsidRPr="00EF39B6">
        <w:rPr>
          <w:b/>
          <w:bCs/>
          <w:u w:val="single"/>
        </w:rPr>
        <w:t>espite Experiential Heterogeneity?</w:t>
      </w:r>
    </w:p>
    <w:p w14:paraId="10F772C3" w14:textId="2C695107" w:rsidR="007D3686" w:rsidRDefault="00DF6D51" w:rsidP="00E10377">
      <w:pPr>
        <w:spacing w:line="480" w:lineRule="auto"/>
        <w:ind w:firstLine="720"/>
      </w:pPr>
      <w:r w:rsidRPr="00E32D68">
        <w:t xml:space="preserve">In humans, it is challenging to isolate subtypes of maltreatment that any one child experiences in part because maltreatment subtypes typically co-occur and in part because some </w:t>
      </w:r>
      <w:r w:rsidRPr="00E32D68">
        <w:lastRenderedPageBreak/>
        <w:t xml:space="preserve">subtypes are more ‘invisible’ than others (e.g., emotional maltreatment might be more difficult to measure than physical maltreatment) </w:t>
      </w:r>
      <w:r w:rsidR="00564258">
        <w:fldChar w:fldCharType="begin"/>
      </w:r>
      <w:r w:rsidR="00564258">
        <w:instrText xml:space="preserve"> ADDIN EN.CITE &lt;EndNote&gt;&lt;Cite&gt;&lt;Author&gt;Wolfe&lt;/Author&gt;&lt;Year&gt;1994&lt;/Year&gt;&lt;RecNum&gt;12596&lt;/RecNum&gt;&lt;DisplayText&gt;(Wolfe &amp;amp; McGee, 1994)&lt;/DisplayText&gt;&lt;record&gt;&lt;rec-number&gt;12596&lt;/rec-number&gt;&lt;foreign-keys&gt;&lt;key app="EN" db-id="pr5s50wajsx2wpefs26x0pz65t2pavtwwstd" timestamp="1584964961"&gt;12596&lt;/key&gt;&lt;/foreign-keys&gt;&lt;ref-type name="Journal Article"&gt;17&lt;/ref-type&gt;&lt;contributors&gt;&lt;authors&gt;&lt;author&gt;Wolfe, D. A.&lt;/author&gt;&lt;author&gt;McGee, R.&lt;/author&gt;&lt;/authors&gt;&lt;/contributors&gt;&lt;titles&gt;&lt;title&gt;Dimensions of Child Maltreatment and their Relationship to Adolescent Adjustment&lt;/title&gt;&lt;secondary-title&gt;Development and Psychopathology&lt;/secondary-title&gt;&lt;/titles&gt;&lt;periodical&gt;&lt;full-title&gt;Development and Psychopathology&lt;/full-title&gt;&lt;/periodical&gt;&lt;pages&gt;165-181&lt;/pages&gt;&lt;volume&gt;6&lt;/volume&gt;&lt;dates&gt;&lt;year&gt;1994&lt;/year&gt;&lt;/dates&gt;&lt;urls&gt;&lt;/urls&gt;&lt;/record&gt;&lt;/Cite&gt;&lt;/EndNote&gt;</w:instrText>
      </w:r>
      <w:r w:rsidR="00564258">
        <w:fldChar w:fldCharType="separate"/>
      </w:r>
      <w:r w:rsidR="00564258">
        <w:rPr>
          <w:noProof/>
        </w:rPr>
        <w:t>(Wolfe &amp; McGee, 1994)</w:t>
      </w:r>
      <w:r w:rsidR="00564258">
        <w:fldChar w:fldCharType="end"/>
      </w:r>
      <w:r w:rsidRPr="00E32D68">
        <w:t>, despite emotional maltreatment</w:t>
      </w:r>
      <w:r w:rsidR="00915027">
        <w:t xml:space="preserve">’s </w:t>
      </w:r>
      <w:r w:rsidRPr="00E32D68">
        <w:t xml:space="preserve">highly pernicious </w:t>
      </w:r>
      <w:r w:rsidR="00915027">
        <w:t xml:space="preserve">nature </w:t>
      </w:r>
      <w:r w:rsidRPr="00E32D68">
        <w:t xml:space="preserve">and </w:t>
      </w:r>
      <w:r w:rsidR="00915027">
        <w:t>it</w:t>
      </w:r>
      <w:r w:rsidR="009B06E2">
        <w:t xml:space="preserve">s </w:t>
      </w:r>
      <w:r w:rsidR="009F5554">
        <w:t xml:space="preserve">high </w:t>
      </w:r>
      <w:r w:rsidRPr="00E32D68">
        <w:t>comorbid</w:t>
      </w:r>
      <w:r w:rsidR="009B06E2">
        <w:t>ity</w:t>
      </w:r>
      <w:r w:rsidR="00915027">
        <w:t xml:space="preserve"> </w:t>
      </w:r>
      <w:r w:rsidRPr="00E32D68">
        <w:t>with most other forms of maltreatment</w:t>
      </w:r>
      <w:r w:rsidR="00331C32">
        <w:t xml:space="preserve"> </w:t>
      </w:r>
      <w:r w:rsidR="00564258">
        <w:fldChar w:fldCharType="begin"/>
      </w:r>
      <w:r w:rsidR="00564258">
        <w:instrText xml:space="preserve"> ADDIN EN.CITE &lt;EndNote&gt;&lt;Cite&gt;&lt;Author&gt;Spinazzola&lt;/Author&gt;&lt;Year&gt;2014&lt;/Year&gt;&lt;RecNum&gt;12724&lt;/RecNum&gt;&lt;DisplayText&gt;(Spinazzola et al., 2014)&lt;/DisplayText&gt;&lt;record&gt;&lt;rec-number&gt;12724&lt;/rec-number&gt;&lt;foreign-keys&gt;&lt;key app="EN" db-id="pr5s50wajsx2wpefs26x0pz65t2pavtwwstd" timestamp="1585582474"&gt;12724&lt;/key&gt;&lt;/foreign-keys&gt;&lt;ref-type name="Journal Article"&gt;17&lt;/ref-type&gt;&lt;contributors&gt;&lt;authors&gt;&lt;author&gt;Spinazzola, J.&lt;/author&gt;&lt;author&gt;Hodgdon, H.&lt;/author&gt;&lt;author&gt;Liang, L.J.&lt;/author&gt;&lt;author&gt;Ford, J.D.&lt;/author&gt;&lt;author&gt;Layne, C.M.&lt;/author&gt;&lt;author&gt;Pynoos, R.&lt;/author&gt;&lt;author&gt;Briggs, E.C.&lt;/author&gt;&lt;author&gt;Stolbach, B.&lt;/author&gt;&lt;author&gt;Kisiel, C.&lt;/author&gt;&lt;/authors&gt;&lt;/contributors&gt;&lt;titles&gt;&lt;title&gt;Unseen wounds: The contribution of psychological maltreatment to child and adolescent mental health and risk outcomes.&lt;/title&gt;&lt;secondary-title&gt;Psychological Trauma: Theory, Research, Practice, and Policy&lt;/secondary-title&gt;&lt;/titles&gt;&lt;periodical&gt;&lt;full-title&gt;Psychological Trauma: Theory, Research, Practice, and Policy&lt;/full-title&gt;&lt;/periodical&gt;&lt;pages&gt;S18-S28&lt;/pages&gt;&lt;volume&gt;6&lt;/volume&gt;&lt;num-vols&gt;1&lt;/num-vols&gt;&lt;dates&gt;&lt;year&gt;2014&lt;/year&gt;&lt;/dates&gt;&lt;urls&gt;&lt;/urls&gt;&lt;/record&gt;&lt;/Cite&gt;&lt;/EndNote&gt;</w:instrText>
      </w:r>
      <w:r w:rsidR="00564258">
        <w:fldChar w:fldCharType="separate"/>
      </w:r>
      <w:r w:rsidR="00564258">
        <w:rPr>
          <w:noProof/>
        </w:rPr>
        <w:t>(Spinazzola et al., 2014)</w:t>
      </w:r>
      <w:r w:rsidR="00564258">
        <w:fldChar w:fldCharType="end"/>
      </w:r>
      <w:r w:rsidRPr="00E32D68">
        <w:t xml:space="preserve">. Additionally, adversities related to the quality of parent-child relationships are frequently combined with those adversities that, although highly detrimental to child development, may not be directly associated with parent-child relationship quality (e.g., poverty, failure to provide, community violence). </w:t>
      </w:r>
      <w:r w:rsidRPr="005D44F6">
        <w:rPr>
          <w:highlight w:val="yellow"/>
        </w:rPr>
        <w:t>Moreover, an added difficulty is the different definitions and interpretations</w:t>
      </w:r>
      <w:r w:rsidR="00D22C00" w:rsidRPr="005D44F6">
        <w:rPr>
          <w:highlight w:val="yellow"/>
        </w:rPr>
        <w:t xml:space="preserve"> (although </w:t>
      </w:r>
      <w:r w:rsidR="00AC032E" w:rsidRPr="005D44F6">
        <w:rPr>
          <w:highlight w:val="yellow"/>
        </w:rPr>
        <w:t>well</w:t>
      </w:r>
      <w:r w:rsidR="00D22C00" w:rsidRPr="005D44F6">
        <w:rPr>
          <w:highlight w:val="yellow"/>
        </w:rPr>
        <w:t xml:space="preserve"> motivated)</w:t>
      </w:r>
      <w:r w:rsidRPr="005D44F6">
        <w:rPr>
          <w:highlight w:val="yellow"/>
        </w:rPr>
        <w:t xml:space="preserve"> that researchers can have for subtypes – for example, some papers might consider both acts of emotional commission and omission as ‘emotional abuse’ </w:t>
      </w:r>
      <w:r w:rsidR="00564258" w:rsidRPr="005D44F6">
        <w:rPr>
          <w:highlight w:val="yellow"/>
        </w:rPr>
        <w:fldChar w:fldCharType="begin"/>
      </w:r>
      <w:r w:rsidR="00564258" w:rsidRPr="005D44F6">
        <w:rPr>
          <w:highlight w:val="yellow"/>
        </w:rPr>
        <w:instrText xml:space="preserve"> ADDIN EN.CITE &lt;EndNote&gt;&lt;Cite&gt;&lt;Author&gt;Kaufman&lt;/Author&gt;&lt;Year&gt;1989&lt;/Year&gt;&lt;RecNum&gt;12597&lt;/RecNum&gt;&lt;DisplayText&gt;(Kaufman &amp;amp; Cicchetti, 1989)&lt;/DisplayText&gt;&lt;record&gt;&lt;rec-number&gt;12597&lt;/rec-number&gt;&lt;foreign-keys&gt;&lt;key app="EN" db-id="pr5s50wajsx2wpefs26x0pz65t2pavtwwstd" timestamp="1584965103"&gt;12597&lt;/key&gt;&lt;/foreign-keys&gt;&lt;ref-type name="Journal Article"&gt;17&lt;/ref-type&gt;&lt;contributors&gt;&lt;authors&gt;&lt;author&gt;Kaufman, J.&lt;/author&gt;&lt;author&gt;Cicchetti, D.&lt;/author&gt;&lt;/authors&gt;&lt;/contributors&gt;&lt;titles&gt;&lt;title&gt;Effects of maltreatment on school-age children&amp;apos;s socioemotional development: Assessments in a day-camp setting&lt;/title&gt;&lt;secondary-title&gt;Developmental Psychology&lt;/secondary-title&gt;&lt;/titles&gt;&lt;periodical&gt;&lt;full-title&gt;Developmental Psychology&lt;/full-title&gt;&lt;/periodical&gt;&lt;pages&gt;516-524&lt;/pages&gt;&lt;volume&gt;25&lt;/volume&gt;&lt;number&gt;4&lt;/number&gt;&lt;dates&gt;&lt;year&gt;1989&lt;/year&gt;&lt;/dates&gt;&lt;urls&gt;&lt;/urls&gt;&lt;/record&gt;&lt;/Cite&gt;&lt;/EndNote&gt;</w:instrText>
      </w:r>
      <w:r w:rsidR="00564258" w:rsidRPr="005D44F6">
        <w:rPr>
          <w:highlight w:val="yellow"/>
        </w:rPr>
        <w:fldChar w:fldCharType="separate"/>
      </w:r>
      <w:r w:rsidR="00564258" w:rsidRPr="005D44F6">
        <w:rPr>
          <w:noProof/>
          <w:highlight w:val="yellow"/>
        </w:rPr>
        <w:t>(Kaufman &amp; Cicchetti, 1989)</w:t>
      </w:r>
      <w:r w:rsidR="00564258" w:rsidRPr="005D44F6">
        <w:rPr>
          <w:highlight w:val="yellow"/>
        </w:rPr>
        <w:fldChar w:fldCharType="end"/>
      </w:r>
      <w:r w:rsidRPr="005D44F6">
        <w:rPr>
          <w:highlight w:val="yellow"/>
        </w:rPr>
        <w:t xml:space="preserve">, whereas other papers might combine emotional neglect with physical neglect </w:t>
      </w:r>
      <w:r w:rsidR="00564258" w:rsidRPr="005D44F6">
        <w:rPr>
          <w:highlight w:val="yellow"/>
        </w:rPr>
        <w:fldChar w:fldCharType="begin"/>
      </w:r>
      <w:r w:rsidR="00564258" w:rsidRPr="005D44F6">
        <w:rPr>
          <w:highlight w:val="yellow"/>
        </w:rPr>
        <w:instrText xml:space="preserve"> ADDIN EN.CITE &lt;EndNote&gt;&lt;Cite&gt;&lt;Author&gt;Norman&lt;/Author&gt;&lt;Year&gt;2012&lt;/Year&gt;&lt;RecNum&gt;12725&lt;/RecNum&gt;&lt;Prefix&gt;see &lt;/Prefix&gt;&lt;DisplayText&gt;(see Norman et al., 2012)&lt;/DisplayText&gt;&lt;record&gt;&lt;rec-number&gt;12725&lt;/rec-number&gt;&lt;foreign-keys&gt;&lt;key app="EN" db-id="pr5s50wajsx2wpefs26x0pz65t2pavtwwstd" timestamp="1585583803"&gt;12725&lt;/key&gt;&lt;/foreign-keys&gt;&lt;ref-type name="Journal Article"&gt;17&lt;/ref-type&gt;&lt;contributors&gt;&lt;authors&gt;&lt;author&gt;Norman, R. E.&lt;/author&gt;&lt;author&gt;Byambaa, M.&lt;/author&gt;&lt;author&gt;De, R.&lt;/author&gt;&lt;author&gt;Butchart, A.&lt;/author&gt;&lt;author&gt;Scott, J.&lt;/author&gt;&lt;author&gt;Vos, T.&lt;/author&gt;&lt;/authors&gt;&lt;/contributors&gt;&lt;auth-address&gt;Queensland Children&amp;apos;s Medical Research Institute, University of Queensland, Herston, Australia. r.norman@sph.uq.edu.au&lt;/auth-address&gt;&lt;titles&gt;&lt;title&gt;The long-term health consequences of child physical abuse, emotional abuse, and neglect: a systematic review and meta-analysis&lt;/title&gt;&lt;secondary-title&gt;PLoS Med&lt;/secondary-title&gt;&lt;/titles&gt;&lt;periodical&gt;&lt;full-title&gt;PLoS Med&lt;/full-title&gt;&lt;/periodical&gt;&lt;pages&gt;e1001349&lt;/pages&gt;&lt;volume&gt;9&lt;/volume&gt;&lt;number&gt;11&lt;/number&gt;&lt;edition&gt;2012/12/05&lt;/edition&gt;&lt;keywords&gt;&lt;keyword&gt;Adolescent&lt;/keyword&gt;&lt;keyword&gt;Adult&lt;/keyword&gt;&lt;keyword&gt;Child&lt;/keyword&gt;&lt;keyword&gt;Child Abuse/*psychology&lt;/keyword&gt;&lt;keyword&gt;Chronic Disease/*epidemiology/*psychology&lt;/keyword&gt;&lt;keyword&gt;*Cost of Illness&lt;/keyword&gt;&lt;keyword&gt;Humans&lt;/keyword&gt;&lt;keyword&gt;*Life Style&lt;/keyword&gt;&lt;keyword&gt;*Mental Health&lt;/keyword&gt;&lt;keyword&gt;Risk Assessment&lt;/keyword&gt;&lt;keyword&gt;Risk Factors&lt;/keyword&gt;&lt;keyword&gt;Time Factors&lt;/keyword&gt;&lt;/keywords&gt;&lt;dates&gt;&lt;year&gt;2012&lt;/year&gt;&lt;/dates&gt;&lt;isbn&gt;1549-1676 (Electronic)&amp;#xD;1549-1277 (Linking)&lt;/isbn&gt;&lt;accession-num&gt;23209385&lt;/accession-num&gt;&lt;urls&gt;&lt;related-urls&gt;&lt;url&gt;https://www.ncbi.nlm.nih.gov/pubmed/23209385&lt;/url&gt;&lt;/related-urls&gt;&lt;/urls&gt;&lt;custom2&gt;PMC3507962&lt;/custom2&gt;&lt;electronic-resource-num&gt;10.1371/journal.pmed.1001349&lt;/electronic-resource-num&gt;&lt;/record&gt;&lt;/Cite&gt;&lt;/EndNote&gt;</w:instrText>
      </w:r>
      <w:r w:rsidR="00564258" w:rsidRPr="005D44F6">
        <w:rPr>
          <w:highlight w:val="yellow"/>
        </w:rPr>
        <w:fldChar w:fldCharType="separate"/>
      </w:r>
      <w:r w:rsidR="00564258" w:rsidRPr="005D44F6">
        <w:rPr>
          <w:noProof/>
          <w:highlight w:val="yellow"/>
        </w:rPr>
        <w:t>(see Norman et al., 2012)</w:t>
      </w:r>
      <w:r w:rsidR="00564258" w:rsidRPr="005D44F6">
        <w:rPr>
          <w:highlight w:val="yellow"/>
        </w:rPr>
        <w:fldChar w:fldCharType="end"/>
      </w:r>
      <w:r w:rsidRPr="005D44F6">
        <w:rPr>
          <w:highlight w:val="yellow"/>
        </w:rPr>
        <w:t xml:space="preserve">, while still others might have different interpretations all together </w:t>
      </w:r>
      <w:r w:rsidR="00564258" w:rsidRPr="005D44F6">
        <w:rPr>
          <w:highlight w:val="yellow"/>
        </w:rPr>
        <w:fldChar w:fldCharType="begin"/>
      </w:r>
      <w:r w:rsidR="00564258" w:rsidRPr="005D44F6">
        <w:rPr>
          <w:highlight w:val="yellow"/>
        </w:rPr>
        <w:instrText xml:space="preserve"> ADDIN EN.CITE &lt;EndNote&gt;&lt;Cite&gt;&lt;Author&gt;McGee&lt;/Author&gt;&lt;Year&gt;1997&lt;/Year&gt;&lt;RecNum&gt;12598&lt;/RecNum&gt;&lt;DisplayText&gt;(McGee, Wolfe, &amp;amp; Wilson, 1997)&lt;/DisplayText&gt;&lt;record&gt;&lt;rec-number&gt;12598&lt;/rec-number&gt;&lt;foreign-keys&gt;&lt;key app="EN" db-id="pr5s50wajsx2wpefs26x0pz65t2pavtwwstd" timestamp="1584965181"&gt;12598&lt;/key&gt;&lt;/foreign-keys&gt;&lt;ref-type name="Journal Article"&gt;17&lt;/ref-type&gt;&lt;contributors&gt;&lt;authors&gt;&lt;author&gt;McGee, R. A.&lt;/author&gt;&lt;author&gt;Wolfe, D. A.&lt;/author&gt;&lt;author&gt;Wilson, S. K.&lt;/author&gt;&lt;/authors&gt;&lt;/contributors&gt;&lt;auth-address&gt;Child and Adolescent Mental Health Services, Valley Regional Hospital, Kentville, Nova Scotia, Canada.&lt;/auth-address&gt;&lt;titles&gt;&lt;title&gt;Multiple maltreatment experiences and adolescent behavior problems: adolescents&amp;apos; perspectives&lt;/title&gt;&lt;secondary-title&gt;Dev Psychopathol&lt;/secondary-title&gt;&lt;/titles&gt;&lt;periodical&gt;&lt;full-title&gt;Dev Psychopathol&lt;/full-title&gt;&lt;/periodical&gt;&lt;pages&gt;131-49&lt;/pages&gt;&lt;volume&gt;9&lt;/volume&gt;&lt;number&gt;1&lt;/number&gt;&lt;edition&gt;1997/01/01&lt;/edition&gt;&lt;keywords&gt;&lt;keyword&gt;Adolescent&lt;/keyword&gt;&lt;keyword&gt;Child&lt;/keyword&gt;&lt;keyword&gt;Child Abuse/diagnosis/*psychology&lt;/keyword&gt;&lt;keyword&gt;Child Abuse, Sexual/diagnosis/psychology&lt;/keyword&gt;&lt;keyword&gt;Child Behavior Disorders/diagnosis/*psychology&lt;/keyword&gt;&lt;keyword&gt;Child Welfare&lt;/keyword&gt;&lt;keyword&gt;Domestic Violence/*psychology&lt;/keyword&gt;&lt;keyword&gt;Female&lt;/keyword&gt;&lt;keyword&gt;Humans&lt;/keyword&gt;&lt;keyword&gt;Internal-External Control&lt;/keyword&gt;&lt;keyword&gt;Life Change Events&lt;/keyword&gt;&lt;keyword&gt;Male&lt;/keyword&gt;&lt;keyword&gt;Personality Assessment&lt;/keyword&gt;&lt;keyword&gt;*Personality Development&lt;/keyword&gt;&lt;/keywords&gt;&lt;dates&gt;&lt;year&gt;1997&lt;/year&gt;&lt;pub-dates&gt;&lt;date&gt;Winter&lt;/date&gt;&lt;/pub-dates&gt;&lt;/dates&gt;&lt;isbn&gt;0954-5794 (Print)&amp;#xD;0954-5794 (Linking)&lt;/isbn&gt;&lt;accession-num&gt;9089128&lt;/accession-num&gt;&lt;urls&gt;&lt;related-urls&gt;&lt;url&gt;https://www.ncbi.nlm.nih.gov/pubmed/9089128&lt;/url&gt;&lt;/related-urls&gt;&lt;/urls&gt;&lt;electronic-resource-num&gt;10.1017/s0954579497001107&lt;/electronic-resource-num&gt;&lt;/record&gt;&lt;/Cite&gt;&lt;/EndNote&gt;</w:instrText>
      </w:r>
      <w:r w:rsidR="00564258" w:rsidRPr="005D44F6">
        <w:rPr>
          <w:highlight w:val="yellow"/>
        </w:rPr>
        <w:fldChar w:fldCharType="separate"/>
      </w:r>
      <w:r w:rsidR="00564258" w:rsidRPr="005D44F6">
        <w:rPr>
          <w:noProof/>
          <w:highlight w:val="yellow"/>
        </w:rPr>
        <w:t>(McGee, Wolfe, &amp; Wilson, 1997)</w:t>
      </w:r>
      <w:r w:rsidR="00564258" w:rsidRPr="005D44F6">
        <w:rPr>
          <w:highlight w:val="yellow"/>
        </w:rPr>
        <w:fldChar w:fldCharType="end"/>
      </w:r>
      <w:r w:rsidRPr="005D44F6">
        <w:rPr>
          <w:highlight w:val="yellow"/>
        </w:rPr>
        <w:t>.</w:t>
      </w:r>
      <w:r w:rsidRPr="00E32D68">
        <w:t xml:space="preserve"> The current paper is not meant to address whether different subtypes or different dimensions </w:t>
      </w:r>
      <w:r w:rsidR="002B7FA4" w:rsidRPr="00E32D68">
        <w:t xml:space="preserve">have unique developmental </w:t>
      </w:r>
      <w:r w:rsidR="002B7FA4">
        <w:t>outcomes</w:t>
      </w:r>
      <w:r w:rsidR="002B7FA4" w:rsidRPr="00E32D68">
        <w:t xml:space="preserve"> </w:t>
      </w:r>
      <w:r w:rsidR="00564258">
        <w:fldChar w:fldCharType="begin">
          <w:fldData xml:space="preserve">PEVuZE5vdGU+PENpdGU+PEF1dGhvcj5NYW5seTwvQXV0aG9yPjxZZWFyPjIwMDE8L1llYXI+PFJl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</w:fldData>
        </w:fldChar>
      </w:r>
      <w:r w:rsidR="00564258">
        <w:instrText xml:space="preserve"> ADDIN EN.CITE </w:instrText>
      </w:r>
      <w:r w:rsidR="00564258">
        <w:fldChar w:fldCharType="begin">
          <w:fldData xml:space="preserve">PEVuZE5vdGU+PENpdGU+PEF1dGhvcj5NYW5seTwvQXV0aG9yPjxZZWFyPjIwMDE8L1llYXI+PFJl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</w:fldData>
        </w:fldChar>
      </w:r>
      <w:r w:rsidR="00564258">
        <w:instrText xml:space="preserve"> ADDIN EN.CITE.DATA </w:instrText>
      </w:r>
      <w:r w:rsidR="00564258">
        <w:fldChar w:fldCharType="end"/>
      </w:r>
      <w:r w:rsidR="00564258">
        <w:fldChar w:fldCharType="separate"/>
      </w:r>
      <w:r w:rsidR="00564258">
        <w:rPr>
          <w:noProof/>
        </w:rPr>
        <w:t>(e.g., Manly, Kim, Rogosch, &amp; Cicchetti, 2001; McLaughlin, Sheridan, &amp; Lambert, 2014; Wolfe &amp; McGee, 1994)</w:t>
      </w:r>
      <w:r w:rsidR="00564258">
        <w:fldChar w:fldCharType="end"/>
      </w:r>
      <w:r w:rsidR="002B7FA4">
        <w:t xml:space="preserve"> </w:t>
      </w:r>
      <w:r w:rsidRPr="00E32D68">
        <w:t xml:space="preserve">– surely there will be unique patterns of outcomes linked to specific experiences </w:t>
      </w:r>
      <w:r w:rsidR="00564258">
        <w:fldChar w:fldCharType="begin"/>
      </w:r>
      <w:r w:rsidR="00564258">
        <w:instrText xml:space="preserve"> ADDIN EN.CITE &lt;EndNote&gt;&lt;Cite&gt;&lt;Author&gt;McLaughlin&lt;/Author&gt;&lt;Year&gt;2014&lt;/Year&gt;&lt;RecNum&gt;12600&lt;/RecNum&gt;&lt;Prefix&gt;see &lt;/Prefix&gt;&lt;DisplayText&gt;(see McLaughlin et al., 2014)&lt;/DisplayText&gt;&lt;record&gt;&lt;rec-number&gt;12600&lt;/rec-number&gt;&lt;foreign-keys&gt;&lt;key app="EN" db-id="pr5s50wajsx2wpefs26x0pz65t2pavtwwstd" timestamp="1584965435"&gt;12600&lt;/key&gt;&lt;/foreign-keys&gt;&lt;ref-type name="Journal Article"&gt;17&lt;/ref-type&gt;&lt;contributors&gt;&lt;authors&gt;&lt;author&gt;McLaughlin, K. A.&lt;/author&gt;&lt;author&gt;Sheridan, M. A.&lt;/author&gt;&lt;author&gt;Lambert, H. K.&lt;/author&gt;&lt;/authors&gt;&lt;/contributors&gt;&lt;titles&gt;&lt;title&gt;Childhood adversity and neural development: deprivation and threat as distinct dimensions of early experience&lt;/title&gt;&lt;secondary-title&gt;Neurosci Biobehav Rev&lt;/secondary-title&gt;&lt;/titles&gt;&lt;periodical&gt;&lt;full-title&gt;Neurosci Biobehav Rev&lt;/full-title&gt;&lt;/periodical&gt;&lt;pages&gt;578-91&lt;/pages&gt;&lt;volume&gt;47&lt;/volume&gt;&lt;edition&gt;2014/12/03&lt;/edition&gt;&lt;keywords&gt;&lt;keyword&gt;Animals&lt;/keyword&gt;&lt;keyword&gt;Fear/*physiology&lt;/keyword&gt;&lt;keyword&gt;Humans&lt;/keyword&gt;&lt;keyword&gt;*Life Change Events&lt;/keyword&gt;&lt;keyword&gt;*Maternal Deprivation&lt;/keyword&gt;&lt;keyword&gt;Models, Animal&lt;/keyword&gt;&lt;keyword&gt;Neurogenesis/*physiology&lt;/keyword&gt;&lt;keyword&gt;Sensory Deprivation/physiology&lt;/keyword&gt;&lt;keyword&gt;Stress, Psychological/*physiopathology&lt;/keyword&gt;&lt;/keywords&gt;&lt;dates&gt;&lt;year&gt;2014&lt;/year&gt;&lt;pub-dates&gt;&lt;date&gt;Nov&lt;/date&gt;&lt;/pub-dates&gt;&lt;/dates&gt;&lt;isbn&gt;1873-7528 (Electronic)&amp;#xD;0149-7634 (Linking)&lt;/isbn&gt;&lt;accession-num&gt;25454359&lt;/accession-num&gt;&lt;urls&gt;&lt;related-urls&gt;&lt;url&gt;https://www.ncbi.nlm.nih.gov/pubmed/25454359&lt;/url&gt;&lt;/related-urls&gt;&lt;/urls&gt;&lt;custom2&gt;PMC4308474&lt;/custom2&gt;&lt;electronic-resource-num&gt;10.1016/j.neubiorev.2014.10.012&lt;/electronic-resource-num&gt;&lt;/record&gt;&lt;/Cite&gt;&lt;/EndNote&gt;</w:instrText>
      </w:r>
      <w:r w:rsidR="00564258">
        <w:fldChar w:fldCharType="separate"/>
      </w:r>
      <w:r w:rsidR="00564258">
        <w:rPr>
          <w:noProof/>
        </w:rPr>
        <w:t>(see McLaughlin et al., 2014)</w:t>
      </w:r>
      <w:r w:rsidR="00564258">
        <w:fldChar w:fldCharType="end"/>
      </w:r>
      <w:r w:rsidRPr="00E32D68">
        <w:t xml:space="preserve">. Instead, </w:t>
      </w:r>
      <w:r w:rsidR="00531376">
        <w:t xml:space="preserve">I ask whether </w:t>
      </w:r>
      <w:r w:rsidRPr="00E32D68">
        <w:t xml:space="preserve">at the same time </w:t>
      </w:r>
      <w:r w:rsidR="00B40DAE">
        <w:t>that we can</w:t>
      </w:r>
      <w:r w:rsidRPr="00E32D68">
        <w:t xml:space="preserve"> appreciat</w:t>
      </w:r>
      <w:r w:rsidR="00B40DAE">
        <w:t>e</w:t>
      </w:r>
      <w:r w:rsidRPr="00E32D68">
        <w:t xml:space="preserve"> </w:t>
      </w:r>
      <w:r w:rsidR="006834C0">
        <w:t>experience-specific outcomes</w:t>
      </w:r>
      <w:r w:rsidR="00B40DAE">
        <w:t xml:space="preserve"> </w:t>
      </w:r>
      <w:r w:rsidR="006834C0">
        <w:t xml:space="preserve">of </w:t>
      </w:r>
      <w:r w:rsidR="00B40DAE">
        <w:t>adverse caregiving</w:t>
      </w:r>
      <w:r w:rsidRPr="00E32D68">
        <w:t xml:space="preserve">, </w:t>
      </w:r>
      <w:r w:rsidR="0015221E" w:rsidRPr="005D44F6">
        <w:rPr>
          <w:highlight w:val="yellow"/>
        </w:rPr>
        <w:t xml:space="preserve">we can </w:t>
      </w:r>
      <w:r w:rsidR="006834C0" w:rsidRPr="005D44F6">
        <w:rPr>
          <w:highlight w:val="yellow"/>
        </w:rPr>
        <w:t xml:space="preserve">simultaneously </w:t>
      </w:r>
      <w:r w:rsidRPr="005D44F6">
        <w:rPr>
          <w:highlight w:val="yellow"/>
        </w:rPr>
        <w:t xml:space="preserve">appreciate that there </w:t>
      </w:r>
      <w:r w:rsidR="00B40DAE" w:rsidRPr="005D44F6">
        <w:rPr>
          <w:highlight w:val="yellow"/>
        </w:rPr>
        <w:t xml:space="preserve">can be parallel </w:t>
      </w:r>
      <w:r w:rsidR="00FB25F6" w:rsidRPr="005D44F6">
        <w:rPr>
          <w:highlight w:val="yellow"/>
        </w:rPr>
        <w:t>processes</w:t>
      </w:r>
      <w:r w:rsidR="00B40DAE" w:rsidRPr="005D44F6">
        <w:rPr>
          <w:highlight w:val="yellow"/>
        </w:rPr>
        <w:t xml:space="preserve"> of </w:t>
      </w:r>
      <w:r w:rsidRPr="005D44F6">
        <w:rPr>
          <w:highlight w:val="yellow"/>
        </w:rPr>
        <w:t>developmental equifinality</w:t>
      </w:r>
      <w:r w:rsidR="00B40DAE" w:rsidRPr="005D44F6">
        <w:rPr>
          <w:highlight w:val="yellow"/>
        </w:rPr>
        <w:t xml:space="preserve"> when it comes to affective meaning making </w:t>
      </w:r>
      <w:r w:rsidR="00564258" w:rsidRPr="005D44F6">
        <w:rPr>
          <w:highlight w:val="yellow"/>
        </w:rPr>
        <w:fldChar w:fldCharType="begin">
          <w:fldData xml:space="preserve">PEVuZE5vdGU+PENpdGU+PEF1dGhvcj5Ub3R0ZW5oYW08L0F1dGhvcj48WWVhcj4yMDIwPC9ZZWFy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</w:fldData>
        </w:fldChar>
      </w:r>
      <w:r w:rsidR="00564258" w:rsidRPr="005D44F6">
        <w:rPr>
          <w:highlight w:val="yellow"/>
        </w:rPr>
        <w:instrText xml:space="preserve"> ADDIN EN.CITE </w:instrText>
      </w:r>
      <w:r w:rsidR="00564258" w:rsidRPr="005D44F6">
        <w:rPr>
          <w:highlight w:val="yellow"/>
        </w:rPr>
        <w:fldChar w:fldCharType="begin">
          <w:fldData xml:space="preserve">PEVuZE5vdGU+PENpdGU+PEF1dGhvcj5Ub3R0ZW5oYW08L0F1dGhvcj48WWVhcj4yMDIwPC9ZZWFy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</w:fldData>
        </w:fldChar>
      </w:r>
      <w:r w:rsidR="00564258" w:rsidRPr="005D44F6">
        <w:rPr>
          <w:highlight w:val="yellow"/>
        </w:rPr>
        <w:instrText xml:space="preserve"> ADDIN EN.CITE.DATA </w:instrText>
      </w:r>
      <w:r w:rsidR="00564258" w:rsidRPr="005D44F6">
        <w:rPr>
          <w:highlight w:val="yellow"/>
        </w:rPr>
      </w:r>
      <w:r w:rsidR="00564258" w:rsidRPr="005D44F6">
        <w:rPr>
          <w:highlight w:val="yellow"/>
        </w:rPr>
        <w:fldChar w:fldCharType="end"/>
      </w:r>
      <w:r w:rsidR="00564258" w:rsidRPr="005D44F6">
        <w:rPr>
          <w:highlight w:val="yellow"/>
        </w:rPr>
      </w:r>
      <w:r w:rsidR="00564258" w:rsidRPr="005D44F6">
        <w:rPr>
          <w:highlight w:val="yellow"/>
        </w:rPr>
        <w:fldChar w:fldCharType="separate"/>
      </w:r>
      <w:r w:rsidR="00564258" w:rsidRPr="005D44F6">
        <w:rPr>
          <w:noProof/>
          <w:highlight w:val="yellow"/>
        </w:rPr>
        <w:t>(Cicchetti &amp; Blender, 2004; Cicchetti &amp; Rogosch, 1996; Hanson, Nacewicz, et al., 2015; Tottenham, 2020)</w:t>
      </w:r>
      <w:r w:rsidR="00564258" w:rsidRPr="005D44F6">
        <w:rPr>
          <w:highlight w:val="yellow"/>
        </w:rPr>
        <w:fldChar w:fldCharType="end"/>
      </w:r>
      <w:r w:rsidR="00F6011F" w:rsidRPr="005D44F6">
        <w:rPr>
          <w:highlight w:val="yellow"/>
        </w:rPr>
        <w:t xml:space="preserve">. </w:t>
      </w:r>
      <w:r w:rsidRPr="005D44F6">
        <w:rPr>
          <w:highlight w:val="yellow"/>
        </w:rPr>
        <w:t>Developmental equifinality describes similar developmental endpoints arising from dissimilar starting points.</w:t>
      </w:r>
      <w:r w:rsidRPr="00E32D68">
        <w:t xml:space="preserve"> </w:t>
      </w:r>
      <w:r w:rsidR="007D3686">
        <w:t xml:space="preserve">That is, two children who experience seemingly different forms of caregiving maltreatment, may nonetheless share a final common pathway in terms of the meaning they </w:t>
      </w:r>
      <w:r w:rsidR="0069203A">
        <w:t>extract</w:t>
      </w:r>
      <w:r w:rsidR="007D3686">
        <w:t xml:space="preserve"> from </w:t>
      </w:r>
      <w:r w:rsidR="00C540BE">
        <w:t>experiences of adve</w:t>
      </w:r>
      <w:r w:rsidR="00D30F26">
        <w:t>r</w:t>
      </w:r>
      <w:r w:rsidR="00C540BE">
        <w:t>se care</w:t>
      </w:r>
      <w:r w:rsidR="007D3686">
        <w:t xml:space="preserve">. </w:t>
      </w:r>
    </w:p>
    <w:p w14:paraId="6F640787" w14:textId="44348D59" w:rsidR="00440666" w:rsidRPr="00440666" w:rsidRDefault="00B73330" w:rsidP="00E10377">
      <w:pPr>
        <w:spacing w:line="480" w:lineRule="auto"/>
        <w:ind w:firstLine="720"/>
      </w:pPr>
      <w:r>
        <w:lastRenderedPageBreak/>
        <w:t xml:space="preserve">The notion that ECAs </w:t>
      </w:r>
      <w:r w:rsidR="007E5D4E">
        <w:t xml:space="preserve">can lead to the </w:t>
      </w:r>
      <w:r>
        <w:t>differential construct</w:t>
      </w:r>
      <w:r w:rsidR="007E5D4E">
        <w:t>ion of</w:t>
      </w:r>
      <w:r>
        <w:t xml:space="preserve"> affective schemas </w:t>
      </w:r>
      <w:r w:rsidR="006A461E">
        <w:t>has been supported by a large literature</w:t>
      </w:r>
      <w:r>
        <w:t xml:space="preserve"> </w:t>
      </w:r>
      <w:r w:rsidR="00564258">
        <w:fldChar w:fldCharType="begin">
          <w:fldData xml:space="preserve">PEVuZE5vdGU+PENpdGU+PEF1dGhvcj5DaWNjaGV0dGk8L0F1dGhvcj48WWVhcj4yMDE2PC9ZZWFy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=
</w:fldData>
        </w:fldChar>
      </w:r>
      <w:r w:rsidR="00564258">
        <w:instrText xml:space="preserve"> ADDIN EN.CITE </w:instrText>
      </w:r>
      <w:r w:rsidR="00564258">
        <w:fldChar w:fldCharType="begin">
          <w:fldData xml:space="preserve">PEVuZE5vdGU+PENpdGU+PEF1dGhvcj5DaWNjaGV0dGk8L0F1dGhvcj48WWVhcj4yMDE2PC9ZZWFy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=
</w:fldData>
        </w:fldChar>
      </w:r>
      <w:r w:rsidR="00564258">
        <w:instrText xml:space="preserve"> ADDIN EN.CITE.DATA </w:instrText>
      </w:r>
      <w:r w:rsidR="00564258">
        <w:fldChar w:fldCharType="end"/>
      </w:r>
      <w:r w:rsidR="00564258">
        <w:fldChar w:fldCharType="separate"/>
      </w:r>
      <w:r w:rsidR="00564258">
        <w:rPr>
          <w:noProof/>
        </w:rPr>
        <w:t>(Cicchetti, 2002; Cicchetti &amp; Doyle, 2016)</w:t>
      </w:r>
      <w:r w:rsidR="00564258">
        <w:fldChar w:fldCharType="end"/>
      </w:r>
      <w:r w:rsidR="00A62869">
        <w:t>,</w:t>
      </w:r>
      <w:r>
        <w:t xml:space="preserve"> </w:t>
      </w:r>
      <w:r w:rsidR="00BE2FF1">
        <w:t>as has</w:t>
      </w:r>
      <w:r>
        <w:t xml:space="preserve"> the notion that affective schemas  increase or decrease vulnerability for mental health problems </w:t>
      </w:r>
      <w:r w:rsidR="00564258">
        <w:fldChar w:fldCharType="begin"/>
      </w:r>
      <w:r w:rsidR="00564258">
        <w:instrText xml:space="preserve"> ADDIN EN.CITE &lt;EndNote&gt;&lt;Cite&gt;&lt;Author&gt;Ayduk&lt;/Author&gt;&lt;Year&gt;2001&lt;/Year&gt;&lt;RecNum&gt;12614&lt;/RecNum&gt;&lt;DisplayText&gt;(Ayduk, Downey, &amp;amp; Kim, 2001)&lt;/DisplayText&gt;&lt;record&gt;&lt;rec-number&gt;12614&lt;/rec-number&gt;&lt;foreign-keys&gt;&lt;key app="EN" db-id="pr5s50wajsx2wpefs26x0pz65t2pavtwwstd" timestamp="1584966294"&gt;12614&lt;/key&gt;&lt;/foreign-keys&gt;&lt;ref-type name="Journal Article"&gt;17&lt;/ref-type&gt;&lt;contributors&gt;&lt;authors&gt;&lt;author&gt;Ayduk, O.&lt;/author&gt;&lt;author&gt;Downey, G.&lt;/author&gt;&lt;author&gt;Kim, M. H.&lt;/author&gt;&lt;/authors&gt;&lt;/contributors&gt;&lt;titles&gt;&lt;title&gt;Rejection sensitivity and depressive symptoms in women&lt;/title&gt;&lt;secondary-title&gt;Personality and Social Psychology Bulletin&lt;/secondary-title&gt;&lt;/titles&gt;&lt;periodical&gt;&lt;full-title&gt;Personality and Social Psychology Bulletin&lt;/full-title&gt;&lt;/periodical&gt;&lt;pages&gt;868-877&lt;/pages&gt;&lt;volume&gt;27&lt;/volume&gt;&lt;number&gt;7&lt;/number&gt;&lt;dates&gt;&lt;year&gt;2001&lt;/year&gt;&lt;/dates&gt;&lt;urls&gt;&lt;/urls&gt;&lt;/record&gt;&lt;/Cite&gt;&lt;/EndNote&gt;</w:instrText>
      </w:r>
      <w:r w:rsidR="00564258">
        <w:fldChar w:fldCharType="separate"/>
      </w:r>
      <w:r w:rsidR="00564258">
        <w:rPr>
          <w:noProof/>
        </w:rPr>
        <w:t>(Ayduk, Downey, &amp; Kim, 2001)</w:t>
      </w:r>
      <w:r w:rsidR="00564258">
        <w:fldChar w:fldCharType="end"/>
      </w:r>
      <w:r w:rsidR="00C233B2">
        <w:t xml:space="preserve"> For example, what </w:t>
      </w:r>
      <w:r w:rsidR="002B7FA4">
        <w:t>have been</w:t>
      </w:r>
      <w:r w:rsidR="00C233B2">
        <w:t xml:space="preserve"> called </w:t>
      </w:r>
      <w:r w:rsidR="00C233B2" w:rsidRPr="00A816F3">
        <w:t>maladaptive interpersonal affective schemas</w:t>
      </w:r>
      <w:r w:rsidR="00C233B2" w:rsidRPr="00C233B2">
        <w:t xml:space="preserve"> </w:t>
      </w:r>
      <w:r w:rsidR="00564258">
        <w:fldChar w:fldCharType="begin"/>
      </w:r>
      <w:r w:rsidR="00564258">
        <w:instrText xml:space="preserve"> ADDIN EN.CITE &lt;EndNote&gt;&lt;Cite&gt;&lt;Author&gt;Moosavian&lt;/Author&gt;&lt;Year&gt;2018&lt;/Year&gt;&lt;RecNum&gt;12615&lt;/RecNum&gt;&lt;DisplayText&gt;(Moosavian &amp;amp; Nejati, 2018)&lt;/DisplayText&gt;&lt;record&gt;&lt;rec-number&gt;12615&lt;/rec-number&gt;&lt;foreign-keys&gt;&lt;key app="EN" db-id="pr5s50wajsx2wpefs26x0pz65t2pavtwwstd" timestamp="1584966500"&gt;12615&lt;/key&gt;&lt;/foreign-keys&gt;&lt;ref-type name="Journal Article"&gt;17&lt;/ref-type&gt;&lt;contributors&gt;&lt;authors&gt;&lt;author&gt;Moosavian, E.&lt;/author&gt;&lt;author&gt;Nejati, S. F.&lt;/author&gt;&lt;/authors&gt;&lt;/contributors&gt;&lt;titles&gt;&lt;title&gt;Association Between Facial Affect Recognition and Maladaptive Schema in People With Depressive Symptoms&lt;/title&gt;&lt;secondary-title&gt;Practice in Clinical Psychology&lt;/secondary-title&gt;&lt;/titles&gt;&lt;periodical&gt;&lt;full-title&gt;Practice in Clinical Psychology&lt;/full-title&gt;&lt;/periodical&gt;&lt;pages&gt;83-92&lt;/pages&gt;&lt;volume&gt;6&lt;/volume&gt;&lt;number&gt;2&lt;/number&gt;&lt;dates&gt;&lt;year&gt;2018&lt;/year&gt;&lt;/dates&gt;&lt;urls&gt;&lt;/urls&gt;&lt;/record&gt;&lt;/Cite&gt;&lt;/EndNote&gt;</w:instrText>
      </w:r>
      <w:r w:rsidR="00564258">
        <w:fldChar w:fldCharType="separate"/>
      </w:r>
      <w:r w:rsidR="00564258">
        <w:rPr>
          <w:noProof/>
        </w:rPr>
        <w:t>(Moosavian &amp; Nejati, 2018)</w:t>
      </w:r>
      <w:r w:rsidR="00564258">
        <w:fldChar w:fldCharType="end"/>
      </w:r>
      <w:r w:rsidR="00C233B2">
        <w:t xml:space="preserve"> can </w:t>
      </w:r>
      <w:r w:rsidR="00C233B2" w:rsidRPr="00A816F3">
        <w:t>develop into etiological factors</w:t>
      </w:r>
      <w:r w:rsidR="00C233B2">
        <w:t xml:space="preserve"> for </w:t>
      </w:r>
      <w:r w:rsidR="00C233B2" w:rsidRPr="00A816F3">
        <w:t>depression</w:t>
      </w:r>
      <w:r w:rsidR="00C233B2">
        <w:t xml:space="preserve"> risk </w:t>
      </w:r>
      <w:r w:rsidR="00564258">
        <w:fldChar w:fldCharType="begin">
          <w:fldData xml:space="preserve">PEVuZE5vdGU+PENpdGU+PEF1dGhvcj5LZW5kbGVyPC9BdXRob3I+PFllYXI+MjAwMzwvWWVhcj48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</w:fldData>
        </w:fldChar>
      </w:r>
      <w:r w:rsidR="00564258">
        <w:instrText xml:space="preserve"> ADDIN EN.CITE </w:instrText>
      </w:r>
      <w:r w:rsidR="00564258">
        <w:fldChar w:fldCharType="begin">
          <w:fldData xml:space="preserve">PEVuZE5vdGU+PENpdGU+PEF1dGhvcj5LZW5kbGVyPC9BdXRob3I+PFllYXI+MjAwMzwvWWVhcj48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</w:fldData>
        </w:fldChar>
      </w:r>
      <w:r w:rsidR="00564258">
        <w:instrText xml:space="preserve"> ADDIN EN.CITE.DATA </w:instrText>
      </w:r>
      <w:r w:rsidR="00564258">
        <w:fldChar w:fldCharType="end"/>
      </w:r>
      <w:r w:rsidR="00564258">
        <w:fldChar w:fldCharType="separate"/>
      </w:r>
      <w:r w:rsidR="00564258">
        <w:rPr>
          <w:noProof/>
        </w:rPr>
        <w:t>(Kendler, Hettema, Butera, Gardner, &amp; Prescott, 2003)</w:t>
      </w:r>
      <w:r w:rsidR="00564258">
        <w:fldChar w:fldCharType="end"/>
      </w:r>
      <w:r w:rsidR="00C233B2">
        <w:t xml:space="preserve">, poor use of social support </w:t>
      </w:r>
      <w:r w:rsidR="00564258">
        <w:fldChar w:fldCharType="begin"/>
      </w:r>
      <w:r w:rsidR="00564258">
        <w:instrText xml:space="preserve"> ADDIN EN.CITE &lt;EndNote&gt;&lt;Cite&gt;&lt;Author&gt;Brown&lt;/Author&gt;&lt;Year&gt;1986&lt;/Year&gt;&lt;RecNum&gt;12634&lt;/RecNum&gt;&lt;DisplayText&gt;(Brown, Andrews, Harris, Adler, &amp;amp; Bridge, 1986)&lt;/DisplayText&gt;&lt;record&gt;&lt;rec-number&gt;12634&lt;/rec-number&gt;&lt;foreign-keys&gt;&lt;key app="EN" db-id="pr5s50wajsx2wpefs26x0pz65t2pavtwwstd" timestamp="1584966683"&gt;12634&lt;/key&gt;&lt;/foreign-keys&gt;&lt;ref-type name="Journal Article"&gt;17&lt;/ref-type&gt;&lt;contributors&gt;&lt;authors&gt;&lt;author&gt;Brown, G. W.&lt;/author&gt;&lt;author&gt;Andrews, B.&lt;/author&gt;&lt;author&gt;Harris, T.&lt;/author&gt;&lt;author&gt;Adler, Z.&lt;/author&gt;&lt;author&gt;Bridge, L.&lt;/author&gt;&lt;/authors&gt;&lt;/contributors&gt;&lt;titles&gt;&lt;title&gt;Social support, self-esteem and depression&lt;/title&gt;&lt;secondary-title&gt;Psychol Med&lt;/secondary-title&gt;&lt;/titles&gt;&lt;periodical&gt;&lt;full-title&gt;Psychol Med&lt;/full-title&gt;&lt;/periodical&gt;&lt;pages&gt;813-31&lt;/pages&gt;&lt;volume&gt;16&lt;/volume&gt;&lt;number&gt;4&lt;/number&gt;&lt;edition&gt;1986/11/01&lt;/edition&gt;&lt;keywords&gt;&lt;keyword&gt;Adaptation, Psychological&lt;/keyword&gt;&lt;keyword&gt;Adolescent&lt;/keyword&gt;&lt;keyword&gt;Adult&lt;/keyword&gt;&lt;keyword&gt;Depressive Disorder/*psychology&lt;/keyword&gt;&lt;keyword&gt;Female&lt;/keyword&gt;&lt;keyword&gt;Follow-Up Studies&lt;/keyword&gt;&lt;keyword&gt;Humans&lt;/keyword&gt;&lt;keyword&gt;Life Change Events&lt;/keyword&gt;&lt;keyword&gt;Marriage&lt;/keyword&gt;&lt;keyword&gt;Middle Aged&lt;/keyword&gt;&lt;keyword&gt;Psychological Tests&lt;/keyword&gt;&lt;keyword&gt;Risk&lt;/keyword&gt;&lt;keyword&gt;*Self Concept&lt;/keyword&gt;&lt;keyword&gt;Social Class&lt;/keyword&gt;&lt;keyword&gt;*Social Environment&lt;/keyword&gt;&lt;keyword&gt;*Social Support&lt;/keyword&gt;&lt;/keywords&gt;&lt;dates&gt;&lt;year&gt;1986&lt;/year&gt;&lt;pub-dates&gt;&lt;date&gt;Nov&lt;/date&gt;&lt;/pub-dates&gt;&lt;/dates&gt;&lt;isbn&gt;0033-2917 (Print)&amp;#xD;0033-2917 (Linking)&lt;/isbn&gt;&lt;accession-num&gt;3823299&lt;/accession-num&gt;&lt;urls&gt;&lt;related-urls&gt;&lt;url&gt;https://www.ncbi.nlm.nih.gov/pubmed/3823299&lt;/url&gt;&lt;/related-urls&gt;&lt;/urls&gt;&lt;electronic-resource-num&gt;10.1017/s0033291700011831&lt;/electronic-resource-num&gt;&lt;/record&gt;&lt;/Cite&gt;&lt;/EndNote&gt;</w:instrText>
      </w:r>
      <w:r w:rsidR="00564258">
        <w:fldChar w:fldCharType="separate"/>
      </w:r>
      <w:r w:rsidR="00564258">
        <w:rPr>
          <w:noProof/>
        </w:rPr>
        <w:t>(Brown, Andrews, Harris, Adler, &amp; Bridge, 1986)</w:t>
      </w:r>
      <w:r w:rsidR="00564258">
        <w:fldChar w:fldCharType="end"/>
      </w:r>
      <w:r w:rsidR="00C233B2">
        <w:t>, and a</w:t>
      </w:r>
      <w:r w:rsidR="00C233B2" w:rsidRPr="00A816F3">
        <w:t xml:space="preserve"> tendency toward subservience</w:t>
      </w:r>
      <w:r w:rsidR="00261E2C">
        <w:t xml:space="preserve"> </w:t>
      </w:r>
      <w:r w:rsidR="00564258">
        <w:fldChar w:fldCharType="begin"/>
      </w:r>
      <w:r w:rsidR="00564258">
        <w:instrText xml:space="preserve"> ADDIN EN.CITE &lt;EndNote&gt;&lt;Cite&gt;&lt;Author&gt;Gilbert&lt;/Author&gt;&lt;Year&gt;2006&lt;/Year&gt;&lt;RecNum&gt;12635&lt;/RecNum&gt;&lt;DisplayText&gt;(Gilbert, 2006)&lt;/DisplayText&gt;&lt;record&gt;&lt;rec-number&gt;12635&lt;/rec-number&gt;&lt;foreign-keys&gt;&lt;key app="EN" db-id="pr5s50wajsx2wpefs26x0pz65t2pavtwwstd" timestamp="1584966706"&gt;12635&lt;/key&gt;&lt;/foreign-keys&gt;&lt;ref-type name="Journal Article"&gt;17&lt;/ref-type&gt;&lt;contributors&gt;&lt;authors&gt;&lt;author&gt;Gilbert, P.&lt;/author&gt;&lt;/authors&gt;&lt;/contributors&gt;&lt;auth-address&gt;Mental Health Research Unit, Kingsway Hospital, Derby, UK. p.gilbert@derby.ac.uk&lt;/auth-address&gt;&lt;titles&gt;&lt;title&gt;Evolution and depression: issues and implications&lt;/title&gt;&lt;secondary-title&gt;Psychol Med&lt;/secondary-title&gt;&lt;/titles&gt;&lt;periodical&gt;&lt;full-title&gt;Psychol Med&lt;/full-title&gt;&lt;/periodical&gt;&lt;pages&gt;287-97&lt;/pages&gt;&lt;volume&gt;36&lt;/volume&gt;&lt;number&gt;3&lt;/number&gt;&lt;edition&gt;2005/10/21&lt;/edition&gt;&lt;keywords&gt;&lt;keyword&gt;Affect&lt;/keyword&gt;&lt;keyword&gt;Biological Evolution&lt;/keyword&gt;&lt;keyword&gt;Depression/diagnosis/*psychology&lt;/keyword&gt;&lt;keyword&gt;Goals&lt;/keyword&gt;&lt;keyword&gt;Humans&lt;/keyword&gt;&lt;keyword&gt;Object Attachment&lt;/keyword&gt;&lt;keyword&gt;Psychological Theory&lt;/keyword&gt;&lt;keyword&gt;Social Behavior&lt;/keyword&gt;&lt;/keywords&gt;&lt;dates&gt;&lt;year&gt;2006&lt;/year&gt;&lt;pub-dates&gt;&lt;date&gt;Mar&lt;/date&gt;&lt;/pub-dates&gt;&lt;/dates&gt;&lt;isbn&gt;0033-2917 (Print)&amp;#xD;0033-2917 (Linking)&lt;/isbn&gt;&lt;accession-num&gt;16236231&lt;/accession-num&gt;&lt;urls&gt;&lt;related-urls&gt;&lt;url&gt;https://www.ncbi.nlm.nih.gov/pubmed/16236231&lt;/url&gt;&lt;/related-urls&gt;&lt;/urls&gt;&lt;electronic-resource-num&gt;10.1017/S0033291705006112&lt;/electronic-resource-num&gt;&lt;/record&gt;&lt;/Cite&gt;&lt;/EndNote&gt;</w:instrText>
      </w:r>
      <w:r w:rsidR="00564258">
        <w:fldChar w:fldCharType="separate"/>
      </w:r>
      <w:r w:rsidR="00564258">
        <w:rPr>
          <w:noProof/>
        </w:rPr>
        <w:t>(Gilbert, 2006)</w:t>
      </w:r>
      <w:r w:rsidR="00564258">
        <w:fldChar w:fldCharType="end"/>
      </w:r>
      <w:r w:rsidR="00A62869">
        <w:t>.</w:t>
      </w:r>
      <w:r w:rsidR="00261E2C">
        <w:t xml:space="preserve"> </w:t>
      </w:r>
      <w:r w:rsidR="00AD786C">
        <w:t>When examined during development, Ross and H</w:t>
      </w:r>
      <w:r w:rsidR="00482BB5">
        <w:t>ill</w:t>
      </w:r>
      <w:r w:rsidR="00AD786C">
        <w:t xml:space="preserve"> </w:t>
      </w:r>
      <w:r w:rsidR="00564258">
        <w:fldChar w:fldCharType="begin"/>
      </w:r>
      <w:r w:rsidR="00564258">
        <w:instrText xml:space="preserve"> ADDIN EN.CITE &lt;EndNote&gt;&lt;Cite ExcludeAuth="1"&gt;&lt;Author&gt;Ross&lt;/Author&gt;&lt;Year&gt;2002&lt;/Year&gt;&lt;RecNum&gt;12636&lt;/RecNum&gt;&lt;DisplayText&gt;(2002)&lt;/DisplayText&gt;&lt;record&gt;&lt;rec-number&gt;12636&lt;/rec-number&gt;&lt;foreign-keys&gt;&lt;key app="EN" db-id="pr5s50wajsx2wpefs26x0pz65t2pavtwwstd" timestamp="1584967151"&gt;12636&lt;/key&gt;&lt;/foreign-keys&gt;&lt;ref-type name="Journal Article"&gt;17&lt;/ref-type&gt;&lt;contributors&gt;&lt;authors&gt;&lt;author&gt;Ross, L. T.&lt;/author&gt;&lt;author&gt;Hill, E. M.&lt;/author&gt;&lt;/authors&gt;&lt;/contributors&gt;&lt;titles&gt;&lt;title&gt;Childhood unpredictability, schemas for unpredictability, and risk taking&lt;/title&gt;&lt;secondary-title&gt;Social Behavior and Personality: an International Journal&lt;/secondary-title&gt;&lt;/titles&gt;&lt;periodical&gt;&lt;full-title&gt;Social Behavior and Personality: an international journal&lt;/full-title&gt;&lt;/periodical&gt;&lt;pages&gt;453-473&lt;/pages&gt;&lt;volume&gt;30&lt;/volume&gt;&lt;number&gt;5&lt;/number&gt;&lt;dates&gt;&lt;year&gt;2002&lt;/year&gt;&lt;/dates&gt;&lt;urls&gt;&lt;/urls&gt;&lt;/record&gt;&lt;/Cite&gt;&lt;/EndNote&gt;</w:instrText>
      </w:r>
      <w:r w:rsidR="00564258">
        <w:fldChar w:fldCharType="separate"/>
      </w:r>
      <w:r w:rsidR="00564258">
        <w:rPr>
          <w:noProof/>
        </w:rPr>
        <w:t>(2002)</w:t>
      </w:r>
      <w:r w:rsidR="00564258">
        <w:fldChar w:fldCharType="end"/>
      </w:r>
      <w:r w:rsidR="00AD786C">
        <w:t xml:space="preserve"> as well as </w:t>
      </w:r>
      <w:r w:rsidR="00C7159F">
        <w:t xml:space="preserve">Cabeza de Baca </w:t>
      </w:r>
      <w:r w:rsidR="00AD786C">
        <w:t xml:space="preserve">et al., </w:t>
      </w:r>
      <w:r w:rsidR="00564258">
        <w:fldChar w:fldCharType="begin"/>
      </w:r>
      <w:r w:rsidR="00564258">
        <w:instrText xml:space="preserve"> ADDIN EN.CITE &lt;EndNote&gt;&lt;Cite ExcludeAuth="1"&gt;&lt;Author&gt;Cabeza de Baca&lt;/Author&gt;&lt;Year&gt;2016&lt;/Year&gt;&lt;RecNum&gt;12637&lt;/RecNum&gt;&lt;DisplayText&gt;(2016)&lt;/DisplayText&gt;&lt;record&gt;&lt;rec-number&gt;12637&lt;/rec-number&gt;&lt;foreign-keys&gt;&lt;key app="EN" db-id="pr5s50wajsx2wpefs26x0pz65t2pavtwwstd" timestamp="1584967324"&gt;12637&lt;/key&gt;&lt;/foreign-keys&gt;&lt;ref-type name="Journal Article"&gt;17&lt;/ref-type&gt;&lt;contributors&gt;&lt;authors&gt;&lt;author&gt;Cabeza de Baca, T.&lt;/author&gt;&lt;author&gt;Barnett, M. A.&lt;/author&gt;&lt;author&gt;Ellis, B. J.&lt;/author&gt;&lt;/authors&gt;&lt;/contributors&gt;&lt;titles&gt;&lt;title&gt;The development of the child unpredictability schema: Regulation through maternal life history trade-offs.&lt;/title&gt;&lt;secondary-title&gt;Evolutionary Behavioral Sciences&lt;/secondary-title&gt;&lt;/titles&gt;&lt;periodical&gt;&lt;full-title&gt;Evolutionary Behavioral Sciences&lt;/full-title&gt;&lt;/periodical&gt;&lt;pages&gt;43-55&lt;/pages&gt;&lt;volume&gt;10&lt;/volume&gt;&lt;number&gt;1&lt;/number&gt;&lt;dates&gt;&lt;year&gt;2016&lt;/year&gt;&lt;/dates&gt;&lt;urls&gt;&lt;/urls&gt;&lt;/record&gt;&lt;/Cite&gt;&lt;/EndNote&gt;</w:instrText>
      </w:r>
      <w:r w:rsidR="00564258">
        <w:fldChar w:fldCharType="separate"/>
      </w:r>
      <w:r w:rsidR="00564258">
        <w:rPr>
          <w:noProof/>
        </w:rPr>
        <w:t>(2016)</w:t>
      </w:r>
      <w:r w:rsidR="00564258">
        <w:fldChar w:fldCharType="end"/>
      </w:r>
      <w:r w:rsidR="00AD786C">
        <w:t xml:space="preserve"> have described </w:t>
      </w:r>
      <w:r w:rsidR="00AD786C" w:rsidRPr="00A2674A">
        <w:rPr>
          <w:highlight w:val="yellow"/>
        </w:rPr>
        <w:t>‘unpredictability’ schemas</w:t>
      </w:r>
      <w:r w:rsidR="00457C20">
        <w:t xml:space="preserve"> –</w:t>
      </w:r>
      <w:r w:rsidR="006834C0">
        <w:t xml:space="preserve"> </w:t>
      </w:r>
      <w:r w:rsidR="00457C20" w:rsidRPr="00482BB5">
        <w:t xml:space="preserve">a pervasive belief that </w:t>
      </w:r>
      <w:r w:rsidR="00457C20">
        <w:t>people</w:t>
      </w:r>
      <w:r w:rsidR="00457C20" w:rsidRPr="00482BB5">
        <w:t xml:space="preserve"> are </w:t>
      </w:r>
      <w:r w:rsidR="00457C20" w:rsidRPr="00440666">
        <w:t xml:space="preserve">unpredictable and the world is chaotic </w:t>
      </w:r>
      <w:r w:rsidR="006834C0">
        <w:t>–</w:t>
      </w:r>
      <w:r w:rsidR="00457C20" w:rsidRPr="00440666">
        <w:t xml:space="preserve"> </w:t>
      </w:r>
      <w:r w:rsidR="00346606" w:rsidRPr="00440666">
        <w:t xml:space="preserve">as emerging from unpredictable family or neighborhood environments. </w:t>
      </w:r>
      <w:r w:rsidR="005D3B92">
        <w:t xml:space="preserve">Unpredictable environments during development have been strong predictors of later mental health problems </w:t>
      </w:r>
      <w:r w:rsidR="00564258">
        <w:fldChar w:fldCharType="begin">
          <w:fldData xml:space="preserve">PEVuZE5vdGU+PENpdGU+PEF1dGhvcj5CYXJhbTwvQXV0aG9yPjxZZWFyPjIwMTI8L1llYXI+PFJl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</w:fldData>
        </w:fldChar>
      </w:r>
      <w:r w:rsidR="00564258">
        <w:instrText xml:space="preserve"> ADDIN EN.CITE </w:instrText>
      </w:r>
      <w:r w:rsidR="00564258">
        <w:fldChar w:fldCharType="begin">
          <w:fldData xml:space="preserve">PEVuZE5vdGU+PENpdGU+PEF1dGhvcj5CYXJhbTwvQXV0aG9yPjxZZWFyPjIwMTI8L1llYXI+PFJl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</w:fldData>
        </w:fldChar>
      </w:r>
      <w:r w:rsidR="00564258">
        <w:instrText xml:space="preserve"> ADDIN EN.CITE.DATA </w:instrText>
      </w:r>
      <w:r w:rsidR="00564258">
        <w:fldChar w:fldCharType="end"/>
      </w:r>
      <w:r w:rsidR="00564258">
        <w:fldChar w:fldCharType="separate"/>
      </w:r>
      <w:r w:rsidR="00564258">
        <w:rPr>
          <w:noProof/>
        </w:rPr>
        <w:t>(Baram et al., 2012; Martin, Razza, &amp; Brooks-Gunn, 2012; Taylor, Lehman, Kiefe, &amp; Seeman, 2006)</w:t>
      </w:r>
      <w:r w:rsidR="00564258">
        <w:fldChar w:fldCharType="end"/>
      </w:r>
      <w:r w:rsidR="005D3B92">
        <w:t xml:space="preserve">, perhaps in part because unpredictability </w:t>
      </w:r>
      <w:r w:rsidR="0088082E">
        <w:t xml:space="preserve">itself </w:t>
      </w:r>
      <w:r w:rsidR="003B42C6">
        <w:t>is</w:t>
      </w:r>
      <w:r w:rsidR="005D3B92">
        <w:t xml:space="preserve"> </w:t>
      </w:r>
      <w:r w:rsidR="00B821B0">
        <w:t>distres</w:t>
      </w:r>
      <w:r w:rsidR="00F8015B">
        <w:t>sing</w:t>
      </w:r>
      <w:r w:rsidR="005D3B92">
        <w:t xml:space="preserve"> </w:t>
      </w:r>
      <w:r w:rsidR="003B42C6">
        <w:t>for</w:t>
      </w:r>
      <w:r w:rsidR="005D3B92">
        <w:t xml:space="preserve"> infants </w:t>
      </w:r>
      <w:r w:rsidR="00564258">
        <w:fldChar w:fldCharType="begin"/>
      </w:r>
      <w:r w:rsidR="00564258">
        <w:instrText xml:space="preserve"> ADDIN EN.CITE &lt;EndNote&gt;&lt;Cite&gt;&lt;Author&gt;Gunnar&lt;/Author&gt;&lt;Year&gt;1984&lt;/Year&gt;&lt;RecNum&gt;12655&lt;/RecNum&gt;&lt;DisplayText&gt;(Gunnar, Leighton, &amp;amp; Peleaux, 1984)&lt;/DisplayText&gt;&lt;record&gt;&lt;rec-number&gt;12655&lt;/rec-number&gt;&lt;foreign-keys&gt;&lt;key app="EN" db-id="pr5s50wajsx2wpefs26x0pz65t2pavtwwstd" timestamp="1584967557"&gt;12655&lt;/key&gt;&lt;/foreign-keys&gt;&lt;ref-type name="Journal Article"&gt;17&lt;/ref-type&gt;&lt;contributors&gt;&lt;authors&gt;&lt;author&gt;Gunnar, M. R.&lt;/author&gt;&lt;author&gt;Leighton, K.&lt;/author&gt;&lt;author&gt;Peleaux, R.&lt;/author&gt;&lt;/authors&gt;&lt;/contributors&gt;&lt;titles&gt;&lt;title&gt;Effects of temporal predictability on the reactions of 1-year-olds to potentially frightening toys.&lt;/title&gt;&lt;secondary-title&gt;Developmental Psychology&lt;/secondary-title&gt;&lt;/titles&gt;&lt;periodical&gt;&lt;full-title&gt;Developmental Psychology&lt;/full-title&gt;&lt;/periodical&gt;&lt;pages&gt;449-458&lt;/pages&gt;&lt;volume&gt;20&lt;/volume&gt;&lt;number&gt;3&lt;/number&gt;&lt;dates&gt;&lt;year&gt;1984&lt;/year&gt;&lt;/dates&gt;&lt;urls&gt;&lt;/urls&gt;&lt;/record&gt;&lt;/Cite&gt;&lt;/EndNote&gt;</w:instrText>
      </w:r>
      <w:r w:rsidR="00564258">
        <w:fldChar w:fldCharType="separate"/>
      </w:r>
      <w:r w:rsidR="00564258">
        <w:rPr>
          <w:noProof/>
        </w:rPr>
        <w:t>(Gunnar, Leighton, &amp; Peleaux, 1984)</w:t>
      </w:r>
      <w:r w:rsidR="00564258">
        <w:fldChar w:fldCharType="end"/>
      </w:r>
      <w:r w:rsidR="008841A3">
        <w:t>,</w:t>
      </w:r>
      <w:r w:rsidR="007A7CFA">
        <w:t xml:space="preserve"> whereas predictability provides some sense of control over the world </w:t>
      </w:r>
      <w:r w:rsidR="00564258">
        <w:fldChar w:fldCharType="begin">
          <w:fldData xml:space="preserve">PEVuZE5vdGU+PENpdGU+PEF1dGhvcj5NaW5la2E8L0F1dGhvcj48WWVhcj4xOTg1PC9ZZWFyPjxS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</w:fldData>
        </w:fldChar>
      </w:r>
      <w:r w:rsidR="00564258">
        <w:instrText xml:space="preserve"> ADDIN EN.CITE </w:instrText>
      </w:r>
      <w:r w:rsidR="00564258">
        <w:fldChar w:fldCharType="begin">
          <w:fldData xml:space="preserve">PEVuZE5vdGU+PENpdGU+PEF1dGhvcj5NaW5la2E8L0F1dGhvcj48WWVhcj4xOTg1PC9ZZWFyPjxS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</w:fldData>
        </w:fldChar>
      </w:r>
      <w:r w:rsidR="00564258">
        <w:instrText xml:space="preserve"> ADDIN EN.CITE.DATA </w:instrText>
      </w:r>
      <w:r w:rsidR="00564258">
        <w:fldChar w:fldCharType="end"/>
      </w:r>
      <w:r w:rsidR="00564258">
        <w:fldChar w:fldCharType="separate"/>
      </w:r>
      <w:r w:rsidR="00564258">
        <w:rPr>
          <w:noProof/>
        </w:rPr>
        <w:t>(Mineka &amp; Hendersen, 1985)</w:t>
      </w:r>
      <w:r w:rsidR="00564258">
        <w:fldChar w:fldCharType="end"/>
      </w:r>
      <w:r w:rsidR="007A7CFA">
        <w:t xml:space="preserve"> which has been shown to h</w:t>
      </w:r>
      <w:r w:rsidR="00160C21">
        <w:t>a</w:t>
      </w:r>
      <w:r w:rsidR="007A7CFA">
        <w:t xml:space="preserve">ve long-term benefits for socio-emotional development </w:t>
      </w:r>
      <w:r w:rsidR="00564258">
        <w:fldChar w:fldCharType="begin"/>
      </w:r>
      <w:r w:rsidR="00564258">
        <w:instrText xml:space="preserve"> ADDIN EN.CITE &lt;EndNote&gt;&lt;Cite&gt;&lt;Author&gt;Mineka&lt;/Author&gt;&lt;Year&gt;1986&lt;/Year&gt;&lt;RecNum&gt;12657&lt;/RecNum&gt;&lt;DisplayText&gt;(Mineka, Gunnar, &amp;amp; Champoux, 1986)&lt;/DisplayText&gt;&lt;record&gt;&lt;rec-number&gt;12657&lt;/rec-number&gt;&lt;foreign-keys&gt;&lt;key app="EN" db-id="pr5s50wajsx2wpefs26x0pz65t2pavtwwstd" timestamp="1584967728"&gt;12657&lt;/key&gt;&lt;/foreign-keys&gt;&lt;ref-type name="Journal Article"&gt;17&lt;/ref-type&gt;&lt;contributors&gt;&lt;authors&gt;&lt;author&gt;Mineka, S.&lt;/author&gt;&lt;author&gt;Gunnar, M.&lt;/author&gt;&lt;author&gt;Champoux, M.&lt;/author&gt;&lt;/authors&gt;&lt;/contributors&gt;&lt;titles&gt;&lt;title&gt;Control and early socioemotional development: Infant rhesus monkeys reared in controllable versus uncontrollable environments&lt;/title&gt;&lt;secondary-title&gt;Child Development&lt;/secondary-title&gt;&lt;/titles&gt;&lt;periodical&gt;&lt;full-title&gt;Child Development&lt;/full-title&gt;&lt;/periodical&gt;&lt;pages&gt;1241-1256&lt;/pages&gt;&lt;volume&gt;57&lt;/volume&gt;&lt;number&gt;5&lt;/number&gt;&lt;dates&gt;&lt;year&gt;1986&lt;/year&gt;&lt;/dates&gt;&lt;urls&gt;&lt;/urls&gt;&lt;/record&gt;&lt;/Cite&gt;&lt;/EndNote&gt;</w:instrText>
      </w:r>
      <w:r w:rsidR="00564258">
        <w:fldChar w:fldCharType="separate"/>
      </w:r>
      <w:r w:rsidR="00564258">
        <w:rPr>
          <w:noProof/>
        </w:rPr>
        <w:t>(Mineka, Gunnar, &amp; Champoux, 1986)</w:t>
      </w:r>
      <w:r w:rsidR="00564258">
        <w:fldChar w:fldCharType="end"/>
      </w:r>
      <w:r w:rsidR="00C41442">
        <w:t>.</w:t>
      </w:r>
      <w:r w:rsidR="005D3B92">
        <w:t xml:space="preserve">  </w:t>
      </w:r>
      <w:r w:rsidR="000675A0" w:rsidRPr="00A2674A">
        <w:rPr>
          <w:highlight w:val="yellow"/>
        </w:rPr>
        <w:t>An open question is whether such schemas arising from unpredictable environments are a) schemas of unpredictability or b) schemas with poor integrity (due to the difficulty in semantically abstracting reliable information from the world).</w:t>
      </w:r>
      <w:r w:rsidR="000675A0">
        <w:t xml:space="preserve">  </w:t>
      </w:r>
      <w:r w:rsidR="00482BB5" w:rsidRPr="00440666">
        <w:t xml:space="preserve">Ross and Hill </w:t>
      </w:r>
      <w:r w:rsidR="00564258">
        <w:fldChar w:fldCharType="begin"/>
      </w:r>
      <w:r w:rsidR="00564258">
        <w:instrText xml:space="preserve"> ADDIN EN.CITE &lt;EndNote&gt;&lt;Cite ExcludeAuth="1"&gt;&lt;Author&gt;Ross&lt;/Author&gt;&lt;Year&gt;2002&lt;/Year&gt;&lt;RecNum&gt;12636&lt;/RecNum&gt;&lt;DisplayText&gt;(2002)&lt;/DisplayText&gt;&lt;record&gt;&lt;rec-number&gt;12636&lt;/rec-number&gt;&lt;foreign-keys&gt;&lt;key app="EN" db-id="pr5s50wajsx2wpefs26x0pz65t2pavtwwstd" timestamp="1584967151"&gt;12636&lt;/key&gt;&lt;/foreign-keys&gt;&lt;ref-type name="Journal Article"&gt;17&lt;/ref-type&gt;&lt;contributors&gt;&lt;authors&gt;&lt;author&gt;Ross, L. T.&lt;/author&gt;&lt;author&gt;Hill, E. M.&lt;/author&gt;&lt;/authors&gt;&lt;/contributors&gt;&lt;titles&gt;&lt;title&gt;Childhood unpredictability, schemas for unpredictability, and risk taking&lt;/title&gt;&lt;secondary-title&gt;Social Behavior and Personality: an International Journal&lt;/secondary-title&gt;&lt;/titles&gt;&lt;periodical&gt;&lt;full-title&gt;Social Behavior and Personality: an international journal&lt;/full-title&gt;&lt;/periodical&gt;&lt;pages&gt;453-473&lt;/pages&gt;&lt;volume&gt;30&lt;/volume&gt;&lt;number&gt;5&lt;/number&gt;&lt;dates&gt;&lt;year&gt;2002&lt;/year&gt;&lt;/dates&gt;&lt;urls&gt;&lt;/urls&gt;&lt;/record&gt;&lt;/Cite&gt;&lt;/EndNote&gt;</w:instrText>
      </w:r>
      <w:r w:rsidR="00564258">
        <w:fldChar w:fldCharType="separate"/>
      </w:r>
      <w:r w:rsidR="00564258">
        <w:rPr>
          <w:noProof/>
        </w:rPr>
        <w:t>(2002)</w:t>
      </w:r>
      <w:r w:rsidR="00564258">
        <w:fldChar w:fldCharType="end"/>
      </w:r>
      <w:r w:rsidR="00482BB5" w:rsidRPr="00440666">
        <w:t xml:space="preserve"> </w:t>
      </w:r>
      <w:r w:rsidR="00293A38" w:rsidRPr="00440666">
        <w:t xml:space="preserve">have argued that these schemas result in a </w:t>
      </w:r>
      <w:r w:rsidR="0029211E" w:rsidRPr="00440666">
        <w:t>constellation</w:t>
      </w:r>
      <w:r w:rsidR="00293A38" w:rsidRPr="00440666">
        <w:t xml:space="preserve"> of beliefs and behaviors (e.g.,</w:t>
      </w:r>
      <w:r w:rsidR="003842F9">
        <w:t xml:space="preserve"> </w:t>
      </w:r>
      <w:r w:rsidR="00293A38" w:rsidRPr="00440666">
        <w:t xml:space="preserve">external locus of control, low sense of mastery, pessimism, future discounting, diminished interpersonal trust, hostility, vigilance) that increase the risk for internalizing and externalizing problems. </w:t>
      </w:r>
      <w:proofErr w:type="spellStart"/>
      <w:r w:rsidR="00440666" w:rsidRPr="00440666">
        <w:t>O’Dougherty</w:t>
      </w:r>
      <w:proofErr w:type="spellEnd"/>
      <w:r w:rsidR="00440666" w:rsidRPr="00440666">
        <w:t xml:space="preserve"> Wright et al., </w:t>
      </w:r>
      <w:r w:rsidR="00564258">
        <w:fldChar w:fldCharType="begin"/>
      </w:r>
      <w:r w:rsidR="00564258">
        <w:instrText xml:space="preserve"> ADDIN EN.CITE &lt;EndNote&gt;&lt;Cite ExcludeAuth="1"&gt;&lt;Author&gt;Wright&lt;/Author&gt;&lt;Year&gt;2009&lt;/Year&gt;&lt;RecNum&gt;12658&lt;/RecNum&gt;&lt;DisplayText&gt;(2009)&lt;/DisplayText&gt;&lt;record&gt;&lt;rec-number&gt;12658&lt;/rec-number&gt;&lt;foreign-keys&gt;&lt;key app="EN" db-id="pr5s50wajsx2wpefs26x0pz65t2pavtwwstd" timestamp="1584967834"&gt;12658&lt;/key&gt;&lt;/foreign-keys&gt;&lt;ref-type name="Journal Article"&gt;17&lt;/ref-type&gt;&lt;contributors&gt;&lt;authors&gt;&lt;author&gt;Wright, M. O.&lt;/author&gt;&lt;author&gt;Crawford, E.&lt;/author&gt;&lt;author&gt;Del Castillo, D.&lt;/author&gt;&lt;/authors&gt;&lt;/contributors&gt;&lt;auth-address&gt;Department of Psychology, Miami University, Oxford, OH 45056, USA.&lt;/auth-address&gt;&lt;titles&gt;&lt;title&gt;Childhood emotional maltreatment and later psychological distress among college students: the mediating role of maladaptive schemas&lt;/title&gt;&lt;secondary-title&gt;Child Abuse Negl&lt;/secondary-title&gt;&lt;/titles&gt;&lt;periodical&gt;&lt;full-title&gt;Child Abuse Negl&lt;/full-title&gt;&lt;/periodical&gt;&lt;pages&gt;59-68&lt;/pages&gt;&lt;volume&gt;33&lt;/volume&gt;&lt;number&gt;1&lt;/number&gt;&lt;edition&gt;2009/01/27&lt;/edition&gt;&lt;keywords&gt;&lt;keyword&gt;*Adaptation, Psychological&lt;/keyword&gt;&lt;keyword&gt;Adolescent&lt;/keyword&gt;&lt;keyword&gt;Anxiety&lt;/keyword&gt;&lt;keyword&gt;Child&lt;/keyword&gt;&lt;keyword&gt;Child Abuse/*psychology&lt;/keyword&gt;&lt;keyword&gt;Child, Preschool&lt;/keyword&gt;&lt;keyword&gt;Depression&lt;/keyword&gt;&lt;keyword&gt;Developmental Disabilities/*psychology&lt;/keyword&gt;&lt;keyword&gt;Dissociative Disorders&lt;/keyword&gt;&lt;keyword&gt;Female&lt;/keyword&gt;&lt;keyword&gt;Humans&lt;/keyword&gt;&lt;keyword&gt;Male&lt;/keyword&gt;&lt;keyword&gt;Object Attachment&lt;/keyword&gt;&lt;keyword&gt;Students/psychology&lt;/keyword&gt;&lt;keyword&gt;Surveys and Questionnaires&lt;/keyword&gt;&lt;keyword&gt;Universities&lt;/keyword&gt;&lt;keyword&gt;Young Adult&lt;/keyword&gt;&lt;/keywords&gt;&lt;dates&gt;&lt;year&gt;2009&lt;/year&gt;&lt;pub-dates&gt;&lt;date&gt;Jan&lt;/date&gt;&lt;/pub-dates&gt;&lt;/dates&gt;&lt;isbn&gt;1873-7757 (Electronic)&amp;#xD;0145-2134 (Linking)&lt;/isbn&gt;&lt;accession-num&gt;19167067&lt;/accession-num&gt;&lt;urls&gt;&lt;related-urls&gt;&lt;url&gt;https://www.ncbi.nlm.nih.gov/pubmed/19167067&lt;/url&gt;&lt;/related-urls&gt;&lt;/urls&gt;&lt;electronic-resource-num&gt;10.1016/j.chiabu.2008.12.007&lt;/electronic-resource-num&gt;&lt;/record&gt;&lt;/Cite&gt;&lt;/EndNote&gt;</w:instrText>
      </w:r>
      <w:r w:rsidR="00564258">
        <w:fldChar w:fldCharType="separate"/>
      </w:r>
      <w:r w:rsidR="00564258">
        <w:rPr>
          <w:noProof/>
        </w:rPr>
        <w:t>(2009)</w:t>
      </w:r>
      <w:r w:rsidR="00564258">
        <w:fldChar w:fldCharType="end"/>
      </w:r>
      <w:r w:rsidR="000968B5">
        <w:t xml:space="preserve"> p</w:t>
      </w:r>
      <w:r w:rsidR="00A8403B">
        <w:t xml:space="preserve">rovided evidence that </w:t>
      </w:r>
      <w:r w:rsidR="008B058C">
        <w:t xml:space="preserve">maladaptive interpersonal </w:t>
      </w:r>
      <w:r w:rsidR="00A8403B" w:rsidRPr="00440666">
        <w:rPr>
          <w:color w:val="2E2E2E"/>
        </w:rPr>
        <w:t xml:space="preserve">schemas </w:t>
      </w:r>
      <w:r w:rsidR="00A8403B">
        <w:t xml:space="preserve">mediated the </w:t>
      </w:r>
      <w:r w:rsidR="00A8403B">
        <w:lastRenderedPageBreak/>
        <w:t>association</w:t>
      </w:r>
      <w:r w:rsidR="00440666" w:rsidRPr="00440666">
        <w:t xml:space="preserve"> </w:t>
      </w:r>
      <w:r w:rsidR="00A8403B">
        <w:t xml:space="preserve">between early </w:t>
      </w:r>
      <w:r w:rsidR="00440666" w:rsidRPr="00440666">
        <w:rPr>
          <w:color w:val="2E2E2E"/>
        </w:rPr>
        <w:t xml:space="preserve">emotional maltreatment (both emotional neglect and abuse) </w:t>
      </w:r>
      <w:r w:rsidR="00A8403B">
        <w:rPr>
          <w:color w:val="2E2E2E"/>
        </w:rPr>
        <w:t xml:space="preserve">and </w:t>
      </w:r>
      <w:r w:rsidR="00440666" w:rsidRPr="00440666">
        <w:rPr>
          <w:color w:val="2E2E2E"/>
        </w:rPr>
        <w:t>internalizing symptoms in young adults.</w:t>
      </w:r>
    </w:p>
    <w:p w14:paraId="6E43F64E" w14:textId="53172825" w:rsidR="00905F29" w:rsidRDefault="00E47183" w:rsidP="00E10377">
      <w:pPr>
        <w:spacing w:line="480" w:lineRule="auto"/>
        <w:ind w:firstLine="720"/>
      </w:pPr>
      <w:r>
        <w:t>If mPFC-</w:t>
      </w:r>
      <w:r w:rsidR="003E3637">
        <w:t xml:space="preserve">subcortical connections support representations of nurturing </w:t>
      </w:r>
      <w:r w:rsidR="00672559">
        <w:t xml:space="preserve">and regulating </w:t>
      </w:r>
      <w:r w:rsidR="003E3637">
        <w:t>caregiving-constructed schemas, then the argument goes that the</w:t>
      </w:r>
      <w:r w:rsidR="004E20B0">
        <w:t>se connections</w:t>
      </w:r>
      <w:r w:rsidR="003E3637">
        <w:t xml:space="preserve"> also support representations of adverse</w:t>
      </w:r>
      <w:r w:rsidR="00BA57F1">
        <w:t xml:space="preserve">, </w:t>
      </w:r>
      <w:r w:rsidR="00672559">
        <w:t xml:space="preserve">non-regulating </w:t>
      </w:r>
      <w:r w:rsidR="003E3637">
        <w:t xml:space="preserve">caregiving-constructed schemas. </w:t>
      </w:r>
      <w:r w:rsidR="00D52654">
        <w:t xml:space="preserve">Altered mPFC-subcortical circuit function is </w:t>
      </w:r>
      <w:r w:rsidR="007347D2">
        <w:t>commonly associated with ECAs, as described earlier</w:t>
      </w:r>
      <w:r w:rsidR="00723F01">
        <w:t>, and t</w:t>
      </w:r>
      <w:r w:rsidR="007347D2">
        <w:t>hese neur</w:t>
      </w:r>
      <w:r w:rsidR="00BA57F1">
        <w:t>obiological</w:t>
      </w:r>
      <w:r w:rsidR="007347D2">
        <w:t xml:space="preserve"> differences have been associated with </w:t>
      </w:r>
      <w:r w:rsidR="004B6F8A">
        <w:t xml:space="preserve">the </w:t>
      </w:r>
      <w:r w:rsidR="007347D2">
        <w:t>poor emotion regulation</w:t>
      </w:r>
      <w:r w:rsidR="004B6F8A">
        <w:t xml:space="preserve"> often observed in individuals with a history of ECA</w:t>
      </w:r>
      <w:r w:rsidR="007347D2">
        <w:t xml:space="preserve">. </w:t>
      </w:r>
      <w:r w:rsidR="00480C0C">
        <w:t xml:space="preserve">Within the </w:t>
      </w:r>
      <w:r w:rsidR="00FB02F3">
        <w:t>current</w:t>
      </w:r>
      <w:r w:rsidR="008A1B2B">
        <w:t>ly proposed</w:t>
      </w:r>
      <w:r w:rsidR="00480C0C">
        <w:t xml:space="preserve"> theoretical framework, these altered </w:t>
      </w:r>
      <w:r w:rsidR="009823FB" w:rsidRPr="00E47183">
        <w:t xml:space="preserve">activation </w:t>
      </w:r>
      <w:r w:rsidR="00480C0C">
        <w:t>patterns observed</w:t>
      </w:r>
      <w:r w:rsidR="009823FB" w:rsidRPr="00E47183">
        <w:t xml:space="preserve"> in </w:t>
      </w:r>
      <w:r w:rsidR="00480C0C">
        <w:t>emotion regulation</w:t>
      </w:r>
      <w:r w:rsidR="009823FB" w:rsidRPr="00E47183">
        <w:t xml:space="preserve"> neurobio</w:t>
      </w:r>
      <w:r w:rsidR="00480C0C">
        <w:t>logy</w:t>
      </w:r>
      <w:r w:rsidR="009823FB" w:rsidRPr="00E47183">
        <w:t xml:space="preserve"> </w:t>
      </w:r>
      <w:r w:rsidR="00480C0C">
        <w:t>may reflect</w:t>
      </w:r>
      <w:r w:rsidR="009823FB" w:rsidRPr="00E47183">
        <w:t xml:space="preserve"> a </w:t>
      </w:r>
      <w:r w:rsidR="00480C0C">
        <w:t>‘</w:t>
      </w:r>
      <w:r w:rsidR="009823FB" w:rsidRPr="00E47183">
        <w:t>reactivation</w:t>
      </w:r>
      <w:r w:rsidR="00480C0C">
        <w:t>’</w:t>
      </w:r>
      <w:r w:rsidR="009823FB" w:rsidRPr="00E47183">
        <w:t xml:space="preserve"> of the </w:t>
      </w:r>
      <w:r w:rsidR="00480C0C">
        <w:t>established caregiv</w:t>
      </w:r>
      <w:r w:rsidR="00291187">
        <w:t>ing</w:t>
      </w:r>
      <w:r w:rsidR="00480C0C">
        <w:t>-constructed</w:t>
      </w:r>
      <w:r w:rsidR="009823FB" w:rsidRPr="00E47183">
        <w:t xml:space="preserve"> schema</w:t>
      </w:r>
      <w:r w:rsidR="0062689E">
        <w:t>.</w:t>
      </w:r>
      <w:r w:rsidR="009823FB" w:rsidRPr="00E47183">
        <w:t xml:space="preserve"> </w:t>
      </w:r>
      <w:r w:rsidR="00480C0C">
        <w:t xml:space="preserve">That is, </w:t>
      </w:r>
      <w:r w:rsidR="000E04FC">
        <w:t>an</w:t>
      </w:r>
      <w:r w:rsidR="00480C0C" w:rsidRPr="00480C0C">
        <w:t xml:space="preserve"> early </w:t>
      </w:r>
      <w:r w:rsidR="000E04FC">
        <w:t xml:space="preserve">caregiving </w:t>
      </w:r>
      <w:r w:rsidR="00480C0C" w:rsidRPr="00480C0C">
        <w:t xml:space="preserve">environment </w:t>
      </w:r>
      <w:r w:rsidR="000E04FC">
        <w:t xml:space="preserve">that </w:t>
      </w:r>
      <w:r w:rsidR="008B058C">
        <w:t>does</w:t>
      </w:r>
      <w:r w:rsidR="00480C0C" w:rsidRPr="00480C0C">
        <w:t xml:space="preserve"> not </w:t>
      </w:r>
      <w:r w:rsidR="008B058C">
        <w:t>regulate</w:t>
      </w:r>
      <w:r w:rsidR="00480C0C" w:rsidRPr="00480C0C">
        <w:t xml:space="preserve"> </w:t>
      </w:r>
      <w:r w:rsidR="000E04FC">
        <w:t>the infant’s</w:t>
      </w:r>
      <w:r w:rsidR="005336F7">
        <w:t xml:space="preserve"> needs </w:t>
      </w:r>
      <w:r w:rsidR="00B96EBF">
        <w:t xml:space="preserve">(either through acts of commission or omission) </w:t>
      </w:r>
      <w:r w:rsidR="005336F7">
        <w:t xml:space="preserve">will </w:t>
      </w:r>
      <w:r w:rsidR="004922B3">
        <w:t>result in</w:t>
      </w:r>
      <w:r w:rsidR="00480C0C" w:rsidRPr="00480C0C">
        <w:t xml:space="preserve"> </w:t>
      </w:r>
      <w:r w:rsidR="005336F7">
        <w:t xml:space="preserve">the formation of </w:t>
      </w:r>
      <w:r w:rsidR="00D46773">
        <w:t>‘</w:t>
      </w:r>
      <w:r w:rsidR="000E04FC">
        <w:t xml:space="preserve">needs </w:t>
      </w:r>
      <w:r w:rsidR="005336F7">
        <w:t>+</w:t>
      </w:r>
      <w:r w:rsidR="000E04FC">
        <w:t xml:space="preserve"> needs-are-</w:t>
      </w:r>
      <w:r w:rsidR="005336F7">
        <w:t>not</w:t>
      </w:r>
      <w:r w:rsidR="000E04FC">
        <w:t>-met</w:t>
      </w:r>
      <w:r w:rsidR="00D46773">
        <w:t>’</w:t>
      </w:r>
      <w:r w:rsidR="00906BC0">
        <w:t xml:space="preserve"> associations</w:t>
      </w:r>
      <w:r w:rsidR="000E04FC">
        <w:t xml:space="preserve">, and </w:t>
      </w:r>
      <w:r w:rsidR="00D46773">
        <w:t xml:space="preserve">more complex </w:t>
      </w:r>
      <w:r w:rsidR="000E04FC">
        <w:t>abstractions from th</w:t>
      </w:r>
      <w:r w:rsidR="00592B40">
        <w:t>ese</w:t>
      </w:r>
      <w:r w:rsidR="000E04FC">
        <w:t xml:space="preserve"> simpler </w:t>
      </w:r>
      <w:r w:rsidR="00905F29">
        <w:t>association</w:t>
      </w:r>
      <w:r w:rsidR="00592B40">
        <w:t>s</w:t>
      </w:r>
      <w:r w:rsidR="000E04FC">
        <w:t xml:space="preserve"> </w:t>
      </w:r>
      <w:r w:rsidR="00905F29">
        <w:t xml:space="preserve">will </w:t>
      </w:r>
      <w:r w:rsidR="00BB56DD">
        <w:t>ultimately transfer to and be supported by</w:t>
      </w:r>
      <w:r w:rsidR="00905F29">
        <w:t xml:space="preserve"> </w:t>
      </w:r>
      <w:r w:rsidR="001E3456">
        <w:t>‘</w:t>
      </w:r>
      <w:r w:rsidR="00F1530F">
        <w:t>meaning</w:t>
      </w:r>
      <w:r w:rsidR="00C40B59">
        <w:t xml:space="preserve"> </w:t>
      </w:r>
      <w:r w:rsidR="00F1530F">
        <w:t>making</w:t>
      </w:r>
      <w:r w:rsidR="001E3456">
        <w:t>’</w:t>
      </w:r>
      <w:r w:rsidR="00F1530F">
        <w:t xml:space="preserve"> </w:t>
      </w:r>
      <w:r w:rsidR="00905F29">
        <w:t xml:space="preserve">mPFC-subcortical circuitry. </w:t>
      </w:r>
      <w:r w:rsidR="00905F29" w:rsidRPr="00A2674A">
        <w:rPr>
          <w:highlight w:val="yellow"/>
        </w:rPr>
        <w:t xml:space="preserve">Subsequent affective and/or </w:t>
      </w:r>
      <w:r w:rsidR="006B0A8A" w:rsidRPr="00A2674A">
        <w:rPr>
          <w:highlight w:val="yellow"/>
        </w:rPr>
        <w:t>interpersonal</w:t>
      </w:r>
      <w:r w:rsidR="00905F29" w:rsidRPr="00A2674A">
        <w:rPr>
          <w:highlight w:val="yellow"/>
        </w:rPr>
        <w:t xml:space="preserve"> provocation</w:t>
      </w:r>
      <w:r w:rsidR="00B47B05" w:rsidRPr="00A2674A">
        <w:rPr>
          <w:highlight w:val="yellow"/>
        </w:rPr>
        <w:t xml:space="preserve">s </w:t>
      </w:r>
      <w:r w:rsidR="006B0A8A" w:rsidRPr="00A2674A">
        <w:rPr>
          <w:highlight w:val="yellow"/>
        </w:rPr>
        <w:t>should</w:t>
      </w:r>
      <w:r w:rsidR="00905F29" w:rsidRPr="00A2674A">
        <w:rPr>
          <w:highlight w:val="yellow"/>
        </w:rPr>
        <w:t xml:space="preserve"> </w:t>
      </w:r>
      <w:r w:rsidR="006B0A8A" w:rsidRPr="00A2674A">
        <w:rPr>
          <w:highlight w:val="yellow"/>
        </w:rPr>
        <w:t>re</w:t>
      </w:r>
      <w:r w:rsidR="00905F29" w:rsidRPr="00A2674A">
        <w:rPr>
          <w:highlight w:val="yellow"/>
        </w:rPr>
        <w:t xml:space="preserve">activate </w:t>
      </w:r>
      <w:r w:rsidR="006B0A8A" w:rsidRPr="00A2674A">
        <w:rPr>
          <w:highlight w:val="yellow"/>
        </w:rPr>
        <w:t>the</w:t>
      </w:r>
      <w:r w:rsidR="00905F29" w:rsidRPr="00A2674A">
        <w:rPr>
          <w:highlight w:val="yellow"/>
        </w:rPr>
        <w:t xml:space="preserve"> affective schema</w:t>
      </w:r>
      <w:r w:rsidR="003B3970" w:rsidRPr="00A2674A">
        <w:rPr>
          <w:highlight w:val="yellow"/>
        </w:rPr>
        <w:t>tic memories</w:t>
      </w:r>
      <w:r w:rsidR="00905F29" w:rsidRPr="00A2674A">
        <w:rPr>
          <w:highlight w:val="yellow"/>
        </w:rPr>
        <w:t xml:space="preserve">, </w:t>
      </w:r>
      <w:r w:rsidR="00B47B05" w:rsidRPr="00A2674A">
        <w:rPr>
          <w:highlight w:val="yellow"/>
        </w:rPr>
        <w:t>resulting in</w:t>
      </w:r>
      <w:r w:rsidR="00905F29" w:rsidRPr="00A2674A">
        <w:rPr>
          <w:highlight w:val="yellow"/>
        </w:rPr>
        <w:t xml:space="preserve"> prediction</w:t>
      </w:r>
      <w:r w:rsidR="00496CCF" w:rsidRPr="00A2674A">
        <w:rPr>
          <w:highlight w:val="yellow"/>
        </w:rPr>
        <w:t>s</w:t>
      </w:r>
      <w:r w:rsidR="00905F29" w:rsidRPr="00A2674A">
        <w:rPr>
          <w:highlight w:val="yellow"/>
        </w:rPr>
        <w:t xml:space="preserve"> about the </w:t>
      </w:r>
      <w:r w:rsidR="006B0A8A" w:rsidRPr="00A2674A">
        <w:rPr>
          <w:highlight w:val="yellow"/>
        </w:rPr>
        <w:t>current</w:t>
      </w:r>
      <w:r w:rsidR="00905F29" w:rsidRPr="00A2674A">
        <w:rPr>
          <w:highlight w:val="yellow"/>
        </w:rPr>
        <w:t xml:space="preserve"> event </w:t>
      </w:r>
      <w:r w:rsidR="009F07AB" w:rsidRPr="00A2674A">
        <w:rPr>
          <w:highlight w:val="yellow"/>
        </w:rPr>
        <w:t>informed by</w:t>
      </w:r>
      <w:r w:rsidR="00905F29" w:rsidRPr="00A2674A">
        <w:rPr>
          <w:highlight w:val="yellow"/>
        </w:rPr>
        <w:t xml:space="preserve"> the </w:t>
      </w:r>
      <w:r w:rsidR="00496CCF" w:rsidRPr="00A2674A">
        <w:rPr>
          <w:highlight w:val="yellow"/>
        </w:rPr>
        <w:t>schema-based memory</w:t>
      </w:r>
      <w:r w:rsidR="00905F29" w:rsidRPr="00A2674A">
        <w:rPr>
          <w:highlight w:val="yellow"/>
        </w:rPr>
        <w:t xml:space="preserve">. This </w:t>
      </w:r>
      <w:r w:rsidR="0000745F" w:rsidRPr="00A2674A">
        <w:rPr>
          <w:highlight w:val="yellow"/>
        </w:rPr>
        <w:t xml:space="preserve">schema-generated </w:t>
      </w:r>
      <w:r w:rsidR="00905F29" w:rsidRPr="00A2674A">
        <w:rPr>
          <w:highlight w:val="yellow"/>
        </w:rPr>
        <w:t xml:space="preserve">prediction manifests as </w:t>
      </w:r>
      <w:r w:rsidR="006F7DB2" w:rsidRPr="00A2674A">
        <w:rPr>
          <w:highlight w:val="yellow"/>
        </w:rPr>
        <w:t>what we typically call ‘poor emotion regulation</w:t>
      </w:r>
      <w:r w:rsidR="00A003B7" w:rsidRPr="00A2674A">
        <w:rPr>
          <w:highlight w:val="yellow"/>
        </w:rPr>
        <w:t>.</w:t>
      </w:r>
      <w:r w:rsidR="006F7DB2" w:rsidRPr="00A2674A">
        <w:rPr>
          <w:highlight w:val="yellow"/>
        </w:rPr>
        <w:t>’</w:t>
      </w:r>
      <w:r w:rsidR="006F7DB2">
        <w:t xml:space="preserve"> </w:t>
      </w:r>
      <w:r w:rsidR="003C7C26">
        <w:t>There are several possible routes from adversity-related schemas to</w:t>
      </w:r>
      <w:r w:rsidR="00044702">
        <w:t xml:space="preserve"> </w:t>
      </w:r>
      <w:r w:rsidR="00865CFA">
        <w:t xml:space="preserve">poor </w:t>
      </w:r>
      <w:r w:rsidR="003C7C26">
        <w:t xml:space="preserve">emotion regulation. For example, perhaps </w:t>
      </w:r>
      <w:r w:rsidR="003C7C26" w:rsidRPr="00A2674A">
        <w:rPr>
          <w:highlight w:val="yellow"/>
        </w:rPr>
        <w:t>if schemas are constructed from early uncertainty, the individual cannot reliably draw on any one schema</w:t>
      </w:r>
      <w:r w:rsidR="003C7C26">
        <w:t xml:space="preserve"> (because there is no firm/consistent/stable schema to draw on), </w:t>
      </w:r>
      <w:r w:rsidR="0067126D">
        <w:t>and his/her</w:t>
      </w:r>
      <w:r w:rsidR="003C7C26">
        <w:t xml:space="preserve"> own emotional </w:t>
      </w:r>
      <w:r w:rsidR="0067126D">
        <w:t>behavior</w:t>
      </w:r>
      <w:r w:rsidR="003C7C26">
        <w:t xml:space="preserve"> and the </w:t>
      </w:r>
      <w:r w:rsidR="0067126D">
        <w:t>reaction</w:t>
      </w:r>
      <w:r w:rsidR="003C7C26">
        <w:t xml:space="preserve"> </w:t>
      </w:r>
      <w:r w:rsidR="0067126D">
        <w:t xml:space="preserve">from the world </w:t>
      </w:r>
      <w:r w:rsidR="003C7C26">
        <w:t>will be unpredictable.</w:t>
      </w:r>
      <w:r w:rsidR="0067126D">
        <w:t xml:space="preserve"> </w:t>
      </w:r>
      <w:r w:rsidR="003C7C26">
        <w:t>Alternatively (but not orthogonally), the</w:t>
      </w:r>
      <w:r w:rsidR="00C53885">
        <w:t xml:space="preserve"> </w:t>
      </w:r>
      <w:r w:rsidR="00C53885" w:rsidRPr="00A2674A">
        <w:rPr>
          <w:highlight w:val="yellow"/>
        </w:rPr>
        <w:t xml:space="preserve">predictions that dysregulation is a likely outcome of any </w:t>
      </w:r>
      <w:r w:rsidR="00C53885" w:rsidRPr="00A2674A">
        <w:rPr>
          <w:highlight w:val="yellow"/>
        </w:rPr>
        <w:lastRenderedPageBreak/>
        <w:t xml:space="preserve">affective homeostatic imbalance </w:t>
      </w:r>
      <w:r w:rsidR="003C7C26" w:rsidRPr="00A2674A">
        <w:rPr>
          <w:highlight w:val="yellow"/>
        </w:rPr>
        <w:t xml:space="preserve">may bias </w:t>
      </w:r>
      <w:r w:rsidR="00C53885" w:rsidRPr="00A2674A">
        <w:rPr>
          <w:highlight w:val="yellow"/>
        </w:rPr>
        <w:t>the individual</w:t>
      </w:r>
      <w:r w:rsidR="003C7C26" w:rsidRPr="00A2674A">
        <w:rPr>
          <w:highlight w:val="yellow"/>
        </w:rPr>
        <w:t xml:space="preserve"> towards </w:t>
      </w:r>
      <w:r w:rsidR="00E94716" w:rsidRPr="00A2674A">
        <w:rPr>
          <w:highlight w:val="yellow"/>
        </w:rPr>
        <w:t xml:space="preserve">expectations of negative affect and </w:t>
      </w:r>
      <w:r w:rsidR="003C7C26" w:rsidRPr="00A2674A">
        <w:rPr>
          <w:highlight w:val="yellow"/>
        </w:rPr>
        <w:t>poor emotion regulation</w:t>
      </w:r>
      <w:r w:rsidR="0067126D">
        <w:t>.</w:t>
      </w:r>
      <w:r w:rsidR="003C7C26">
        <w:t xml:space="preserve"> </w:t>
      </w:r>
    </w:p>
    <w:p w14:paraId="67BD8FAB" w14:textId="77777777" w:rsidR="00905F29" w:rsidRDefault="00905F29" w:rsidP="00E10377">
      <w:pPr>
        <w:spacing w:line="480" w:lineRule="auto"/>
        <w:ind w:firstLine="720"/>
      </w:pPr>
    </w:p>
    <w:p w14:paraId="414BD743" w14:textId="1DF11E6A" w:rsidR="00DD5F52" w:rsidRPr="00EF39B6" w:rsidRDefault="00FE76AA" w:rsidP="00E10377">
      <w:pPr>
        <w:spacing w:line="480" w:lineRule="auto"/>
        <w:rPr>
          <w:b/>
          <w:bCs/>
          <w:u w:val="single"/>
        </w:rPr>
      </w:pPr>
      <w:r w:rsidRPr="00EF39B6">
        <w:rPr>
          <w:b/>
          <w:bCs/>
          <w:u w:val="single"/>
        </w:rPr>
        <w:t>Schema-</w:t>
      </w:r>
      <w:r w:rsidR="004B2866" w:rsidRPr="00EF39B6">
        <w:rPr>
          <w:b/>
          <w:bCs/>
          <w:u w:val="single"/>
        </w:rPr>
        <w:t>B</w:t>
      </w:r>
      <w:r w:rsidRPr="00EF39B6">
        <w:rPr>
          <w:b/>
          <w:bCs/>
          <w:u w:val="single"/>
        </w:rPr>
        <w:t xml:space="preserve">ased </w:t>
      </w:r>
      <w:r w:rsidR="004B2866" w:rsidRPr="00EF39B6">
        <w:rPr>
          <w:b/>
          <w:bCs/>
          <w:u w:val="single"/>
        </w:rPr>
        <w:t>P</w:t>
      </w:r>
      <w:r w:rsidRPr="00EF39B6">
        <w:rPr>
          <w:b/>
          <w:bCs/>
          <w:u w:val="single"/>
        </w:rPr>
        <w:t xml:space="preserve">erspectives </w:t>
      </w:r>
      <w:r w:rsidR="004B2866" w:rsidRPr="00EF39B6">
        <w:rPr>
          <w:b/>
          <w:bCs/>
          <w:u w:val="single"/>
        </w:rPr>
        <w:t>G</w:t>
      </w:r>
      <w:r w:rsidRPr="00EF39B6">
        <w:rPr>
          <w:b/>
          <w:bCs/>
          <w:u w:val="single"/>
        </w:rPr>
        <w:t xml:space="preserve">enerate </w:t>
      </w:r>
      <w:r w:rsidR="004B2866" w:rsidRPr="00EF39B6">
        <w:rPr>
          <w:b/>
          <w:bCs/>
          <w:u w:val="single"/>
        </w:rPr>
        <w:t>N</w:t>
      </w:r>
      <w:r w:rsidRPr="00EF39B6">
        <w:rPr>
          <w:b/>
          <w:bCs/>
          <w:u w:val="single"/>
        </w:rPr>
        <w:t xml:space="preserve">ew </w:t>
      </w:r>
      <w:r w:rsidR="004B2866" w:rsidRPr="00EF39B6">
        <w:rPr>
          <w:b/>
          <w:bCs/>
          <w:u w:val="single"/>
        </w:rPr>
        <w:t>H</w:t>
      </w:r>
      <w:r w:rsidR="00DD5F52" w:rsidRPr="00EF39B6">
        <w:rPr>
          <w:b/>
          <w:bCs/>
          <w:u w:val="single"/>
        </w:rPr>
        <w:t>ypotheses</w:t>
      </w:r>
      <w:r w:rsidR="00633BE8" w:rsidRPr="00EF39B6">
        <w:rPr>
          <w:b/>
          <w:bCs/>
          <w:u w:val="single"/>
        </w:rPr>
        <w:t>/</w:t>
      </w:r>
      <w:r w:rsidR="004B2866" w:rsidRPr="00EF39B6">
        <w:rPr>
          <w:b/>
          <w:bCs/>
          <w:u w:val="single"/>
        </w:rPr>
        <w:t>Q</w:t>
      </w:r>
      <w:r w:rsidR="00DD5F52" w:rsidRPr="00EF39B6">
        <w:rPr>
          <w:b/>
          <w:bCs/>
          <w:u w:val="single"/>
        </w:rPr>
        <w:t>uestions</w:t>
      </w:r>
      <w:r w:rsidRPr="00EF39B6">
        <w:rPr>
          <w:b/>
          <w:bCs/>
          <w:u w:val="single"/>
        </w:rPr>
        <w:t xml:space="preserve"> and </w:t>
      </w:r>
      <w:r w:rsidR="004B2866" w:rsidRPr="00EF39B6">
        <w:rPr>
          <w:b/>
          <w:bCs/>
          <w:u w:val="single"/>
        </w:rPr>
        <w:t>P</w:t>
      </w:r>
      <w:r w:rsidRPr="00EF39B6">
        <w:rPr>
          <w:b/>
          <w:bCs/>
          <w:u w:val="single"/>
        </w:rPr>
        <w:t xml:space="preserve">rovide </w:t>
      </w:r>
      <w:r w:rsidR="004B2866" w:rsidRPr="00EF39B6">
        <w:rPr>
          <w:b/>
          <w:bCs/>
          <w:u w:val="single"/>
        </w:rPr>
        <w:t>A</w:t>
      </w:r>
      <w:r w:rsidRPr="00EF39B6">
        <w:rPr>
          <w:b/>
          <w:bCs/>
          <w:u w:val="single"/>
        </w:rPr>
        <w:t xml:space="preserve">dditional </w:t>
      </w:r>
      <w:r w:rsidR="004B2866" w:rsidRPr="00EF39B6">
        <w:rPr>
          <w:b/>
          <w:bCs/>
          <w:u w:val="single"/>
        </w:rPr>
        <w:t>U</w:t>
      </w:r>
      <w:r w:rsidRPr="00EF39B6">
        <w:rPr>
          <w:b/>
          <w:bCs/>
          <w:u w:val="single"/>
        </w:rPr>
        <w:t>nderstanding</w:t>
      </w:r>
    </w:p>
    <w:p w14:paraId="57D5556F" w14:textId="00E638D7" w:rsidR="00AA1211" w:rsidRDefault="00D5051B" w:rsidP="00E10377">
      <w:pPr>
        <w:spacing w:line="480" w:lineRule="auto"/>
      </w:pPr>
      <w:r w:rsidRPr="00D5051B">
        <w:tab/>
      </w:r>
      <w:r>
        <w:t>This theoretical perspective on mPFC-subcortical circuitry generates several hypotheses</w:t>
      </w:r>
      <w:r w:rsidR="00EE16E7">
        <w:t>/questions</w:t>
      </w:r>
      <w:r>
        <w:t xml:space="preserve"> about behavior following ECAs. </w:t>
      </w:r>
      <w:r w:rsidR="00C513A4">
        <w:t xml:space="preserve">For example, </w:t>
      </w:r>
      <w:r w:rsidR="00AA1211">
        <w:t xml:space="preserve">can schema-based patterns be identified in mPFC-subcortical circuitry </w:t>
      </w:r>
      <w:r w:rsidR="00E4030C">
        <w:t>as reflecting</w:t>
      </w:r>
      <w:r w:rsidR="00AA1211">
        <w:t xml:space="preserve"> caregiving histories? Would prediction errors operate in the same way </w:t>
      </w:r>
      <w:r w:rsidR="00DE50B9">
        <w:t xml:space="preserve">to update learning </w:t>
      </w:r>
      <w:r w:rsidR="00F12523">
        <w:t>when</w:t>
      </w:r>
      <w:r w:rsidR="00AA1211">
        <w:t xml:space="preserve"> schema-inconsistent information is </w:t>
      </w:r>
      <w:r w:rsidR="00DE50B9">
        <w:t>encountered</w:t>
      </w:r>
      <w:r w:rsidR="00AA1211">
        <w:t xml:space="preserve">? </w:t>
      </w:r>
    </w:p>
    <w:p w14:paraId="1710E6E2" w14:textId="38F49421" w:rsidR="00AA6D28" w:rsidRDefault="00EC72AA" w:rsidP="00E10377">
      <w:pPr>
        <w:spacing w:line="480" w:lineRule="auto"/>
        <w:rPr>
          <w:color w:val="000000" w:themeColor="text1"/>
        </w:rPr>
      </w:pPr>
      <w:r>
        <w:tab/>
        <w:t xml:space="preserve">Consideration of schema-based knowledge might provide an additional level of understanding </w:t>
      </w:r>
      <w:r w:rsidR="00C84CAB">
        <w:t xml:space="preserve">for </w:t>
      </w:r>
      <w:r w:rsidR="008C3343">
        <w:t xml:space="preserve">the </w:t>
      </w:r>
      <w:r>
        <w:t xml:space="preserve">poor learning and decision making </w:t>
      </w:r>
      <w:r w:rsidR="008C3343">
        <w:t>that is sometimes observed following</w:t>
      </w:r>
      <w:r>
        <w:t xml:space="preserve"> </w:t>
      </w:r>
      <w:r w:rsidR="000A74F2">
        <w:t xml:space="preserve">a </w:t>
      </w:r>
      <w:r>
        <w:t xml:space="preserve">history of </w:t>
      </w:r>
      <w:r w:rsidR="00E67F49">
        <w:t>early adversity</w:t>
      </w:r>
      <w:r>
        <w:t>.</w:t>
      </w:r>
      <w:r w:rsidR="007D5BF2">
        <w:t xml:space="preserve"> </w:t>
      </w:r>
      <w:r w:rsidR="00FE76AA">
        <w:t xml:space="preserve">For example, </w:t>
      </w:r>
      <w:r w:rsidR="007D5BF2">
        <w:t>maltreat</w:t>
      </w:r>
      <w:r w:rsidR="0014715C">
        <w:t>ment</w:t>
      </w:r>
      <w:r w:rsidR="007D5BF2">
        <w:t xml:space="preserve"> has been associated with </w:t>
      </w:r>
      <w:r w:rsidR="00192F24" w:rsidRPr="00ED5308">
        <w:rPr>
          <w:color w:val="000000" w:themeColor="text1"/>
        </w:rPr>
        <w:t xml:space="preserve">poor </w:t>
      </w:r>
      <w:r w:rsidR="007D5BF2">
        <w:t>reinforcement</w:t>
      </w:r>
      <w:r w:rsidR="007D5BF2" w:rsidRPr="00ED5308">
        <w:rPr>
          <w:color w:val="000000" w:themeColor="text1"/>
        </w:rPr>
        <w:t xml:space="preserve"> learning. Guyer et al., </w:t>
      </w:r>
      <w:r w:rsidR="00564258">
        <w:rPr>
          <w:color w:val="000000" w:themeColor="text1"/>
        </w:rPr>
        <w:fldChar w:fldCharType="begin">
          <w:fldData xml:space="preserve">PEVuZE5vdGU+PENpdGUgRXhjbHVkZUF1dGg9IjEiPjxBdXRob3I+R3V5ZXI8L0F1dGhvcj48WWVh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</w:fldData>
        </w:fldChar>
      </w:r>
      <w:r w:rsidR="00564258">
        <w:rPr>
          <w:color w:val="000000" w:themeColor="text1"/>
        </w:rPr>
        <w:instrText xml:space="preserve"> ADDIN EN.CITE </w:instrText>
      </w:r>
      <w:r w:rsidR="00564258">
        <w:rPr>
          <w:color w:val="000000" w:themeColor="text1"/>
        </w:rPr>
        <w:fldChar w:fldCharType="begin">
          <w:fldData xml:space="preserve">PEVuZE5vdGU+PENpdGUgRXhjbHVkZUF1dGg9IjEiPjxBdXRob3I+R3V5ZXI8L0F1dGhvcj48WWVh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2006)</w:t>
      </w:r>
      <w:r w:rsidR="00564258">
        <w:rPr>
          <w:color w:val="000000" w:themeColor="text1"/>
        </w:rPr>
        <w:fldChar w:fldCharType="end"/>
      </w:r>
      <w:r w:rsidR="007D5BF2" w:rsidRPr="00ED5308">
        <w:rPr>
          <w:color w:val="000000" w:themeColor="text1"/>
        </w:rPr>
        <w:t xml:space="preserve"> have shown that maltreated children were less likely to alter behavior in response to reward likelihood</w:t>
      </w:r>
      <w:r w:rsidR="004F2A94">
        <w:rPr>
          <w:color w:val="000000" w:themeColor="text1"/>
        </w:rPr>
        <w:t xml:space="preserve">; </w:t>
      </w:r>
      <w:r w:rsidR="00E67F49" w:rsidRPr="00ED5308">
        <w:rPr>
          <w:color w:val="000000" w:themeColor="text1"/>
        </w:rPr>
        <w:t xml:space="preserve">Hanson et al. </w:t>
      </w:r>
      <w:r w:rsidR="00564258">
        <w:rPr>
          <w:color w:val="000000" w:themeColor="text1"/>
        </w:rPr>
        <w:fldChar w:fldCharType="begin">
          <w:fldData xml:space="preserve">PEVuZE5vdGU+PENpdGUgRXhjbHVkZUF1dGg9IjEiPjxBdXRob3I+SGFuc29uPC9BdXRob3I+PFll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=
</w:fldData>
        </w:fldChar>
      </w:r>
      <w:r w:rsidR="00564258">
        <w:rPr>
          <w:color w:val="000000" w:themeColor="text1"/>
        </w:rPr>
        <w:instrText xml:space="preserve"> ADDIN EN.CITE </w:instrText>
      </w:r>
      <w:r w:rsidR="00564258">
        <w:rPr>
          <w:color w:val="000000" w:themeColor="text1"/>
        </w:rPr>
        <w:fldChar w:fldCharType="begin">
          <w:fldData xml:space="preserve">PEVuZE5vdGU+PENpdGUgRXhjbHVkZUF1dGg9IjEiPjxBdXRob3I+SGFuc29uPC9BdXRob3I+PFll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=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2017)</w:t>
      </w:r>
      <w:r w:rsidR="00564258">
        <w:rPr>
          <w:color w:val="000000" w:themeColor="text1"/>
        </w:rPr>
        <w:fldChar w:fldCharType="end"/>
      </w:r>
      <w:r w:rsidR="00AA1FBF">
        <w:rPr>
          <w:color w:val="000000" w:themeColor="text1"/>
        </w:rPr>
        <w:t xml:space="preserve"> </w:t>
      </w:r>
      <w:r w:rsidR="00E67F49" w:rsidRPr="00ED5308">
        <w:rPr>
          <w:color w:val="000000" w:themeColor="text1"/>
        </w:rPr>
        <w:t xml:space="preserve">have shown that physical abuse is associated with poorer associative learning in a probabilistic reward learning task; </w:t>
      </w:r>
      <w:r w:rsidR="00E701AA" w:rsidRPr="00ED5308">
        <w:rPr>
          <w:color w:val="000000" w:themeColor="text1"/>
        </w:rPr>
        <w:t>using the ‘Pinata Task’ researchers have shown that institutional care was associated with less likelihood of modulating behavior as a function of reward</w:t>
      </w:r>
      <w:r w:rsidR="00F40D58" w:rsidRPr="00ED5308">
        <w:rPr>
          <w:color w:val="000000" w:themeColor="text1"/>
        </w:rPr>
        <w:t xml:space="preserve"> </w:t>
      </w:r>
      <w:r w:rsidR="00564258">
        <w:rPr>
          <w:color w:val="000000" w:themeColor="text1"/>
        </w:rPr>
        <w:fldChar w:fldCharType="begin">
          <w:fldData xml:space="preserve">PEVuZE5vdGU+PENpdGU+PEF1dGhvcj5TaGVyaWRhbjwvQXV0aG9yPjxZZWFyPjIwMTg8L1llYXI+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==
</w:fldData>
        </w:fldChar>
      </w:r>
      <w:r w:rsidR="00564258" w:rsidRPr="00A2674A">
        <w:rPr>
          <w:color w:val="000000" w:themeColor="text1"/>
        </w:rPr>
        <w:instrText xml:space="preserve"> ADDIN EN.CITE </w:instrText>
      </w:r>
      <w:r w:rsidR="00564258" w:rsidRPr="00A2674A">
        <w:rPr>
          <w:color w:val="000000" w:themeColor="text1"/>
        </w:rPr>
        <w:fldChar w:fldCharType="begin">
          <w:fldData xml:space="preserve">PEVuZE5vdGU+PENpdGU+PEF1dGhvcj5TaGVyaWRhbjwvQXV0aG9yPjxZZWFyPjIwMTg8L1llYXI+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==
</w:fldData>
        </w:fldChar>
      </w:r>
      <w:r w:rsidR="00564258" w:rsidRPr="00A2674A">
        <w:rPr>
          <w:color w:val="000000" w:themeColor="text1"/>
        </w:rPr>
        <w:instrText xml:space="preserve"> ADDIN EN.CITE.DATA </w:instrText>
      </w:r>
      <w:r w:rsidR="00564258" w:rsidRPr="00A2674A">
        <w:rPr>
          <w:color w:val="000000" w:themeColor="text1"/>
        </w:rPr>
      </w:r>
      <w:r w:rsidR="00564258" w:rsidRPr="00A2674A">
        <w:rPr>
          <w:color w:val="000000" w:themeColor="text1"/>
        </w:rPr>
        <w:fldChar w:fldCharType="end"/>
      </w:r>
      <w:r w:rsidR="00564258" w:rsidRPr="00A2674A">
        <w:rPr>
          <w:color w:val="000000" w:themeColor="text1"/>
        </w:rPr>
      </w:r>
      <w:r w:rsidR="00564258">
        <w:rPr>
          <w:color w:val="000000" w:themeColor="text1"/>
        </w:rPr>
        <w:fldChar w:fldCharType="separate"/>
      </w:r>
      <w:r w:rsidR="00564258">
        <w:rPr>
          <w:noProof/>
          <w:color w:val="000000" w:themeColor="text1"/>
        </w:rPr>
        <w:t>(Sheridan et al., 2018)</w:t>
      </w:r>
      <w:r w:rsidR="00564258">
        <w:rPr>
          <w:color w:val="000000" w:themeColor="text1"/>
        </w:rPr>
        <w:fldChar w:fldCharType="end"/>
      </w:r>
      <w:r w:rsidR="004F2A94">
        <w:rPr>
          <w:color w:val="000000" w:themeColor="text1"/>
        </w:rPr>
        <w:t>;</w:t>
      </w:r>
      <w:r w:rsidR="00E701AA" w:rsidRPr="00ED5308">
        <w:rPr>
          <w:color w:val="000000" w:themeColor="text1"/>
        </w:rPr>
        <w:t xml:space="preserve"> and food insecurity has been associated with </w:t>
      </w:r>
      <w:r w:rsidR="00E701AA" w:rsidRPr="00ED5308">
        <w:rPr>
          <w:color w:val="000000" w:themeColor="text1"/>
          <w:shd w:val="clear" w:color="auto" w:fill="FFFFFF"/>
        </w:rPr>
        <w:t>lower reward performance, as indicated by a smaller total number of stars earned</w:t>
      </w:r>
      <w:r w:rsidR="00F40D58" w:rsidRPr="00ED5308">
        <w:rPr>
          <w:color w:val="000000" w:themeColor="text1"/>
          <w:shd w:val="clear" w:color="auto" w:fill="FFFFFF"/>
        </w:rPr>
        <w:t xml:space="preserve"> </w:t>
      </w:r>
      <w:r w:rsidR="00564258">
        <w:rPr>
          <w:color w:val="000000" w:themeColor="text1"/>
          <w:shd w:val="clear" w:color="auto" w:fill="FFFFFF"/>
        </w:rPr>
        <w:fldChar w:fldCharType="begin"/>
      </w:r>
      <w:r w:rsidR="00564258">
        <w:rPr>
          <w:color w:val="000000" w:themeColor="text1"/>
          <w:shd w:val="clear" w:color="auto" w:fill="FFFFFF"/>
        </w:rPr>
        <w:instrText xml:space="preserve"> ADDIN EN.CITE &lt;EndNote&gt;&lt;Cite&gt;&lt;Author&gt;Dennison&lt;/Author&gt;&lt;Year&gt;2019&lt;/Year&gt;&lt;RecNum&gt;12662&lt;/RecNum&gt;&lt;DisplayText&gt;(Dennison et al., 2019)&lt;/DisplayText&gt;&lt;record&gt;&lt;rec-number&gt;12662&lt;/rec-number&gt;&lt;foreign-keys&gt;&lt;key app="EN" db-id="pr5s50wajsx2wpefs26x0pz65t2pavtwwstd" timestamp="1584969452"&gt;12662&lt;/key&gt;&lt;/foreign-keys&gt;&lt;ref-type name="Journal Article"&gt;17&lt;/ref-type&gt;&lt;contributors&gt;&lt;authors&gt;&lt;author&gt;Dennison, M. J.&lt;/author&gt;&lt;author&gt;Rosen, M. L.&lt;/author&gt;&lt;author&gt;Sambrook, K. A.&lt;/author&gt;&lt;author&gt;Jenness, J. L.&lt;/author&gt;&lt;author&gt;Sheridan, M. A.&lt;/author&gt;&lt;author&gt;McLaughlin, K. A.&lt;/author&gt;&lt;/authors&gt;&lt;/contributors&gt;&lt;auth-address&gt;University of Washington.&amp;#xD;University of North Carolina, Chapel Hill.&lt;/auth-address&gt;&lt;titles&gt;&lt;title&gt;Differential Associations of Distinct Forms of Childhood Adversity With Neurobehavioral Measures of Reward Processing: A Developmental Pathway to Depression&lt;/title&gt;&lt;secondary-title&gt;Child Dev&lt;/secondary-title&gt;&lt;/titles&gt;&lt;periodical&gt;&lt;full-title&gt;Child Dev&lt;/full-title&gt;&lt;/periodical&gt;&lt;pages&gt;e96-e113&lt;/pages&gt;&lt;volume&gt;90&lt;/volume&gt;&lt;number&gt;1&lt;/number&gt;&lt;edition&gt;2017/12/22&lt;/edition&gt;&lt;keywords&gt;&lt;keyword&gt;Adolescent&lt;/keyword&gt;&lt;keyword&gt;*Adverse Childhood Experiences&lt;/keyword&gt;&lt;keyword&gt;Child&lt;/keyword&gt;&lt;keyword&gt;Depressive Disorder/*psychology&lt;/keyword&gt;&lt;keyword&gt;Emotions/physiology&lt;/keyword&gt;&lt;keyword&gt;Female&lt;/keyword&gt;&lt;keyword&gt;*Food Supply&lt;/keyword&gt;&lt;keyword&gt;Humans&lt;/keyword&gt;&lt;keyword&gt;Male&lt;/keyword&gt;&lt;keyword&gt;*Reward&lt;/keyword&gt;&lt;keyword&gt;White Matter/physiology&lt;/keyword&gt;&lt;keyword&gt;Young Adult&lt;/keyword&gt;&lt;/keywords&gt;&lt;dates&gt;&lt;year&gt;2019&lt;/year&gt;&lt;pub-dates&gt;&lt;date&gt;Jan&lt;/date&gt;&lt;/pub-dates&gt;&lt;/dates&gt;&lt;isbn&gt;1467-8624 (Electronic)&amp;#xD;0009-3920 (Linking)&lt;/isbn&gt;&lt;accession-num&gt;29266223&lt;/accession-num&gt;&lt;urls&gt;&lt;related-urls&gt;&lt;url&gt;https://www.ncbi.nlm.nih.gov/pubmed/29266223&lt;/url&gt;&lt;/related-urls&gt;&lt;/urls&gt;&lt;custom2&gt;PMC6013316&lt;/custom2&gt;&lt;electronic-resource-num&gt;10.1111/cdev.13011&lt;/electronic-resource-num&gt;&lt;/record&gt;&lt;/Cite&gt;&lt;/EndNote&gt;</w:instrText>
      </w:r>
      <w:r w:rsidR="00564258">
        <w:rPr>
          <w:color w:val="000000" w:themeColor="text1"/>
          <w:shd w:val="clear" w:color="auto" w:fill="FFFFFF"/>
        </w:rPr>
        <w:fldChar w:fldCharType="separate"/>
      </w:r>
      <w:r w:rsidR="00564258">
        <w:rPr>
          <w:noProof/>
          <w:color w:val="000000" w:themeColor="text1"/>
          <w:shd w:val="clear" w:color="auto" w:fill="FFFFFF"/>
        </w:rPr>
        <w:t>(Dennison et al., 2019)</w:t>
      </w:r>
      <w:r w:rsidR="00564258">
        <w:rPr>
          <w:color w:val="000000" w:themeColor="text1"/>
          <w:shd w:val="clear" w:color="auto" w:fill="FFFFFF"/>
        </w:rPr>
        <w:fldChar w:fldCharType="end"/>
      </w:r>
      <w:r w:rsidR="00E701AA" w:rsidRPr="00ED5308">
        <w:rPr>
          <w:color w:val="000000" w:themeColor="text1"/>
          <w:shd w:val="clear" w:color="auto" w:fill="FFFFFF"/>
        </w:rPr>
        <w:t>.</w:t>
      </w:r>
      <w:r w:rsidR="00F40D58" w:rsidRPr="00ED5308">
        <w:rPr>
          <w:color w:val="000000" w:themeColor="text1"/>
          <w:shd w:val="clear" w:color="auto" w:fill="FFFFFF"/>
        </w:rPr>
        <w:t xml:space="preserve"> </w:t>
      </w:r>
      <w:r w:rsidR="00883C39" w:rsidRPr="00ED5308">
        <w:rPr>
          <w:color w:val="000000" w:themeColor="text1"/>
          <w:shd w:val="clear" w:color="auto" w:fill="FFFFFF"/>
        </w:rPr>
        <w:t xml:space="preserve">At the same time that early adversity </w:t>
      </w:r>
      <w:r w:rsidR="0022005E" w:rsidRPr="00ED5308">
        <w:rPr>
          <w:color w:val="000000" w:themeColor="text1"/>
          <w:shd w:val="clear" w:color="auto" w:fill="FFFFFF"/>
        </w:rPr>
        <w:t>tends to be linked</w:t>
      </w:r>
      <w:r w:rsidR="00883C39" w:rsidRPr="00ED5308">
        <w:rPr>
          <w:color w:val="000000" w:themeColor="text1"/>
          <w:shd w:val="clear" w:color="auto" w:fill="FFFFFF"/>
        </w:rPr>
        <w:t xml:space="preserve"> with weaker associative learning of rewards with cues, it</w:t>
      </w:r>
      <w:r w:rsidR="006D13D3" w:rsidRPr="00ED5308">
        <w:rPr>
          <w:color w:val="000000" w:themeColor="text1"/>
          <w:shd w:val="clear" w:color="auto" w:fill="FFFFFF"/>
        </w:rPr>
        <w:t xml:space="preserve">s role in aversive conditioning is </w:t>
      </w:r>
      <w:r w:rsidR="00D22100">
        <w:rPr>
          <w:color w:val="000000" w:themeColor="text1"/>
          <w:shd w:val="clear" w:color="auto" w:fill="FFFFFF"/>
        </w:rPr>
        <w:t>less consistent, and at times shows enhancements</w:t>
      </w:r>
      <w:r w:rsidR="006D13D3" w:rsidRPr="00ED5308">
        <w:rPr>
          <w:color w:val="000000" w:themeColor="text1"/>
          <w:shd w:val="clear" w:color="auto" w:fill="FFFFFF"/>
        </w:rPr>
        <w:t>.</w:t>
      </w:r>
      <w:r w:rsidR="00883C39" w:rsidRPr="00ED5308">
        <w:rPr>
          <w:color w:val="000000" w:themeColor="text1"/>
          <w:shd w:val="clear" w:color="auto" w:fill="FFFFFF"/>
        </w:rPr>
        <w:t xml:space="preserve"> </w:t>
      </w:r>
      <w:r w:rsidR="006D13D3" w:rsidRPr="00ED5308">
        <w:rPr>
          <w:color w:val="000000" w:themeColor="text1"/>
          <w:shd w:val="clear" w:color="auto" w:fill="FFFFFF"/>
        </w:rPr>
        <w:t>F</w:t>
      </w:r>
      <w:r w:rsidR="0022005E" w:rsidRPr="00ED5308">
        <w:rPr>
          <w:color w:val="000000" w:themeColor="text1"/>
          <w:shd w:val="clear" w:color="auto" w:fill="FFFFFF"/>
        </w:rPr>
        <w:t xml:space="preserve">ear learning behavior </w:t>
      </w:r>
      <w:r w:rsidR="00C8722C" w:rsidRPr="00ED5308">
        <w:rPr>
          <w:color w:val="000000" w:themeColor="text1"/>
          <w:shd w:val="clear" w:color="auto" w:fill="FFFFFF"/>
        </w:rPr>
        <w:t>(discriminating a dangerous from a safe cue) does not differ between youth with a</w:t>
      </w:r>
      <w:r w:rsidR="0022005E" w:rsidRPr="00ED5308">
        <w:rPr>
          <w:color w:val="000000" w:themeColor="text1"/>
          <w:shd w:val="clear" w:color="auto" w:fill="FFFFFF"/>
        </w:rPr>
        <w:t xml:space="preserve"> history of institutional care</w:t>
      </w:r>
      <w:r w:rsidR="00C8722C" w:rsidRPr="00ED5308">
        <w:rPr>
          <w:color w:val="000000" w:themeColor="text1"/>
          <w:shd w:val="clear" w:color="auto" w:fill="FFFFFF"/>
        </w:rPr>
        <w:t xml:space="preserve"> and </w:t>
      </w:r>
      <w:r w:rsidR="00C8722C" w:rsidRPr="00ED5308">
        <w:rPr>
          <w:color w:val="000000" w:themeColor="text1"/>
          <w:shd w:val="clear" w:color="auto" w:fill="FFFFFF"/>
        </w:rPr>
        <w:lastRenderedPageBreak/>
        <w:t>those without</w:t>
      </w:r>
      <w:r w:rsidR="0022005E" w:rsidRPr="00ED5308">
        <w:rPr>
          <w:color w:val="000000" w:themeColor="text1"/>
          <w:shd w:val="clear" w:color="auto" w:fill="FFFFFF"/>
        </w:rPr>
        <w:t xml:space="preserve"> </w:t>
      </w:r>
      <w:r w:rsidR="00564258">
        <w:rPr>
          <w:color w:val="000000" w:themeColor="text1"/>
          <w:shd w:val="clear" w:color="auto" w:fill="FFFFFF"/>
        </w:rPr>
        <w:fldChar w:fldCharType="begin">
          <w:fldData xml:space="preserve">PEVuZE5vdGU+PENpdGU+PEF1dGhvcj5TaWx2ZXJzPC9BdXRob3I+PFllYXI+MjAxNjwvWWVhcj48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L3BlcmlvZGljYWw+PHBhZ2Vz
PjY0MjAtMzA8L3BhZ2VzPjx2b2x1bWU+MzY8L3ZvbHVtZT48bnVtYmVyPjI0PC9udW1iZXI+PGRh
dGVzPjx5ZWFyPjIwMTY8L3llYXI+PHB1Yi1kYXRlcz48ZGF0ZT5KdW4gMTU8L2RhdGU+PC9wdWIt
ZGF0ZXM+PC9kYXRlcz48aXNibj4xNTI5LTI0MDEgKEVsZWN0cm9uaWMpJiN4RDswMjcwLTY0NzQg
KExpbmtpbmcpPC9pc2JuPjxhY2Nlc3Npb24tbnVtPjI3MzA3MjMxPC9hY2Nlc3Npb24tbnVtPjx1
cmxzPjxyZWxhdGVkLXVybHM+PHVybD5odHRwOi8vd3d3Lm5jYmkubmxtLm5paC5nb3YvcHVibWVk
LzI3MzA3MjMxPC91cmw+PC9yZWxhdGVkLXVybHM+PC91cmxzPjxlbGVjdHJvbmljLXJlc291cmNl
LW51bT4xMC4xNTIzL0pORVVST1NDSS4wMDM4LTE2LjIwMTY8L2VsZWN0cm9uaWMtcmVzb3VyY2Ut
bnVtPjwvcmVjb3JkPjwvQ2l0ZT48L0VuZE5vdGU+
</w:fldData>
        </w:fldChar>
      </w:r>
      <w:r w:rsidR="00564258">
        <w:rPr>
          <w:color w:val="000000" w:themeColor="text1"/>
          <w:shd w:val="clear" w:color="auto" w:fill="FFFFFF"/>
        </w:rPr>
        <w:instrText xml:space="preserve"> ADDIN EN.CITE </w:instrText>
      </w:r>
      <w:r w:rsidR="00564258">
        <w:rPr>
          <w:color w:val="000000" w:themeColor="text1"/>
          <w:shd w:val="clear" w:color="auto" w:fill="FFFFFF"/>
        </w:rPr>
        <w:fldChar w:fldCharType="begin">
          <w:fldData xml:space="preserve">PEVuZE5vdGU+PENpdGU+PEF1dGhvcj5TaWx2ZXJzPC9BdXRob3I+PFllYXI+MjAxNjwvWWVhcj48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</w:fldData>
        </w:fldChar>
      </w:r>
      <w:r w:rsidR="00564258">
        <w:rPr>
          <w:color w:val="000000" w:themeColor="text1"/>
          <w:shd w:val="clear" w:color="auto" w:fill="FFFFFF"/>
        </w:rPr>
        <w:instrText xml:space="preserve"> ADDIN EN.CITE.DATA </w:instrText>
      </w:r>
      <w:r w:rsidR="00564258">
        <w:rPr>
          <w:color w:val="000000" w:themeColor="text1"/>
          <w:shd w:val="clear" w:color="auto" w:fill="FFFFFF"/>
        </w:rPr>
      </w:r>
      <w:r w:rsidR="00564258">
        <w:rPr>
          <w:color w:val="000000" w:themeColor="text1"/>
          <w:shd w:val="clear" w:color="auto" w:fill="FFFFFF"/>
        </w:rPr>
        <w:fldChar w:fldCharType="end"/>
      </w:r>
      <w:r w:rsidR="00564258">
        <w:rPr>
          <w:color w:val="000000" w:themeColor="text1"/>
          <w:shd w:val="clear" w:color="auto" w:fill="FFFFFF"/>
        </w:rPr>
      </w:r>
      <w:r w:rsidR="00564258">
        <w:rPr>
          <w:color w:val="000000" w:themeColor="text1"/>
          <w:shd w:val="clear" w:color="auto" w:fill="FFFFFF"/>
        </w:rPr>
        <w:fldChar w:fldCharType="separate"/>
      </w:r>
      <w:r w:rsidR="00564258">
        <w:rPr>
          <w:noProof/>
          <w:color w:val="000000" w:themeColor="text1"/>
          <w:shd w:val="clear" w:color="auto" w:fill="FFFFFF"/>
        </w:rPr>
        <w:t>(Silvers et al., 2016)</w:t>
      </w:r>
      <w:r w:rsidR="00564258">
        <w:rPr>
          <w:color w:val="000000" w:themeColor="text1"/>
          <w:shd w:val="clear" w:color="auto" w:fill="FFFFFF"/>
        </w:rPr>
        <w:fldChar w:fldCharType="end"/>
      </w:r>
      <w:r w:rsidR="00C8722C" w:rsidRPr="00ED5308">
        <w:rPr>
          <w:color w:val="000000" w:themeColor="text1"/>
          <w:shd w:val="clear" w:color="auto" w:fill="FFFFFF"/>
        </w:rPr>
        <w:t xml:space="preserve">; similarly, </w:t>
      </w:r>
      <w:r w:rsidR="00820E2B">
        <w:rPr>
          <w:color w:val="000000" w:themeColor="text1"/>
          <w:shd w:val="clear" w:color="auto" w:fill="FFFFFF"/>
        </w:rPr>
        <w:t>children</w:t>
      </w:r>
      <w:r w:rsidR="00642A3E">
        <w:rPr>
          <w:color w:val="000000" w:themeColor="text1"/>
          <w:shd w:val="clear" w:color="auto" w:fill="FFFFFF"/>
        </w:rPr>
        <w:t xml:space="preserve"> </w:t>
      </w:r>
      <w:r w:rsidR="00564258">
        <w:rPr>
          <w:color w:val="000000" w:themeColor="text1"/>
          <w:shd w:val="clear" w:color="auto" w:fill="FFFFFF"/>
        </w:rPr>
        <w:fldChar w:fldCharType="begin">
          <w:fldData xml:space="preserve">PEVuZE5vdGU+PENpdGU+PEF1dGhvcj5Kb3Zhbm92aWM8L0F1dGhvcj48WWVhcj4yMDE0PC9ZZWFy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</w:fldData>
        </w:fldChar>
      </w:r>
      <w:r w:rsidR="00564258">
        <w:rPr>
          <w:color w:val="000000" w:themeColor="text1"/>
          <w:shd w:val="clear" w:color="auto" w:fill="FFFFFF"/>
        </w:rPr>
        <w:instrText xml:space="preserve"> ADDIN EN.CITE </w:instrText>
      </w:r>
      <w:r w:rsidR="00564258">
        <w:rPr>
          <w:color w:val="000000" w:themeColor="text1"/>
          <w:shd w:val="clear" w:color="auto" w:fill="FFFFFF"/>
        </w:rPr>
        <w:fldChar w:fldCharType="begin">
          <w:fldData xml:space="preserve">PEVuZE5vdGU+PENpdGU+PEF1dGhvcj5Kb3Zhbm92aWM8L0F1dGhvcj48WWVhcj4yMDE0PC9ZZWFy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</w:fldData>
        </w:fldChar>
      </w:r>
      <w:r w:rsidR="00564258">
        <w:rPr>
          <w:color w:val="000000" w:themeColor="text1"/>
          <w:shd w:val="clear" w:color="auto" w:fill="FFFFFF"/>
        </w:rPr>
        <w:instrText xml:space="preserve"> ADDIN EN.CITE.DATA </w:instrText>
      </w:r>
      <w:r w:rsidR="00564258">
        <w:rPr>
          <w:color w:val="000000" w:themeColor="text1"/>
          <w:shd w:val="clear" w:color="auto" w:fill="FFFFFF"/>
        </w:rPr>
      </w:r>
      <w:r w:rsidR="00564258">
        <w:rPr>
          <w:color w:val="000000" w:themeColor="text1"/>
          <w:shd w:val="clear" w:color="auto" w:fill="FFFFFF"/>
        </w:rPr>
        <w:fldChar w:fldCharType="end"/>
      </w:r>
      <w:r w:rsidR="00564258">
        <w:rPr>
          <w:color w:val="000000" w:themeColor="text1"/>
          <w:shd w:val="clear" w:color="auto" w:fill="FFFFFF"/>
        </w:rPr>
      </w:r>
      <w:r w:rsidR="00564258">
        <w:rPr>
          <w:color w:val="000000" w:themeColor="text1"/>
          <w:shd w:val="clear" w:color="auto" w:fill="FFFFFF"/>
        </w:rPr>
        <w:fldChar w:fldCharType="separate"/>
      </w:r>
      <w:r w:rsidR="00564258">
        <w:rPr>
          <w:noProof/>
          <w:color w:val="000000" w:themeColor="text1"/>
          <w:shd w:val="clear" w:color="auto" w:fill="FFFFFF"/>
        </w:rPr>
        <w:t>(Jovanovic et al., 2014)</w:t>
      </w:r>
      <w:r w:rsidR="00564258">
        <w:rPr>
          <w:color w:val="000000" w:themeColor="text1"/>
          <w:shd w:val="clear" w:color="auto" w:fill="FFFFFF"/>
        </w:rPr>
        <w:fldChar w:fldCharType="end"/>
      </w:r>
      <w:r w:rsidR="00820E2B">
        <w:rPr>
          <w:color w:val="000000" w:themeColor="text1"/>
          <w:shd w:val="clear" w:color="auto" w:fill="FFFFFF"/>
        </w:rPr>
        <w:t xml:space="preserve"> and </w:t>
      </w:r>
      <w:r w:rsidR="006D13D3" w:rsidRPr="00ED5308">
        <w:rPr>
          <w:color w:val="000000" w:themeColor="text1"/>
          <w:shd w:val="clear" w:color="auto" w:fill="FFFFFF"/>
        </w:rPr>
        <w:t>adults</w:t>
      </w:r>
      <w:r w:rsidR="00C8722C" w:rsidRPr="00ED5308">
        <w:rPr>
          <w:color w:val="000000" w:themeColor="text1"/>
          <w:shd w:val="clear" w:color="auto" w:fill="FFFFFF"/>
        </w:rPr>
        <w:t xml:space="preserve"> with a history of </w:t>
      </w:r>
      <w:r w:rsidR="006D13D3" w:rsidRPr="00ED5308">
        <w:rPr>
          <w:color w:val="000000" w:themeColor="text1"/>
          <w:shd w:val="clear" w:color="auto" w:fill="FFFFFF"/>
        </w:rPr>
        <w:t xml:space="preserve">a broad range of </w:t>
      </w:r>
      <w:r w:rsidR="00C8722C" w:rsidRPr="00ED5308">
        <w:rPr>
          <w:color w:val="000000" w:themeColor="text1"/>
          <w:shd w:val="clear" w:color="auto" w:fill="FFFFFF"/>
        </w:rPr>
        <w:t>trauma</w:t>
      </w:r>
      <w:r w:rsidR="006D13D3" w:rsidRPr="00ED5308">
        <w:rPr>
          <w:color w:val="000000" w:themeColor="text1"/>
          <w:shd w:val="clear" w:color="auto" w:fill="FFFFFF"/>
        </w:rPr>
        <w:t>s</w:t>
      </w:r>
      <w:r w:rsidR="00C8722C" w:rsidRPr="00ED5308">
        <w:rPr>
          <w:color w:val="000000" w:themeColor="text1"/>
          <w:shd w:val="clear" w:color="auto" w:fill="FFFFFF"/>
        </w:rPr>
        <w:t xml:space="preserve"> </w:t>
      </w:r>
      <w:r w:rsidR="00AA1FBF">
        <w:rPr>
          <w:color w:val="000000" w:themeColor="text1"/>
          <w:shd w:val="clear" w:color="auto" w:fill="FFFFFF"/>
        </w:rPr>
        <w:t>also discriminated cues in a fear learning task</w:t>
      </w:r>
      <w:r w:rsidR="00642A3E">
        <w:rPr>
          <w:color w:val="000000" w:themeColor="text1"/>
          <w:shd w:val="clear" w:color="auto" w:fill="FFFFFF"/>
        </w:rPr>
        <w:t xml:space="preserve"> </w:t>
      </w:r>
      <w:r w:rsidR="00564258">
        <w:rPr>
          <w:color w:val="000000" w:themeColor="text1"/>
        </w:rPr>
        <w:fldChar w:fldCharType="begin">
          <w:fldData xml:space="preserve">PEVuZE5vdGU+PENpdGU+PEF1dGhvcj5Ob3JyaG9sbTwvQXV0aG9yPjxZZWFyPjIwMTE8L1llYXI+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Ob3JyaG9sbTwvQXV0aG9yPjxZZWFyPjIwMTE8L1llYXI+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Norrholm et al., 2011)</w:t>
      </w:r>
      <w:r w:rsidR="00564258">
        <w:rPr>
          <w:color w:val="000000" w:themeColor="text1"/>
        </w:rPr>
        <w:fldChar w:fldCharType="end"/>
      </w:r>
      <w:r w:rsidR="00DB7BE3">
        <w:rPr>
          <w:color w:val="000000" w:themeColor="text1"/>
        </w:rPr>
        <w:t xml:space="preserve">. </w:t>
      </w:r>
      <w:r w:rsidR="00DB7BE3">
        <w:rPr>
          <w:color w:val="000000" w:themeColor="text1"/>
          <w:shd w:val="clear" w:color="auto" w:fill="FFFFFF"/>
        </w:rPr>
        <w:t xml:space="preserve">Post-traumatic stress disorder symptoms were associated with even better discrimination in </w:t>
      </w:r>
      <w:r w:rsidR="00642A3E">
        <w:rPr>
          <w:color w:val="000000" w:themeColor="text1"/>
          <w:shd w:val="clear" w:color="auto" w:fill="FFFFFF"/>
        </w:rPr>
        <w:t xml:space="preserve">female </w:t>
      </w:r>
      <w:r w:rsidR="00DB7BE3">
        <w:rPr>
          <w:color w:val="000000" w:themeColor="text1"/>
          <w:shd w:val="clear" w:color="auto" w:fill="FFFFFF"/>
        </w:rPr>
        <w:t xml:space="preserve">children </w:t>
      </w:r>
      <w:r w:rsidR="00564258">
        <w:rPr>
          <w:color w:val="000000" w:themeColor="text1"/>
          <w:shd w:val="clear" w:color="auto" w:fill="FFFFFF"/>
        </w:rPr>
        <w:fldChar w:fldCharType="begin"/>
      </w:r>
      <w:r w:rsidR="00564258">
        <w:rPr>
          <w:color w:val="000000" w:themeColor="text1"/>
          <w:shd w:val="clear" w:color="auto" w:fill="FFFFFF"/>
        </w:rPr>
        <w:instrText xml:space="preserve"> ADDIN EN.CITE &lt;EndNote&gt;&lt;Cite&gt;&lt;Author&gt;Gamwell&lt;/Author&gt;&lt;Year&gt;2015&lt;/Year&gt;&lt;RecNum&gt;12665&lt;/RecNum&gt;&lt;DisplayText&gt;(Gamwell et al., 2015)&lt;/DisplayText&gt;&lt;record&gt;&lt;rec-number&gt;12665&lt;/rec-number&gt;&lt;foreign-keys&gt;&lt;key app="EN" db-id="pr5s50wajsx2wpefs26x0pz65t2pavtwwstd" timestamp="1584969577"&gt;12665&lt;/key&gt;&lt;/foreign-keys&gt;&lt;ref-type name="Journal Article"&gt;17&lt;/ref-type&gt;&lt;contributors&gt;&lt;authors&gt;&lt;author&gt;Gamwell, K.&lt;/author&gt;&lt;author&gt;Nylocks, M.&lt;/author&gt;&lt;author&gt;Cross, D.&lt;/author&gt;&lt;author&gt;Bradley, B.&lt;/author&gt;&lt;author&gt;Norrholm, S. D.&lt;/author&gt;&lt;author&gt;Jovanovic, T.&lt;/author&gt;&lt;/authors&gt;&lt;/contributors&gt;&lt;auth-address&gt;Department of Psychiatry &amp;amp; Behavioral Sciences, Emory University School of Medicine, Atlanta, GA.&amp;#xD;Mental Health Service, Atlanta VA Medical Center, Atlanta, GA.&amp;#xD;Department of Psychiatry &amp;amp; Behavioral Sciences, Emory University School of Medicine, Atlanta, GA. tjovano@emory.edu.&lt;/auth-address&gt;&lt;titles&gt;&lt;title&gt;Fear conditioned responses and PTSD symptoms in children: Sex differences in fear-related symptoms&lt;/title&gt;&lt;secondary-title&gt;Dev Psychobiol&lt;/secondary-title&gt;&lt;/titles&gt;&lt;periodical&gt;&lt;full-title&gt;Dev Psychobiol&lt;/full-title&gt;&lt;/periodical&gt;&lt;pages&gt;799-808&lt;/pages&gt;&lt;volume&gt;57&lt;/volume&gt;&lt;number&gt;7&lt;/number&gt;&lt;edition&gt;2015/05/27&lt;/edition&gt;&lt;keywords&gt;&lt;keyword&gt;Adolescent&lt;/keyword&gt;&lt;keyword&gt;Child&lt;/keyword&gt;&lt;keyword&gt;Conditioning, Classical/*physiology&lt;/keyword&gt;&lt;keyword&gt;Fear/*physiology&lt;/keyword&gt;&lt;keyword&gt;Female&lt;/keyword&gt;&lt;keyword&gt;Humans&lt;/keyword&gt;&lt;keyword&gt;Male&lt;/keyword&gt;&lt;keyword&gt;Sex Factors&lt;/keyword&gt;&lt;keyword&gt;Stress Disorders, Post-Traumatic/*physiopathology&lt;/keyword&gt;&lt;keyword&gt;conditioning&lt;/keyword&gt;&lt;keyword&gt;sex differences&lt;/keyword&gt;&lt;keyword&gt;stress&lt;/keyword&gt;&lt;/keywords&gt;&lt;dates&gt;&lt;year&gt;2015&lt;/year&gt;&lt;pub-dates&gt;&lt;date&gt;Nov&lt;/date&gt;&lt;/pub-dates&gt;&lt;/dates&gt;&lt;isbn&gt;1098-2302 (Electronic)&amp;#xD;0012-1630 (Linking)&lt;/isbn&gt;&lt;accession-num&gt;26011240&lt;/accession-num&gt;&lt;urls&gt;&lt;related-urls&gt;&lt;url&gt;https://www.ncbi.nlm.nih.gov/pubmed/26011240&lt;/url&gt;&lt;/related-urls&gt;&lt;/urls&gt;&lt;custom2&gt;PMC4757524&lt;/custom2&gt;&lt;electronic-resource-num&gt;10.1002/dev.21313&lt;/electronic-resource-num&gt;&lt;/record&gt;&lt;/Cite&gt;&lt;/EndNote&gt;</w:instrText>
      </w:r>
      <w:r w:rsidR="00564258">
        <w:rPr>
          <w:color w:val="000000" w:themeColor="text1"/>
          <w:shd w:val="clear" w:color="auto" w:fill="FFFFFF"/>
        </w:rPr>
        <w:fldChar w:fldCharType="separate"/>
      </w:r>
      <w:r w:rsidR="00564258">
        <w:rPr>
          <w:noProof/>
          <w:color w:val="000000" w:themeColor="text1"/>
          <w:shd w:val="clear" w:color="auto" w:fill="FFFFFF"/>
        </w:rPr>
        <w:t>(Gamwell et al., 2015)</w:t>
      </w:r>
      <w:r w:rsidR="00564258">
        <w:rPr>
          <w:color w:val="000000" w:themeColor="text1"/>
          <w:shd w:val="clear" w:color="auto" w:fill="FFFFFF"/>
        </w:rPr>
        <w:fldChar w:fldCharType="end"/>
      </w:r>
      <w:r w:rsidR="00A776A3">
        <w:t xml:space="preserve"> </w:t>
      </w:r>
      <w:r w:rsidR="00DB7BE3">
        <w:rPr>
          <w:color w:val="000000" w:themeColor="text1"/>
          <w:shd w:val="clear" w:color="auto" w:fill="FFFFFF"/>
        </w:rPr>
        <w:t xml:space="preserve">and </w:t>
      </w:r>
      <w:r w:rsidR="006D13D3" w:rsidRPr="00ED5308">
        <w:rPr>
          <w:color w:val="000000" w:themeColor="text1"/>
          <w:shd w:val="clear" w:color="auto" w:fill="FFFFFF"/>
        </w:rPr>
        <w:t>resistan</w:t>
      </w:r>
      <w:r w:rsidR="00DB7BE3">
        <w:rPr>
          <w:color w:val="000000" w:themeColor="text1"/>
          <w:shd w:val="clear" w:color="auto" w:fill="FFFFFF"/>
        </w:rPr>
        <w:t>ce</w:t>
      </w:r>
      <w:r w:rsidR="006D13D3" w:rsidRPr="00ED5308">
        <w:rPr>
          <w:color w:val="000000" w:themeColor="text1"/>
          <w:shd w:val="clear" w:color="auto" w:fill="FFFFFF"/>
        </w:rPr>
        <w:t xml:space="preserve"> to updating </w:t>
      </w:r>
      <w:r w:rsidR="00DB7BE3">
        <w:rPr>
          <w:color w:val="000000" w:themeColor="text1"/>
          <w:shd w:val="clear" w:color="auto" w:fill="FFFFFF"/>
        </w:rPr>
        <w:t>in adulthoo</w:t>
      </w:r>
      <w:r w:rsidR="00A776A3">
        <w:rPr>
          <w:color w:val="000000" w:themeColor="text1"/>
          <w:shd w:val="clear" w:color="auto" w:fill="FFFFFF"/>
        </w:rPr>
        <w:t>d</w:t>
      </w:r>
      <w:r w:rsidR="00DB7BE3">
        <w:rPr>
          <w:color w:val="000000" w:themeColor="text1"/>
          <w:shd w:val="clear" w:color="auto" w:fill="FFFFFF"/>
        </w:rPr>
        <w:t xml:space="preserve"> </w:t>
      </w:r>
      <w:r w:rsidR="006D13D3" w:rsidRPr="00ED5308">
        <w:rPr>
          <w:color w:val="000000" w:themeColor="text1"/>
          <w:shd w:val="clear" w:color="auto" w:fill="FFFFFF"/>
        </w:rPr>
        <w:t>(</w:t>
      </w:r>
      <w:proofErr w:type="spellStart"/>
      <w:r w:rsidR="006D13D3" w:rsidRPr="00ED5308">
        <w:rPr>
          <w:color w:val="000000" w:themeColor="text1"/>
          <w:shd w:val="clear" w:color="auto" w:fill="FFFFFF"/>
        </w:rPr>
        <w:t>ie</w:t>
      </w:r>
      <w:proofErr w:type="spellEnd"/>
      <w:r w:rsidR="006D13D3" w:rsidRPr="00ED5308">
        <w:rPr>
          <w:color w:val="000000" w:themeColor="text1"/>
          <w:shd w:val="clear" w:color="auto" w:fill="FFFFFF"/>
        </w:rPr>
        <w:t xml:space="preserve">., </w:t>
      </w:r>
      <w:r w:rsidR="00C8722C" w:rsidRPr="00ED5308">
        <w:rPr>
          <w:color w:val="000000" w:themeColor="text1"/>
          <w:shd w:val="clear" w:color="auto" w:fill="FFFFFF"/>
        </w:rPr>
        <w:t>less amenable to extinction</w:t>
      </w:r>
      <w:r w:rsidR="00AA1FBF">
        <w:rPr>
          <w:color w:val="000000" w:themeColor="text1"/>
          <w:shd w:val="clear" w:color="auto" w:fill="FFFFFF"/>
        </w:rPr>
        <w:t>)</w:t>
      </w:r>
      <w:r w:rsidR="00C8722C" w:rsidRPr="00ED5308">
        <w:rPr>
          <w:color w:val="000000" w:themeColor="text1"/>
          <w:shd w:val="clear" w:color="auto" w:fill="FFFFFF"/>
        </w:rPr>
        <w:t xml:space="preserve"> </w:t>
      </w:r>
      <w:r w:rsidR="00564258">
        <w:rPr>
          <w:color w:val="000000" w:themeColor="text1"/>
        </w:rPr>
        <w:fldChar w:fldCharType="begin"/>
      </w:r>
      <w:r w:rsidR="00564258">
        <w:rPr>
          <w:color w:val="000000" w:themeColor="text1"/>
        </w:rPr>
        <w:instrText xml:space="preserve"> ADDIN EN.CITE &lt;EndNote&gt;&lt;Cite&gt;&lt;Author&gt;Gamwell&lt;/Author&gt;&lt;Year&gt;2015&lt;/Year&gt;&lt;RecNum&gt;12665&lt;/RecNum&gt;&lt;DisplayText&gt;(Gamwell et al., 2015)&lt;/DisplayText&gt;&lt;record&gt;&lt;rec-number&gt;12665&lt;/rec-number&gt;&lt;foreign-keys&gt;&lt;key app="EN" db-id="pr5s50wajsx2wpefs26x0pz65t2pavtwwstd" timestamp="1584969577"&gt;12665&lt;/key&gt;&lt;/foreign-keys&gt;&lt;ref-type name="Journal Article"&gt;17&lt;/ref-type&gt;&lt;contributors&gt;&lt;authors&gt;&lt;author&gt;Gamwell, K.&lt;/author&gt;&lt;author&gt;Nylocks, M.&lt;/author&gt;&lt;author&gt;Cross, D.&lt;/author&gt;&lt;author&gt;Bradley, B.&lt;/author&gt;&lt;author&gt;Norrholm, S. D.&lt;/author&gt;&lt;author&gt;Jovanovic, T.&lt;/author&gt;&lt;/authors&gt;&lt;/contributors&gt;&lt;auth-address&gt;Department of Psychiatry &amp;amp; Behavioral Sciences, Emory University School of Medicine, Atlanta, GA.&amp;#xD;Mental Health Service, Atlanta VA Medical Center, Atlanta, GA.&amp;#xD;Department of Psychiatry &amp;amp; Behavioral Sciences, Emory University School of Medicine, Atlanta, GA. tjovano@emory.edu.&lt;/auth-address&gt;&lt;titles&gt;&lt;title&gt;Fear conditioned responses and PTSD symptoms in children: Sex differences in fear-related symptoms&lt;/title&gt;&lt;secondary-title&gt;Dev Psychobiol&lt;/secondary-title&gt;&lt;/titles&gt;&lt;periodical&gt;&lt;full-title&gt;Dev Psychobiol&lt;/full-title&gt;&lt;/periodical&gt;&lt;pages&gt;799-808&lt;/pages&gt;&lt;volume&gt;57&lt;/volume&gt;&lt;number&gt;7&lt;/number&gt;&lt;edition&gt;2015/05/27&lt;/edition&gt;&lt;keywords&gt;&lt;keyword&gt;Adolescent&lt;/keyword&gt;&lt;keyword&gt;Child&lt;/keyword&gt;&lt;keyword&gt;Conditioning, Classical/*physiology&lt;/keyword&gt;&lt;keyword&gt;Fear/*physiology&lt;/keyword&gt;&lt;keyword&gt;Female&lt;/keyword&gt;&lt;keyword&gt;Humans&lt;/keyword&gt;&lt;keyword&gt;Male&lt;/keyword&gt;&lt;keyword&gt;Sex Factors&lt;/keyword&gt;&lt;keyword&gt;Stress Disorders, Post-Traumatic/*physiopathology&lt;/keyword&gt;&lt;keyword&gt;conditioning&lt;/keyword&gt;&lt;keyword&gt;sex differences&lt;/keyword&gt;&lt;keyword&gt;stress&lt;/keyword&gt;&lt;/keywords&gt;&lt;dates&gt;&lt;year&gt;2015&lt;/year&gt;&lt;pub-dates&gt;&lt;date&gt;Nov&lt;/date&gt;&lt;/pub-dates&gt;&lt;/dates&gt;&lt;isbn&gt;1098-2302 (Electronic)&amp;#xD;0012-1630 (Linking)&lt;/isbn&gt;&lt;accession-num&gt;26011240&lt;/accession-num&gt;&lt;urls&gt;&lt;related-urls&gt;&lt;url&gt;https://www.ncbi.nlm.nih.gov/pubmed/26011240&lt;/url&gt;&lt;/related-urls&gt;&lt;/urls&gt;&lt;custom2&gt;PMC4757524&lt;/custom2&gt;&lt;electronic-resource-num&gt;10.1002/dev.21313&lt;/electronic-resource-num&gt;&lt;/record&gt;&lt;/Cite&gt;&lt;/EndNote&gt;</w:instrText>
      </w:r>
      <w:r w:rsidR="00564258">
        <w:rPr>
          <w:color w:val="000000" w:themeColor="text1"/>
        </w:rPr>
        <w:fldChar w:fldCharType="separate"/>
      </w:r>
      <w:r w:rsidR="00564258">
        <w:rPr>
          <w:noProof/>
          <w:color w:val="000000" w:themeColor="text1"/>
        </w:rPr>
        <w:t>(Gamwell et al., 2015)</w:t>
      </w:r>
      <w:r w:rsidR="00564258">
        <w:rPr>
          <w:color w:val="000000" w:themeColor="text1"/>
        </w:rPr>
        <w:fldChar w:fldCharType="end"/>
      </w:r>
      <w:r w:rsidR="00642A3E">
        <w:rPr>
          <w:color w:val="000000" w:themeColor="text1"/>
        </w:rPr>
        <w:t xml:space="preserve">. </w:t>
      </w:r>
      <w:r w:rsidR="00613498">
        <w:rPr>
          <w:color w:val="000000" w:themeColor="text1"/>
        </w:rPr>
        <w:t>C</w:t>
      </w:r>
      <w:r w:rsidR="00E916BF">
        <w:rPr>
          <w:color w:val="000000" w:themeColor="text1"/>
        </w:rPr>
        <w:t xml:space="preserve">hildren recruited from a </w:t>
      </w:r>
      <w:r w:rsidR="00B10490">
        <w:rPr>
          <w:color w:val="000000" w:themeColor="text1"/>
        </w:rPr>
        <w:t>high-risk</w:t>
      </w:r>
      <w:r w:rsidR="00E916BF">
        <w:rPr>
          <w:color w:val="000000" w:themeColor="text1"/>
        </w:rPr>
        <w:t xml:space="preserve"> sample (due to a range of trauma exposure) showed poor discrimination of fear cues, whereas </w:t>
      </w:r>
      <w:r w:rsidR="00986F8A">
        <w:rPr>
          <w:color w:val="000000" w:themeColor="text1"/>
        </w:rPr>
        <w:t xml:space="preserve">maternal availability </w:t>
      </w:r>
      <w:r w:rsidR="00E916BF">
        <w:rPr>
          <w:color w:val="000000" w:themeColor="text1"/>
        </w:rPr>
        <w:t xml:space="preserve">enhanced </w:t>
      </w:r>
      <w:r w:rsidR="00986F8A">
        <w:rPr>
          <w:color w:val="000000" w:themeColor="text1"/>
        </w:rPr>
        <w:t xml:space="preserve">children’s discrimination </w:t>
      </w:r>
      <w:r w:rsidR="00564258">
        <w:fldChar w:fldCharType="begin">
          <w:fldData xml:space="preserve">PEVuZE5vdGU+PENpdGU+PEF1dGhvcj52YW4gUm9vaWo8L0F1dGhvcj48WWVhcj4yMDE3PC9ZZWFy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</w:fldData>
        </w:fldChar>
      </w:r>
      <w:r w:rsidR="00564258">
        <w:instrText xml:space="preserve"> ADDIN EN.CITE </w:instrText>
      </w:r>
      <w:r w:rsidR="00564258">
        <w:fldChar w:fldCharType="begin">
          <w:fldData xml:space="preserve">PEVuZE5vdGU+PENpdGU+PEF1dGhvcj52YW4gUm9vaWo8L0F1dGhvcj48WWVhcj4yMDE3PC9ZZWFy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</w:fldData>
        </w:fldChar>
      </w:r>
      <w:r w:rsidR="00564258">
        <w:instrText xml:space="preserve"> ADDIN EN.CITE.DATA </w:instrText>
      </w:r>
      <w:r w:rsidR="00564258">
        <w:fldChar w:fldCharType="end"/>
      </w:r>
      <w:r w:rsidR="00564258">
        <w:fldChar w:fldCharType="separate"/>
      </w:r>
      <w:r w:rsidR="00564258">
        <w:rPr>
          <w:noProof/>
        </w:rPr>
        <w:t>(van Rooij et al., 2017)</w:t>
      </w:r>
      <w:r w:rsidR="00564258">
        <w:fldChar w:fldCharType="end"/>
      </w:r>
      <w:r w:rsidR="00986F8A">
        <w:t>.</w:t>
      </w:r>
      <w:r w:rsidR="006D13D3" w:rsidRPr="00ED5308">
        <w:rPr>
          <w:color w:val="000000" w:themeColor="text1"/>
        </w:rPr>
        <w:t xml:space="preserve"> </w:t>
      </w:r>
      <w:r w:rsidR="001F33F2" w:rsidRPr="00ED5308">
        <w:rPr>
          <w:color w:val="000000" w:themeColor="text1"/>
        </w:rPr>
        <w:t>I</w:t>
      </w:r>
      <w:r w:rsidR="006D13D3" w:rsidRPr="00ED5308">
        <w:rPr>
          <w:color w:val="000000" w:themeColor="text1"/>
        </w:rPr>
        <w:t xml:space="preserve">n a sample </w:t>
      </w:r>
      <w:r w:rsidR="001F33F2" w:rsidRPr="00ED5308">
        <w:rPr>
          <w:color w:val="000000" w:themeColor="text1"/>
        </w:rPr>
        <w:t xml:space="preserve">of children and adolescents </w:t>
      </w:r>
      <w:r w:rsidR="00C53B8C">
        <w:rPr>
          <w:color w:val="000000" w:themeColor="text1"/>
        </w:rPr>
        <w:t>ranging in age from</w:t>
      </w:r>
      <w:r w:rsidR="006D13D3" w:rsidRPr="00ED5308">
        <w:rPr>
          <w:color w:val="000000" w:themeColor="text1"/>
        </w:rPr>
        <w:t xml:space="preserve"> 6-18 years</w:t>
      </w:r>
      <w:r w:rsidR="00AA1FBF">
        <w:rPr>
          <w:color w:val="000000" w:themeColor="text1"/>
        </w:rPr>
        <w:t>-</w:t>
      </w:r>
      <w:r w:rsidR="006D13D3" w:rsidRPr="00ED5308">
        <w:rPr>
          <w:color w:val="000000" w:themeColor="text1"/>
        </w:rPr>
        <w:t xml:space="preserve">old, poor fear conditioning was observed </w:t>
      </w:r>
      <w:r w:rsidR="001F33F2" w:rsidRPr="00ED5308">
        <w:rPr>
          <w:color w:val="000000" w:themeColor="text1"/>
        </w:rPr>
        <w:t xml:space="preserve">following </w:t>
      </w:r>
      <w:r w:rsidR="006D13D3" w:rsidRPr="00ED5308">
        <w:rPr>
          <w:color w:val="000000" w:themeColor="text1"/>
        </w:rPr>
        <w:t>a history of physical abuse, sexual abuse, and/or domestic violence</w:t>
      </w:r>
      <w:r w:rsidR="00642A3E">
        <w:rPr>
          <w:color w:val="000000" w:themeColor="text1"/>
        </w:rPr>
        <w:t xml:space="preserve"> </w:t>
      </w:r>
      <w:r w:rsidR="00564258">
        <w:rPr>
          <w:color w:val="000000" w:themeColor="text1"/>
        </w:rPr>
        <w:fldChar w:fldCharType="begin">
          <w:fldData xml:space="preserve">PEVuZE5vdGU+PENpdGU+PEF1dGhvcj5NY0xhdWdobGluPC9BdXRob3I+PFllYXI+MjAxNjwvWWVh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NY0xhdWdobGluPC9BdXRob3I+PFllYXI+MjAxNjwvWWVh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McLaughlin et al., 2016)</w:t>
      </w:r>
      <w:r w:rsidR="00564258">
        <w:rPr>
          <w:color w:val="000000" w:themeColor="text1"/>
        </w:rPr>
        <w:fldChar w:fldCharType="end"/>
      </w:r>
      <w:r w:rsidR="006D13D3" w:rsidRPr="00ED5308">
        <w:rPr>
          <w:color w:val="000000" w:themeColor="text1"/>
        </w:rPr>
        <w:t xml:space="preserve">. </w:t>
      </w:r>
      <w:r w:rsidR="001F33F2" w:rsidRPr="00ED5308">
        <w:rPr>
          <w:color w:val="000000" w:themeColor="text1"/>
        </w:rPr>
        <w:t xml:space="preserve">However, </w:t>
      </w:r>
      <w:r w:rsidR="001F33F2" w:rsidRPr="00ED5308">
        <w:rPr>
          <w:color w:val="000000" w:themeColor="text1"/>
          <w:shd w:val="clear" w:color="auto" w:fill="FFFFFF"/>
        </w:rPr>
        <w:t>4-7 year</w:t>
      </w:r>
      <w:r w:rsidR="00AA1FBF">
        <w:rPr>
          <w:color w:val="000000" w:themeColor="text1"/>
          <w:shd w:val="clear" w:color="auto" w:fill="FFFFFF"/>
        </w:rPr>
        <w:t>-</w:t>
      </w:r>
      <w:r w:rsidR="001F33F2" w:rsidRPr="00ED5308">
        <w:rPr>
          <w:color w:val="000000" w:themeColor="text1"/>
          <w:shd w:val="clear" w:color="auto" w:fill="FFFFFF"/>
        </w:rPr>
        <w:t>old children exposed to violence (i.e., threats in the form of physical abuse, domestic violence, and community</w:t>
      </w:r>
      <w:r w:rsidR="00CF068C">
        <w:rPr>
          <w:color w:val="000000" w:themeColor="text1"/>
          <w:shd w:val="clear" w:color="auto" w:fill="FFFFFF"/>
        </w:rPr>
        <w:t xml:space="preserve"> violence</w:t>
      </w:r>
      <w:r w:rsidR="001F33F2" w:rsidRPr="00ED5308">
        <w:rPr>
          <w:color w:val="000000" w:themeColor="text1"/>
          <w:shd w:val="clear" w:color="auto" w:fill="FFFFFF"/>
        </w:rPr>
        <w:t>) exhibited fear learning, perhaps even better at earlier ages than a low-exposure group</w:t>
      </w:r>
      <w:r w:rsidR="00642A3E">
        <w:rPr>
          <w:color w:val="000000" w:themeColor="text1"/>
          <w:shd w:val="clear" w:color="auto" w:fill="FFFFFF"/>
        </w:rPr>
        <w:t xml:space="preserve"> </w:t>
      </w:r>
      <w:r w:rsidR="00564258">
        <w:rPr>
          <w:color w:val="000000" w:themeColor="text1"/>
        </w:rPr>
        <w:fldChar w:fldCharType="begin"/>
      </w:r>
      <w:r w:rsidR="00564258">
        <w:rPr>
          <w:color w:val="000000" w:themeColor="text1"/>
        </w:rPr>
        <w:instrText xml:space="preserve"> ADDIN EN.CITE &lt;EndNote&gt;&lt;Cite&gt;&lt;Author&gt;Machlin&lt;/Author&gt;&lt;Year&gt;2019&lt;/Year&gt;&lt;RecNum&gt;12668&lt;/RecNum&gt;&lt;DisplayText&gt;(Machlin, Miller, Snyder, McLaughlin, &amp;amp; Sheridan, 2019)&lt;/DisplayText&gt;&lt;record&gt;&lt;rec-number&gt;12668&lt;/rec-number&gt;&lt;foreign-keys&gt;&lt;key app="EN" db-id="pr5s50wajsx2wpefs26x0pz65t2pavtwwstd" timestamp="1584969755"&gt;12668&lt;/key&gt;&lt;/foreign-keys&gt;&lt;ref-type name="Journal Article"&gt;17&lt;/ref-type&gt;&lt;contributors&gt;&lt;authors&gt;&lt;author&gt;Machlin, L.&lt;/author&gt;&lt;author&gt;Miller, A. B.&lt;/author&gt;&lt;author&gt;Snyder, J.&lt;/author&gt;&lt;author&gt;McLaughlin, K. A.&lt;/author&gt;&lt;author&gt;Sheridan, M. A.&lt;/author&gt;&lt;/authors&gt;&lt;/contributors&gt;&lt;auth-address&gt;Department of Psychology and Neuroscience, The University of North Carolina at Chapel Hill, Chapel Hill, NC, United States.&amp;#xD;Cooper Medical School of Rowan University, Camden, NJ, United States.&amp;#xD;Department of Psychology, Harvard University, Cambridge, MA, United States.&lt;/auth-address&gt;&lt;titles&gt;&lt;title&gt;Differential Associations of Deprivation and Threat With Cognitive Control and Fear Conditioning in Early Childhood&lt;/title&gt;&lt;secondary-title&gt;Front Behav Neurosci&lt;/secondary-title&gt;&lt;/titles&gt;&lt;periodical&gt;&lt;full-title&gt;Front Behav Neurosci&lt;/full-title&gt;&lt;/periodical&gt;&lt;pages&gt;80&lt;/pages&gt;&lt;volume&gt;13&lt;/volume&gt;&lt;edition&gt;2019/05/28&lt;/edition&gt;&lt;keywords&gt;&lt;keyword&gt;cognitive control&lt;/keyword&gt;&lt;keyword&gt;deprivation&lt;/keyword&gt;&lt;keyword&gt;fear conditioning&lt;/keyword&gt;&lt;keyword&gt;physiological reactivity&lt;/keyword&gt;&lt;keyword&gt;threat&lt;/keyword&gt;&lt;/keywords&gt;&lt;dates&gt;&lt;year&gt;2019&lt;/year&gt;&lt;/dates&gt;&lt;isbn&gt;1662-5153 (Print)&amp;#xD;1662-5153 (Linking)&lt;/isbn&gt;&lt;accession-num&gt;31133828&lt;/accession-num&gt;&lt;urls&gt;&lt;related-urls&gt;&lt;url&gt;https://www.ncbi.nlm.nih.gov/pubmed/31133828&lt;/url&gt;&lt;/related-urls&gt;&lt;/urls&gt;&lt;custom2&gt;PMC6517554&lt;/custom2&gt;&lt;electronic-resource-num&gt;10.3389/fnbeh.2019.00080&lt;/electronic-resource-num&gt;&lt;/record&gt;&lt;/Cite&gt;&lt;/EndNote&gt;</w:instrText>
      </w:r>
      <w:r w:rsidR="00564258">
        <w:rPr>
          <w:color w:val="000000" w:themeColor="text1"/>
        </w:rPr>
        <w:fldChar w:fldCharType="separate"/>
      </w:r>
      <w:r w:rsidR="00564258">
        <w:rPr>
          <w:noProof/>
          <w:color w:val="000000" w:themeColor="text1"/>
        </w:rPr>
        <w:t>(Machlin, Miller, Snyder, McLaughlin, &amp; Sheridan, 2019)</w:t>
      </w:r>
      <w:r w:rsidR="00564258">
        <w:rPr>
          <w:color w:val="000000" w:themeColor="text1"/>
        </w:rPr>
        <w:fldChar w:fldCharType="end"/>
      </w:r>
      <w:r w:rsidR="001F33F2" w:rsidRPr="00ED5308">
        <w:rPr>
          <w:color w:val="000000" w:themeColor="text1"/>
        </w:rPr>
        <w:t xml:space="preserve">. </w:t>
      </w:r>
      <w:r w:rsidR="00642A3E">
        <w:rPr>
          <w:color w:val="000000" w:themeColor="text1"/>
        </w:rPr>
        <w:t>These authors</w:t>
      </w:r>
      <w:r w:rsidR="006D13D3" w:rsidRPr="00ED5308">
        <w:rPr>
          <w:color w:val="000000" w:themeColor="text1"/>
        </w:rPr>
        <w:t xml:space="preserve"> raise the possibility that early exposure to </w:t>
      </w:r>
      <w:r w:rsidR="001F33F2" w:rsidRPr="00ED5308">
        <w:rPr>
          <w:color w:val="000000" w:themeColor="text1"/>
        </w:rPr>
        <w:t>such threats</w:t>
      </w:r>
      <w:r w:rsidR="006D13D3" w:rsidRPr="00ED5308">
        <w:rPr>
          <w:color w:val="000000" w:themeColor="text1"/>
        </w:rPr>
        <w:t xml:space="preserve"> may </w:t>
      </w:r>
      <w:r w:rsidR="001F33F2" w:rsidRPr="00ED5308">
        <w:rPr>
          <w:color w:val="000000" w:themeColor="text1"/>
        </w:rPr>
        <w:t xml:space="preserve">accelerate fear learning at early ages. </w:t>
      </w:r>
    </w:p>
    <w:p w14:paraId="667A8F1C" w14:textId="26B153EB" w:rsidR="003A4467" w:rsidRDefault="003A251E" w:rsidP="00E10377">
      <w:pPr>
        <w:spacing w:line="480" w:lineRule="auto"/>
        <w:ind w:firstLine="720"/>
        <w:rPr>
          <w:color w:val="000000" w:themeColor="text1"/>
        </w:rPr>
      </w:pPr>
      <w:r w:rsidRPr="00A2674A">
        <w:rPr>
          <w:color w:val="000000" w:themeColor="text1"/>
          <w:highlight w:val="yellow"/>
        </w:rPr>
        <w:t>This</w:t>
      </w:r>
      <w:r w:rsidR="00B12728" w:rsidRPr="00A2674A">
        <w:rPr>
          <w:color w:val="000000" w:themeColor="text1"/>
          <w:highlight w:val="yellow"/>
        </w:rPr>
        <w:t xml:space="preserve"> pattern of </w:t>
      </w:r>
      <w:r w:rsidR="00AA1FBF" w:rsidRPr="00A2674A">
        <w:rPr>
          <w:color w:val="000000" w:themeColor="text1"/>
          <w:highlight w:val="yellow"/>
        </w:rPr>
        <w:t>results</w:t>
      </w:r>
      <w:r w:rsidR="00B12728" w:rsidRPr="00A2674A">
        <w:rPr>
          <w:color w:val="000000" w:themeColor="text1"/>
          <w:highlight w:val="yellow"/>
        </w:rPr>
        <w:t xml:space="preserve"> </w:t>
      </w:r>
      <w:r w:rsidR="005E234C" w:rsidRPr="00A2674A">
        <w:rPr>
          <w:color w:val="000000" w:themeColor="text1"/>
          <w:highlight w:val="yellow"/>
        </w:rPr>
        <w:t>is</w:t>
      </w:r>
      <w:r w:rsidR="00D43006" w:rsidRPr="00A2674A">
        <w:rPr>
          <w:color w:val="000000" w:themeColor="text1"/>
          <w:highlight w:val="yellow"/>
        </w:rPr>
        <w:t xml:space="preserve"> potentially consistent with the notion that </w:t>
      </w:r>
      <w:r w:rsidR="00AA6D28" w:rsidRPr="00A2674A">
        <w:rPr>
          <w:color w:val="000000" w:themeColor="text1"/>
          <w:highlight w:val="yellow"/>
        </w:rPr>
        <w:t>affective schematic structures bias attention and learning in schema-consistent ways. If so, then prediction error learning will be biased (either impaired or facilitated) based on the priors that differ for individuals with a history of early adversity.</w:t>
      </w:r>
      <w:r w:rsidR="00AA6D28">
        <w:rPr>
          <w:color w:val="000000" w:themeColor="text1"/>
        </w:rPr>
        <w:t xml:space="preserve"> </w:t>
      </w:r>
      <w:r w:rsidR="008F0802">
        <w:rPr>
          <w:color w:val="000000" w:themeColor="text1"/>
        </w:rPr>
        <w:t>Through several experiments, Pollak and colleagues have shown that children with a history of physical abuse exhibit attentional biases reflecting environmentally-sculpted priors</w:t>
      </w:r>
      <w:r w:rsidR="002F0257">
        <w:rPr>
          <w:color w:val="000000" w:themeColor="text1"/>
        </w:rPr>
        <w:t>. Namely, physical abuse has been associated with a greater likelihood of attributing anger to emotional faces</w:t>
      </w:r>
      <w:r w:rsidR="00594A51">
        <w:rPr>
          <w:color w:val="000000" w:themeColor="text1"/>
        </w:rPr>
        <w:t xml:space="preserve"> </w:t>
      </w:r>
      <w:r w:rsidR="00564258">
        <w:fldChar w:fldCharType="begin"/>
      </w:r>
      <w:r w:rsidR="00564258">
        <w:instrText xml:space="preserve"> ADDIN EN.CITE &lt;EndNote&gt;&lt;Cite&gt;&lt;Author&gt;Pollak&lt;/Author&gt;&lt;Year&gt;2000&lt;/Year&gt;&lt;RecNum&gt;12670&lt;/RecNum&gt;&lt;DisplayText&gt;(Pollak, Cicchetti, Hornung, &amp;amp; Reed, 2000)&lt;/DisplayText&gt;&lt;record&gt;&lt;rec-number&gt;12670&lt;/rec-number&gt;&lt;foreign-keys&gt;&lt;key app="EN" db-id="pr5s50wajsx2wpefs26x0pz65t2pavtwwstd" timestamp="1584969851"&gt;12670&lt;/key&gt;&lt;/foreign-keys&gt;&lt;ref-type name="Journal Article"&gt;17&lt;/ref-type&gt;&lt;contributors&gt;&lt;authors&gt;&lt;author&gt;Pollak, S. D.&lt;/author&gt;&lt;author&gt;Cicchetti, D.&lt;/author&gt;&lt;author&gt;Hornung, K.&lt;/author&gt;&lt;author&gt;Reed, A.&lt;/author&gt;&lt;/authors&gt;&lt;/contributors&gt;&lt;auth-address&gt;U Wisconsin.&lt;/auth-address&gt;&lt;titles&gt;&lt;title&gt;Recognizing emotion in faces: developmental effects of child abuse and neglect&lt;/title&gt;&lt;secondary-title&gt;Dev Psychol&lt;/secondary-title&gt;&lt;/titles&gt;&lt;periodical&gt;&lt;full-title&gt;Dev Psychol&lt;/full-title&gt;&lt;/periodical&gt;&lt;pages&gt;679-688&lt;/pages&gt;&lt;volume&gt;36&lt;/volume&gt;&lt;number&gt;5&lt;/number&gt;&lt;edition&gt;2000/09/08&lt;/edition&gt;&lt;keywords&gt;&lt;keyword&gt;Attention&lt;/keyword&gt;&lt;keyword&gt;Child Abuse/diagnosis/*psychology&lt;/keyword&gt;&lt;keyword&gt;Child, Preschool&lt;/keyword&gt;&lt;keyword&gt;Discrimination Learning&lt;/keyword&gt;&lt;keyword&gt;*Emotions&lt;/keyword&gt;&lt;keyword&gt;*Facial Expression&lt;/keyword&gt;&lt;keyword&gt;Humans&lt;/keyword&gt;&lt;keyword&gt;Personality Development&lt;/keyword&gt;&lt;keyword&gt;Social Environment&lt;/keyword&gt;&lt;keyword&gt;*Social Perception&lt;/keyword&gt;&lt;/keywords&gt;&lt;dates&gt;&lt;year&gt;2000&lt;/year&gt;&lt;pub-dates&gt;&lt;date&gt;Sep&lt;/date&gt;&lt;/pub-dates&gt;&lt;/dates&gt;&lt;isbn&gt;0012-1649 (Print)&amp;#xD;0012-1649 (Linking)&lt;/isbn&gt;&lt;accession-num&gt;10976606&lt;/accession-num&gt;&lt;urls&gt;&lt;related-urls&gt;&lt;url&gt;https://www.ncbi.nlm.nih.gov/pubmed/10976606&lt;/url&gt;&lt;/related-urls&gt;&lt;/urls&gt;&lt;electronic-resource-num&gt;10.1037/0012-1649.36.5.679&lt;/electronic-resource-num&gt;&lt;/record&gt;&lt;/Cite&gt;&lt;/EndNote&gt;</w:instrText>
      </w:r>
      <w:r w:rsidR="00564258">
        <w:fldChar w:fldCharType="separate"/>
      </w:r>
      <w:r w:rsidR="00564258">
        <w:rPr>
          <w:noProof/>
        </w:rPr>
        <w:t>(Pollak, Cicchetti, Hornung, &amp; Reed, 2000)</w:t>
      </w:r>
      <w:r w:rsidR="00564258">
        <w:fldChar w:fldCharType="end"/>
      </w:r>
      <w:r w:rsidR="002F0257">
        <w:t xml:space="preserve">, </w:t>
      </w:r>
      <w:r w:rsidR="002471C5">
        <w:t xml:space="preserve">requiring </w:t>
      </w:r>
      <w:r w:rsidR="002F0257">
        <w:t xml:space="preserve">less perceptual information to identify angry faces </w:t>
      </w:r>
      <w:r w:rsidR="00564258">
        <w:rPr>
          <w:color w:val="000000" w:themeColor="text1"/>
        </w:rPr>
        <w:fldChar w:fldCharType="begin"/>
      </w:r>
      <w:r w:rsidR="00564258">
        <w:rPr>
          <w:color w:val="000000" w:themeColor="text1"/>
        </w:rPr>
        <w:instrText xml:space="preserve"> ADDIN EN.CITE &lt;EndNote&gt;&lt;Cite&gt;&lt;Author&gt;Pollak&lt;/Author&gt;&lt;Year&gt;2002&lt;/Year&gt;&lt;RecNum&gt;2441&lt;/RecNum&gt;&lt;DisplayText&gt;(Pollak &amp;amp; Sinha, 2002)&lt;/DisplayText&gt;&lt;record&gt;&lt;rec-number&gt;2441&lt;/rec-number&gt;&lt;foreign-keys&gt;&lt;key app="EN" db-id="pr5s50wajsx2wpefs26x0pz65t2pavtwwstd" timestamp="1406858465"&gt;2441&lt;/key&gt;&lt;/foreign-keys&gt;&lt;ref-type name="Journal Article"&gt;17&lt;/ref-type&gt;&lt;contributors&gt;&lt;authors&gt;&lt;author&gt;Pollak, S. D.&lt;/author&gt;&lt;author&gt;Sinha, P.&lt;/author&gt;&lt;/authors&gt;&lt;/contributors&gt;&lt;auth-address&gt;Department of Psychology, University of Wisconsin-Madison, 53706-1696, USA. spollak@wisc.edu&lt;/auth-address&gt;&lt;titles&gt;&lt;title&gt;Effects of early experience on children&amp;apos;s recognition of facial displays of emotion&lt;/title&gt;&lt;secondary-title&gt;Dev Psychol&lt;/secondary-title&gt;&lt;short-title&gt;Effects of early experience on children&amp;apos;s recognition of facial displays of emotion&lt;/short-title&gt;&lt;/titles&gt;&lt;periodical&gt;&lt;full-title&gt;Dev Psychol&lt;/full-title&gt;&lt;/periodical&gt;&lt;pages&gt;784-91&lt;/pages&gt;&lt;volume&gt;38&lt;/volume&gt;&lt;number&gt;5&lt;/number&gt;&lt;keywords&gt;&lt;keyword&gt;Child&lt;/keyword&gt;&lt;keyword&gt;Child Abuse/psychology&lt;/keyword&gt;&lt;keyword&gt;Comparative Study&lt;/keyword&gt;&lt;keyword&gt;Emotions/*physiology&lt;/keyword&gt;&lt;keyword&gt;*Facial Expression&lt;/keyword&gt;&lt;keyword&gt;Female&lt;/keyword&gt;&lt;keyword&gt;Human&lt;/keyword&gt;&lt;keyword&gt;Identification (Psychology)&lt;/keyword&gt;&lt;keyword&gt;*Life Change Events&lt;/keyword&gt;&lt;keyword&gt;Male&lt;/keyword&gt;&lt;keyword&gt;Personality Development&lt;/keyword&gt;&lt;keyword&gt;Recognition (Psychology)/*physiology&lt;/keyword&gt;&lt;keyword&gt;Social Perception&lt;/keyword&gt;&lt;keyword&gt;Support, Non-U.S. Gov&amp;apos;t&lt;/keyword&gt;&lt;keyword&gt;Support, U.S. Gov&amp;apos;t, P.H.S.&lt;/keyword&gt;&lt;/keywords&gt;&lt;dates&gt;&lt;year&gt;2002&lt;/year&gt;&lt;pub-dates&gt;&lt;date&gt;Sep&lt;/date&gt;&lt;/pub-dates&gt;&lt;/dates&gt;&lt;accession-num&gt;12220055&lt;/accession-num&gt;&lt;urls&gt;&lt;related-urls&gt;&lt;url&gt;http://www.ncbi.nlm.nih.gov/entrez/query.fcgi?cmd=Retrieve&amp;amp;db=PubMed&amp;amp;dopt=Citation&amp;amp;list_uids=12220055&lt;/url&gt;&lt;/related-urls&gt;&lt;/urls&gt;&lt;/record&gt;&lt;/Cite&gt;&lt;/EndNote&gt;</w:instrText>
      </w:r>
      <w:r w:rsidR="00564258">
        <w:rPr>
          <w:color w:val="000000" w:themeColor="text1"/>
        </w:rPr>
        <w:fldChar w:fldCharType="separate"/>
      </w:r>
      <w:r w:rsidR="00564258">
        <w:rPr>
          <w:noProof/>
          <w:color w:val="000000" w:themeColor="text1"/>
        </w:rPr>
        <w:t>(Pollak &amp; Sinha, 2002)</w:t>
      </w:r>
      <w:r w:rsidR="00564258">
        <w:rPr>
          <w:color w:val="000000" w:themeColor="text1"/>
        </w:rPr>
        <w:fldChar w:fldCharType="end"/>
      </w:r>
      <w:r w:rsidR="002F0257">
        <w:rPr>
          <w:color w:val="000000" w:themeColor="text1"/>
        </w:rPr>
        <w:t>, greater selective attention for angry faces</w:t>
      </w:r>
      <w:r w:rsidR="00594A51">
        <w:rPr>
          <w:color w:val="000000" w:themeColor="text1"/>
        </w:rPr>
        <w:t xml:space="preserve"> </w:t>
      </w:r>
      <w:r w:rsidR="00564258">
        <w:fldChar w:fldCharType="begin"/>
      </w:r>
      <w:r w:rsidR="00564258">
        <w:instrText xml:space="preserve"> ADDIN EN.CITE &lt;EndNote&gt;&lt;Cite&gt;&lt;Author&gt;Pollak&lt;/Author&gt;&lt;Year&gt;2003&lt;/Year&gt;&lt;RecNum&gt;12671&lt;/RecNum&gt;&lt;DisplayText&gt;(Pollak &amp;amp; Tolley-Schell, 2003)&lt;/DisplayText&gt;&lt;record&gt;&lt;rec-number&gt;12671&lt;/rec-number&gt;&lt;foreign-keys&gt;&lt;key app="EN" db-id="pr5s50wajsx2wpefs26x0pz65t2pavtwwstd" timestamp="1584969999"&gt;12671&lt;/key&gt;&lt;/foreign-keys&gt;&lt;ref-type name="Journal Article"&gt;17&lt;/ref-type&gt;&lt;contributors&gt;&lt;authors&gt;&lt;author&gt;Pollak, S. D.&lt;/author&gt;&lt;author&gt;Tolley-Schell, S. A.&lt;/author&gt;&lt;/authors&gt;&lt;/contributors&gt;&lt;auth-address&gt;Department of Psychology, University of Wisconsin-Madison, 53706-1696, USA. spollak@wisc.edu&lt;/auth-address&gt;&lt;titles&gt;&lt;title&gt;Selective attention to facial emotion in physically abused children&lt;/title&gt;&lt;secondary-title&gt;J Abnorm Psychol&lt;/secondary-title&gt;&lt;/titles&gt;&lt;periodical&gt;&lt;full-title&gt;J Abnorm Psychol&lt;/full-title&gt;&lt;/periodical&gt;&lt;pages&gt;323-38&lt;/pages&gt;&lt;volume&gt;112&lt;/volume&gt;&lt;number&gt;3&lt;/number&gt;&lt;edition&gt;2003/08/29&lt;/edition&gt;&lt;keywords&gt;&lt;keyword&gt;*Affect&lt;/keyword&gt;&lt;keyword&gt;*Attention&lt;/keyword&gt;&lt;keyword&gt;Child&lt;/keyword&gt;&lt;keyword&gt;Child Abuse/*psychology&lt;/keyword&gt;&lt;keyword&gt;Cues&lt;/keyword&gt;&lt;keyword&gt;Environment&lt;/keyword&gt;&lt;keyword&gt;Evoked Potentials, Visual/physiology&lt;/keyword&gt;&lt;keyword&gt;*Facial Expression&lt;/keyword&gt;&lt;keyword&gt;Female&lt;/keyword&gt;&lt;keyword&gt;Humans&lt;/keyword&gt;&lt;keyword&gt;Male&lt;/keyword&gt;&lt;keyword&gt;Psychological Tests&lt;/keyword&gt;&lt;/keywords&gt;&lt;dates&gt;&lt;year&gt;2003&lt;/year&gt;&lt;pub-dates&gt;&lt;date&gt;Aug&lt;/date&gt;&lt;/pub-dates&gt;&lt;/dates&gt;&lt;isbn&gt;0021-843X (Print)&amp;#xD;0021-843X (Linking)&lt;/isbn&gt;&lt;accession-num&gt;12943012&lt;/accession-num&gt;&lt;urls&gt;&lt;related-urls&gt;&lt;url&gt;https://www.ncbi.nlm.nih.gov/pubmed/12943012&lt;/url&gt;&lt;/related-urls&gt;&lt;/urls&gt;&lt;electronic-resource-num&gt;10.1037/0021-843x.112.3.323&lt;/electronic-resource-num&gt;&lt;/record&gt;&lt;/Cite&gt;&lt;/EndNote&gt;</w:instrText>
      </w:r>
      <w:r w:rsidR="00564258">
        <w:fldChar w:fldCharType="separate"/>
      </w:r>
      <w:r w:rsidR="00564258">
        <w:rPr>
          <w:noProof/>
        </w:rPr>
        <w:t>(Pollak &amp; Tolley-Schell, 2003)</w:t>
      </w:r>
      <w:r w:rsidR="00564258">
        <w:fldChar w:fldCharType="end"/>
      </w:r>
      <w:r w:rsidR="002F0257">
        <w:t xml:space="preserve">, and greater attention to angry </w:t>
      </w:r>
      <w:r w:rsidR="002F0257">
        <w:lastRenderedPageBreak/>
        <w:t xml:space="preserve">faces and voices </w:t>
      </w:r>
      <w:r w:rsidR="00564258">
        <w:rPr>
          <w:color w:val="000000" w:themeColor="text1"/>
        </w:rPr>
        <w:fldChar w:fldCharType="begin"/>
      </w:r>
      <w:r w:rsidR="00564258">
        <w:rPr>
          <w:color w:val="000000" w:themeColor="text1"/>
        </w:rPr>
        <w:instrText xml:space="preserve"> ADDIN EN.CITE &lt;EndNote&gt;&lt;Cite&gt;&lt;Author&gt;Shackman&lt;/Author&gt;&lt;Year&gt;2007&lt;/Year&gt;&lt;RecNum&gt;12672&lt;/RecNum&gt;&lt;DisplayText&gt;(Shackman, Shackman, &amp;amp; Pollak, 2007)&lt;/DisplayText&gt;&lt;record&gt;&lt;rec-number&gt;12672&lt;/rec-number&gt;&lt;foreign-keys&gt;&lt;key app="EN" db-id="pr5s50wajsx2wpefs26x0pz65t2pavtwwstd" timestamp="1584970028"&gt;12672&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00564258">
        <w:rPr>
          <w:color w:val="000000" w:themeColor="text1"/>
        </w:rPr>
        <w:fldChar w:fldCharType="separate"/>
      </w:r>
      <w:r w:rsidR="00564258">
        <w:rPr>
          <w:noProof/>
          <w:color w:val="000000" w:themeColor="text1"/>
        </w:rPr>
        <w:t>(Shackman, Shackman, &amp; Pollak, 2007)</w:t>
      </w:r>
      <w:r w:rsidR="00564258">
        <w:rPr>
          <w:color w:val="000000" w:themeColor="text1"/>
        </w:rPr>
        <w:fldChar w:fldCharType="end"/>
      </w:r>
      <w:r w:rsidR="002F0257">
        <w:rPr>
          <w:color w:val="000000" w:themeColor="text1"/>
        </w:rPr>
        <w:t xml:space="preserve">. </w:t>
      </w:r>
      <w:r w:rsidR="00C710E8">
        <w:rPr>
          <w:color w:val="000000" w:themeColor="text1"/>
        </w:rPr>
        <w:t xml:space="preserve">These studies </w:t>
      </w:r>
      <w:r w:rsidR="00C249E0">
        <w:rPr>
          <w:color w:val="000000" w:themeColor="text1"/>
        </w:rPr>
        <w:t xml:space="preserve">from Pollak </w:t>
      </w:r>
      <w:r w:rsidR="0020260E">
        <w:rPr>
          <w:color w:val="000000" w:themeColor="text1"/>
        </w:rPr>
        <w:t>and colleagues</w:t>
      </w:r>
      <w:r w:rsidR="00C249E0">
        <w:rPr>
          <w:color w:val="000000" w:themeColor="text1"/>
        </w:rPr>
        <w:t xml:space="preserve"> </w:t>
      </w:r>
      <w:r w:rsidR="00C710E8">
        <w:rPr>
          <w:color w:val="000000" w:themeColor="text1"/>
        </w:rPr>
        <w:t>highlight an important aspect of experimental design when examining the schematic priors that participants possess; the</w:t>
      </w:r>
      <w:r w:rsidR="00AB317F">
        <w:rPr>
          <w:color w:val="000000" w:themeColor="text1"/>
        </w:rPr>
        <w:t>se</w:t>
      </w:r>
      <w:r w:rsidR="00C710E8">
        <w:rPr>
          <w:color w:val="000000" w:themeColor="text1"/>
        </w:rPr>
        <w:t xml:space="preserve"> </w:t>
      </w:r>
      <w:r w:rsidR="00C710E8" w:rsidRPr="00A2674A">
        <w:rPr>
          <w:color w:val="000000" w:themeColor="text1"/>
          <w:highlight w:val="yellow"/>
        </w:rPr>
        <w:t>studies include multiple affective conditions</w:t>
      </w:r>
      <w:r w:rsidR="00C710E8">
        <w:rPr>
          <w:color w:val="000000" w:themeColor="text1"/>
        </w:rPr>
        <w:t xml:space="preserve">, which allows for the examination of statistical interactions (i.e., </w:t>
      </w:r>
      <w:r w:rsidR="00F42E51">
        <w:rPr>
          <w:color w:val="000000" w:themeColor="text1"/>
        </w:rPr>
        <w:t xml:space="preserve">physically </w:t>
      </w:r>
      <w:r w:rsidR="00C710E8">
        <w:rPr>
          <w:color w:val="000000" w:themeColor="text1"/>
        </w:rPr>
        <w:t xml:space="preserve">abused children were not globally impaired, but instead </w:t>
      </w:r>
      <w:r w:rsidR="00F42E51">
        <w:rPr>
          <w:color w:val="000000" w:themeColor="text1"/>
        </w:rPr>
        <w:t>showed enhanced recognition of angry faces, and diminished recognition of sad faces)</w:t>
      </w:r>
      <w:r w:rsidR="003C7ABA">
        <w:rPr>
          <w:color w:val="000000" w:themeColor="text1"/>
        </w:rPr>
        <w:t>(note also that neglected children did show global impairments, theoretically reflecting their weak priors about facial expressions)</w:t>
      </w:r>
      <w:r w:rsidR="00F42E51">
        <w:rPr>
          <w:color w:val="000000" w:themeColor="text1"/>
        </w:rPr>
        <w:t xml:space="preserve">. The interaction effect </w:t>
      </w:r>
      <w:r w:rsidR="00055A41">
        <w:rPr>
          <w:color w:val="000000" w:themeColor="text1"/>
        </w:rPr>
        <w:t xml:space="preserve">supports the notion that </w:t>
      </w:r>
      <w:r w:rsidR="00822BBE">
        <w:rPr>
          <w:color w:val="000000" w:themeColor="text1"/>
        </w:rPr>
        <w:t>ECA-related schemas generate</w:t>
      </w:r>
      <w:r w:rsidR="00055A41">
        <w:rPr>
          <w:color w:val="000000" w:themeColor="text1"/>
        </w:rPr>
        <w:t xml:space="preserve"> </w:t>
      </w:r>
      <w:r w:rsidR="00822BBE">
        <w:rPr>
          <w:color w:val="000000" w:themeColor="text1"/>
        </w:rPr>
        <w:t xml:space="preserve">specific </w:t>
      </w:r>
      <w:r w:rsidR="00055A41">
        <w:rPr>
          <w:color w:val="000000" w:themeColor="text1"/>
        </w:rPr>
        <w:t xml:space="preserve">predictions </w:t>
      </w:r>
      <w:r w:rsidR="00822BBE">
        <w:rPr>
          <w:color w:val="000000" w:themeColor="text1"/>
        </w:rPr>
        <w:t>about encountered socio-emotional stimuli,</w:t>
      </w:r>
      <w:r w:rsidR="009E171D">
        <w:rPr>
          <w:color w:val="000000" w:themeColor="text1"/>
        </w:rPr>
        <w:t xml:space="preserve"> rather than a global processing deficit. </w:t>
      </w:r>
      <w:proofErr w:type="spellStart"/>
      <w:r w:rsidR="00A82EE7" w:rsidRPr="00A2674A">
        <w:rPr>
          <w:color w:val="000000" w:themeColor="text1"/>
          <w:highlight w:val="yellow"/>
        </w:rPr>
        <w:t>ConditionXGroup</w:t>
      </w:r>
      <w:proofErr w:type="spellEnd"/>
      <w:r w:rsidR="00A82EE7" w:rsidRPr="00A2674A">
        <w:rPr>
          <w:color w:val="000000" w:themeColor="text1"/>
          <w:highlight w:val="yellow"/>
        </w:rPr>
        <w:t xml:space="preserve"> dissociations</w:t>
      </w:r>
      <w:r w:rsidR="00A82EE7">
        <w:rPr>
          <w:color w:val="000000" w:themeColor="text1"/>
        </w:rPr>
        <w:t xml:space="preserve"> should continue to be investigated in future studies </w:t>
      </w:r>
      <w:r w:rsidR="00AF5ADC">
        <w:rPr>
          <w:color w:val="000000" w:themeColor="text1"/>
        </w:rPr>
        <w:t xml:space="preserve">to identify how pre-existing schemas might </w:t>
      </w:r>
      <w:r w:rsidR="007E5DAD">
        <w:rPr>
          <w:color w:val="000000" w:themeColor="text1"/>
        </w:rPr>
        <w:t>generate</w:t>
      </w:r>
      <w:r w:rsidR="00AF5ADC">
        <w:rPr>
          <w:color w:val="000000" w:themeColor="text1"/>
        </w:rPr>
        <w:t xml:space="preserve"> </w:t>
      </w:r>
      <w:r w:rsidR="00FA18D5">
        <w:rPr>
          <w:color w:val="000000" w:themeColor="text1"/>
        </w:rPr>
        <w:t>experience-unique</w:t>
      </w:r>
      <w:r w:rsidR="00AF5ADC">
        <w:rPr>
          <w:color w:val="000000" w:themeColor="text1"/>
        </w:rPr>
        <w:t xml:space="preserve"> predictions.</w:t>
      </w:r>
    </w:p>
    <w:p w14:paraId="1760257A" w14:textId="693EA6CC" w:rsidR="008C1788" w:rsidRDefault="008E3903" w:rsidP="00E10377">
      <w:pPr>
        <w:spacing w:line="480" w:lineRule="auto"/>
        <w:ind w:firstLine="720"/>
      </w:pPr>
      <w:r>
        <w:t xml:space="preserve">Individuals who experience </w:t>
      </w:r>
      <w:r w:rsidRPr="00A2674A">
        <w:rPr>
          <w:highlight w:val="yellow"/>
        </w:rPr>
        <w:t xml:space="preserve">ECAs are at risk for an </w:t>
      </w:r>
      <w:r w:rsidR="00250260" w:rsidRPr="00A2674A">
        <w:rPr>
          <w:highlight w:val="yellow"/>
        </w:rPr>
        <w:t>exaggerated</w:t>
      </w:r>
      <w:r w:rsidRPr="00A2674A">
        <w:rPr>
          <w:highlight w:val="yellow"/>
        </w:rPr>
        <w:t xml:space="preserve"> distrust of others</w:t>
      </w:r>
      <w:r>
        <w:t xml:space="preserve"> </w:t>
      </w:r>
      <w:r w:rsidR="00564258">
        <w:fldChar w:fldCharType="begin"/>
      </w:r>
      <w:r w:rsidR="00564258">
        <w:instrText xml:space="preserve"> ADDIN EN.CITE &lt;EndNote&gt;&lt;Cite&gt;&lt;Author&gt;Holmes&lt;/Author&gt;&lt;Year&gt;2006&lt;/Year&gt;&lt;RecNum&gt;12673&lt;/RecNum&gt;&lt;DisplayText&gt;(Holmes &amp;amp; Lyons-Ruth, 2006)&lt;/DisplayText&gt;&lt;record&gt;&lt;rec-number&gt;12673&lt;/rec-number&gt;&lt;foreign-keys&gt;&lt;key app="EN" db-id="pr5s50wajsx2wpefs26x0pz65t2pavtwwstd" timestamp="1584970051"&gt;12673&lt;/key&gt;&lt;/foreign-keys&gt;&lt;ref-type name="Journal Article"&gt;17&lt;/ref-type&gt;&lt;contributors&gt;&lt;authors&gt;&lt;author&gt;Holmes, B. M.&lt;/author&gt;&lt;author&gt;Lyons-Ruth, K.&lt;/author&gt;&lt;/authors&gt;&lt;/contributors&gt;&lt;auth-address&gt;Heriot-Watt University, Edinburgh, Scotland.&lt;/auth-address&gt;&lt;titles&gt;&lt;title&gt;The Relationship Questionnaire-Clinical Version (Rq-Cv): Introducing a Profoundly-Distrustful Attachment Style&lt;/title&gt;&lt;secondary-title&gt;Infant Ment Health J&lt;/secondary-title&gt;&lt;/titles&gt;&lt;periodical&gt;&lt;full-title&gt;Infant Ment Health J&lt;/full-title&gt;&lt;/periodical&gt;&lt;pages&gt;310-325&lt;/pages&gt;&lt;volume&gt;27&lt;/volume&gt;&lt;number&gt;3&lt;/number&gt;&lt;edition&gt;2007/08/22&lt;/edition&gt;&lt;dates&gt;&lt;year&gt;2006&lt;/year&gt;&lt;pub-dates&gt;&lt;date&gt;May&lt;/date&gt;&lt;/pub-dates&gt;&lt;/dates&gt;&lt;isbn&gt;1097-0355 (Electronic)&amp;#xD;0163-9641 (Linking)&lt;/isbn&gt;&lt;accession-num&gt;17710115&lt;/accession-num&gt;&lt;urls&gt;&lt;related-urls&gt;&lt;url&gt;https://www.ncbi.nlm.nih.gov/pubmed/17710115&lt;/url&gt;&lt;/related-urls&gt;&lt;/urls&gt;&lt;custom2&gt;PMC1945178&lt;/custom2&gt;&lt;electronic-resource-num&gt;10.1002/imhj.20094&lt;/electronic-resource-num&gt;&lt;/record&gt;&lt;/Cite&gt;&lt;/EndNote&gt;</w:instrText>
      </w:r>
      <w:r w:rsidR="00564258">
        <w:fldChar w:fldCharType="separate"/>
      </w:r>
      <w:r w:rsidR="00564258">
        <w:rPr>
          <w:noProof/>
        </w:rPr>
        <w:t>(Holmes &amp; Lyons-Ruth, 2006)</w:t>
      </w:r>
      <w:r w:rsidR="00564258">
        <w:fldChar w:fldCharType="end"/>
      </w:r>
      <w:r>
        <w:t>. Might mPFC-subcortically based schemas be generating predictions of distrust?</w:t>
      </w:r>
      <w:r w:rsidR="001A6C6E">
        <w:t xml:space="preserve"> </w:t>
      </w:r>
      <w:r>
        <w:t>At face value, this weak ‘trust’ schema</w:t>
      </w:r>
      <w:r w:rsidR="00250260">
        <w:t xml:space="preserve"> (trust in other people, the self, and the world)</w:t>
      </w:r>
      <w:r>
        <w:t xml:space="preserve"> could contribute to increased anxiety/depression, decreased regulatory control, and altered decision making under conditions of uncertainty (e</w:t>
      </w:r>
      <w:r w:rsidR="004C43CA">
        <w:t>.</w:t>
      </w:r>
      <w:r>
        <w:t>g</w:t>
      </w:r>
      <w:r w:rsidR="004C43CA">
        <w:t>.,</w:t>
      </w:r>
      <w:r>
        <w:t xml:space="preserve"> risk taking).  </w:t>
      </w:r>
      <w:r w:rsidR="0010305A" w:rsidRPr="00A2674A">
        <w:rPr>
          <w:highlight w:val="yellow"/>
        </w:rPr>
        <w:t>Some authors have described</w:t>
      </w:r>
      <w:r w:rsidR="00147F9F" w:rsidRPr="00A2674A">
        <w:rPr>
          <w:highlight w:val="yellow"/>
        </w:rPr>
        <w:t xml:space="preserve"> r</w:t>
      </w:r>
      <w:r w:rsidR="007B64E8" w:rsidRPr="00A2674A">
        <w:rPr>
          <w:highlight w:val="yellow"/>
        </w:rPr>
        <w:t xml:space="preserve">isk taking as the most proximal behavioral outcome or expression of trust </w:t>
      </w:r>
      <w:r w:rsidR="00581DB3" w:rsidRPr="00A2674A">
        <w:rPr>
          <w:highlight w:val="yellow"/>
        </w:rPr>
        <w:t xml:space="preserve">in the environment </w:t>
      </w:r>
      <w:r w:rsidR="00564258" w:rsidRPr="00A2674A">
        <w:rPr>
          <w:highlight w:val="yellow"/>
        </w:rPr>
        <w:fldChar w:fldCharType="begin"/>
      </w:r>
      <w:r w:rsidR="00564258" w:rsidRPr="00A2674A">
        <w:rPr>
          <w:highlight w:val="yellow"/>
        </w:rPr>
        <w:instrText xml:space="preserve"> ADDIN EN.CITE &lt;EndNote&gt;&lt;Cite&gt;&lt;Author&gt;Colquitt&lt;/Author&gt;&lt;Year&gt;2007&lt;/Year&gt;&lt;RecNum&gt;12674&lt;/RecNum&gt;&lt;DisplayText&gt;(Colquitt, Scott, &amp;amp; LePine, 2007)&lt;/DisplayText&gt;&lt;record&gt;&lt;rec-number&gt;12674&lt;/rec-number&gt;&lt;foreign-keys&gt;&lt;key app="EN" db-id="pr5s50wajsx2wpefs26x0pz65t2pavtwwstd" timestamp="1584970121"&gt;12674&lt;/key&gt;&lt;/foreign-keys&gt;&lt;ref-type name="Journal Article"&gt;17&lt;/ref-type&gt;&lt;contributors&gt;&lt;authors&gt;&lt;author&gt;Colquitt, J. A.&lt;/author&gt;&lt;author&gt;Scott, B. A.&lt;/author&gt;&lt;author&gt;LePine, J. A.&lt;/author&gt;&lt;/authors&gt;&lt;/contributors&gt;&lt;auth-address&gt;Department of Management, Warrington College of Business Administration, University of Florida, Gainesville, FL 32611-7165, USA. colquitt@ufl.edu&lt;/auth-address&gt;&lt;titles&gt;&lt;title&gt;Trust, trustworthiness, and trust propensity: a meta-analytic test of their unique relationships with risk taking and job performance&lt;/title&gt;&lt;secondary-title&gt;J Appl Psychol&lt;/secondary-title&gt;&lt;/titles&gt;&lt;periodical&gt;&lt;full-title&gt;J Appl Psychol&lt;/full-title&gt;&lt;abbr-1&gt;The Journal of applied psychology&lt;/abbr-1&gt;&lt;/periodical&gt;&lt;pages&gt;909-27&lt;/pages&gt;&lt;volume&gt;92&lt;/volume&gt;&lt;number&gt;4&lt;/number&gt;&lt;edition&gt;2007/07/20&lt;/edition&gt;&lt;keywords&gt;&lt;keyword&gt;Humans&lt;/keyword&gt;&lt;keyword&gt;*Interpersonal Relations&lt;/keyword&gt;&lt;keyword&gt;*Risk-Taking&lt;/keyword&gt;&lt;keyword&gt;*Trust&lt;/keyword&gt;&lt;keyword&gt;*Workplace&lt;/keyword&gt;&lt;/keywords&gt;&lt;dates&gt;&lt;year&gt;2007&lt;/year&gt;&lt;pub-dates&gt;&lt;date&gt;Jul&lt;/date&gt;&lt;/pub-dates&gt;&lt;/dates&gt;&lt;isbn&gt;0021-9010 (Print)&amp;#xD;0021-9010 (Linking)&lt;/isbn&gt;&lt;accession-num&gt;17638454&lt;/accession-num&gt;&lt;urls&gt;&lt;related-urls&gt;&lt;url&gt;https://www.ncbi.nlm.nih.gov/pubmed/17638454&lt;/url&gt;&lt;/related-urls&gt;&lt;/urls&gt;&lt;electronic-resource-num&gt;10.1037/0021-9010.92.4.909&lt;/electronic-resource-num&gt;&lt;/record&gt;&lt;/Cite&gt;&lt;/EndNote&gt;</w:instrText>
      </w:r>
      <w:r w:rsidR="00564258" w:rsidRPr="00A2674A">
        <w:rPr>
          <w:highlight w:val="yellow"/>
        </w:rPr>
        <w:fldChar w:fldCharType="separate"/>
      </w:r>
      <w:r w:rsidR="00564258" w:rsidRPr="00A2674A">
        <w:rPr>
          <w:noProof/>
          <w:highlight w:val="yellow"/>
        </w:rPr>
        <w:t>(Colquitt, Scott, &amp; LePine, 2007)</w:t>
      </w:r>
      <w:r w:rsidR="00564258" w:rsidRPr="00A2674A">
        <w:rPr>
          <w:highlight w:val="yellow"/>
        </w:rPr>
        <w:fldChar w:fldCharType="end"/>
      </w:r>
      <w:r w:rsidR="00594A51">
        <w:t>.</w:t>
      </w:r>
      <w:r w:rsidR="007B64E8">
        <w:t xml:space="preserve"> </w:t>
      </w:r>
      <w:r w:rsidR="00250260">
        <w:t xml:space="preserve">Using the </w:t>
      </w:r>
      <w:r w:rsidR="00250260">
        <w:rPr>
          <w:color w:val="000000" w:themeColor="text1"/>
        </w:rPr>
        <w:t xml:space="preserve">Balloon Analogue Risk Taking task </w:t>
      </w:r>
      <w:r w:rsidR="00564258">
        <w:rPr>
          <w:color w:val="000000" w:themeColor="text1"/>
        </w:rPr>
        <w:fldChar w:fldCharType="begin"/>
      </w:r>
      <w:r w:rsidR="00564258">
        <w:rPr>
          <w:color w:val="000000" w:themeColor="text1"/>
        </w:rPr>
        <w:instrText xml:space="preserve"> ADDIN EN.CITE &lt;EndNote&gt;&lt;Cite&gt;&lt;Author&gt;Lejuez&lt;/Author&gt;&lt;Year&gt;2002&lt;/Year&gt;&lt;RecNum&gt;9796&lt;/RecNum&gt;&lt;DisplayText&gt;(Lejuez et al., 2002)&lt;/DisplayText&gt;&lt;record&gt;&lt;rec-number&gt;9796&lt;/rec-number&gt;&lt;foreign-keys&gt;&lt;key app="EN" db-id="pr5s50wajsx2wpefs26x0pz65t2pavtwwstd" timestamp="1455549185"&gt;9796&lt;/key&gt;&lt;/foreign-keys&gt;&lt;ref-type name="Journal Article"&gt;17&lt;/ref-type&gt;&lt;contributors&gt;&lt;authors&gt;&lt;author&gt;Lejuez, CW&lt;/author&gt;&lt;author&gt;Read, JP&lt;/author&gt;&lt;author&gt;Kahler, CW&lt;/author&gt;&lt;author&gt;Richards, JB&lt;/author&gt;&lt;author&gt;Ramsey, SE&lt;/author&gt;&lt;author&gt;Stuart, GL&lt;/author&gt;&lt;author&gt;Strong, DR&lt;/author&gt;&lt;author&gt;Brown, RA&lt;/author&gt;&lt;/authors&gt;&lt;/contributors&gt;&lt;titles&gt;&lt;title&gt;Evaluation of a behavioral measure of risk taking: the Balloon Analogue Risk Task (BART)&lt;/title&gt;&lt;secondary-title&gt;Journal of Experimental Psychology: Applied&lt;/secondary-title&gt;&lt;/titles&gt;&lt;periodical&gt;&lt;full-title&gt;Journal of Experimental Psychology: Applied&lt;/full-title&gt;&lt;/periodical&gt;&lt;pages&gt;75-84&lt;/pages&gt;&lt;volume&gt;8&lt;/volume&gt;&lt;dates&gt;&lt;year&gt;2002&lt;/year&gt;&lt;/dates&gt;&lt;urls&gt;&lt;/urls&gt;&lt;/record&gt;&lt;/Cite&gt;&lt;/EndNote&gt;</w:instrText>
      </w:r>
      <w:r w:rsidR="00564258">
        <w:rPr>
          <w:color w:val="000000" w:themeColor="text1"/>
        </w:rPr>
        <w:fldChar w:fldCharType="separate"/>
      </w:r>
      <w:r w:rsidR="00564258">
        <w:rPr>
          <w:noProof/>
          <w:color w:val="000000" w:themeColor="text1"/>
        </w:rPr>
        <w:t>(Lejuez et al., 2002)</w:t>
      </w:r>
      <w:r w:rsidR="00564258">
        <w:rPr>
          <w:color w:val="000000" w:themeColor="text1"/>
        </w:rPr>
        <w:fldChar w:fldCharType="end"/>
      </w:r>
      <w:r w:rsidR="00250260">
        <w:rPr>
          <w:color w:val="000000" w:themeColor="text1"/>
        </w:rPr>
        <w:t xml:space="preserve">, Loman et al., </w:t>
      </w:r>
      <w:r w:rsidR="00564258">
        <w:rPr>
          <w:color w:val="000000" w:themeColor="text1"/>
        </w:rPr>
        <w:fldChar w:fldCharType="begin"/>
      </w:r>
      <w:r w:rsidR="00564258">
        <w:rPr>
          <w:color w:val="000000" w:themeColor="text1"/>
        </w:rPr>
        <w:instrText xml:space="preserve"> ADDIN EN.CITE &lt;EndNote&gt;&lt;Cite ExcludeAuth="1"&gt;&lt;Author&gt;Loman&lt;/Author&gt;&lt;Year&gt;2014&lt;/Year&gt;&lt;RecNum&gt;9944&lt;/RecNum&gt;&lt;DisplayText&gt;(2014)&lt;/DisplayText&gt;&lt;record&gt;&lt;rec-number&gt;9944&lt;/rec-number&gt;&lt;foreign-keys&gt;&lt;key app="EN" db-id="pr5s50wajsx2wpefs26x0pz65t2pavtwwstd" timestamp="1467032321"&gt;9944&lt;/key&gt;&lt;/foreign-keys&gt;&lt;ref-type name="Journal Article"&gt;17&lt;/ref-type&gt;&lt;contributors&gt;&lt;authors&gt;&lt;author&gt;Loman, M. M.&lt;/author&gt;&lt;author&gt;Johnson, A. E.&lt;/author&gt;&lt;author&gt;Quevedo, K.&lt;/author&gt;&lt;author&gt;Lafavor, T. L.&lt;/author&gt;&lt;author&gt;Gunnar, M. R.&lt;/author&gt;&lt;/authors&gt;&lt;/contributors&gt;&lt;auth-address&gt;Department of Neurology, Medical College of Wisconsin, Milwaukee, WI, USA.&lt;/auth-address&gt;&lt;titles&gt;&lt;title&gt;Risk-taking and sensation-seeking propensity in postinstitutionalized early adolescents&lt;/title&gt;&lt;secondary-title&gt;J Child Psychol Psychiatry&lt;/secondary-title&gt;&lt;alt-title&gt;Journal of child psychology and psychiatry, and allied disciplines&lt;/alt-title&gt;&lt;/titles&gt;&lt;periodical&gt;&lt;full-title&gt;J Child Psychol Psychiatry&lt;/full-title&gt;&lt;/periodical&gt;&lt;pages&gt;1145-52&lt;/pages&gt;&lt;volume&gt;55&lt;/volume&gt;&lt;number&gt;10&lt;/number&gt;&lt;keywords&gt;&lt;keyword&gt;Adolescent&lt;/keyword&gt;&lt;keyword&gt;Adoption/psychology&lt;/keyword&gt;&lt;keyword&gt;Case-Control Studies&lt;/keyword&gt;&lt;keyword&gt;Child, Institutionalized/*psychology&lt;/keyword&gt;&lt;keyword&gt;Conduct Disorder/epidemiology/psychology&lt;/keyword&gt;&lt;keyword&gt;Depression/epidemiology/psychology&lt;/keyword&gt;&lt;keyword&gt;*Exploratory Behavior&lt;/keyword&gt;&lt;keyword&gt;Female&lt;/keyword&gt;&lt;keyword&gt;Foster Home Care/psychology&lt;/keyword&gt;&lt;keyword&gt;Humans&lt;/keyword&gt;&lt;keyword&gt;Male&lt;/keyword&gt;&lt;keyword&gt;Orphanages&lt;/keyword&gt;&lt;keyword&gt;Psychological Tests&lt;/keyword&gt;&lt;keyword&gt;*Risk-Taking&lt;/keyword&gt;&lt;/keywords&gt;&lt;dates&gt;&lt;year&gt;2014&lt;/year&gt;&lt;pub-dates&gt;&lt;date&gt;Oct&lt;/date&gt;&lt;/pub-dates&gt;&lt;/dates&gt;&lt;isbn&gt;1469-7610 (Electronic)&amp;#xD;0021-9630 (Linking)&lt;/isbn&gt;&lt;accession-num&gt;24552550&lt;/accession-num&gt;&lt;urls&gt;&lt;related-urls&gt;&lt;url&gt;http://www.ncbi.nlm.nih.gov/pubmed/24552550&lt;/url&gt;&lt;/related-urls&gt;&lt;/urls&gt;&lt;custom2&gt;4138294&lt;/custom2&gt;&lt;electronic-resource-num&gt;10.1111/jcpp.12208&lt;/electronic-resource-num&gt;&lt;/record&gt;&lt;/Cite&gt;&lt;/EndNote&gt;</w:instrText>
      </w:r>
      <w:r w:rsidR="00564258">
        <w:rPr>
          <w:color w:val="000000" w:themeColor="text1"/>
        </w:rPr>
        <w:fldChar w:fldCharType="separate"/>
      </w:r>
      <w:r w:rsidR="00564258">
        <w:rPr>
          <w:noProof/>
          <w:color w:val="000000" w:themeColor="text1"/>
        </w:rPr>
        <w:t>(2014)</w:t>
      </w:r>
      <w:r w:rsidR="00564258">
        <w:rPr>
          <w:color w:val="000000" w:themeColor="text1"/>
        </w:rPr>
        <w:fldChar w:fldCharType="end"/>
      </w:r>
      <w:r w:rsidR="00250260">
        <w:rPr>
          <w:color w:val="000000" w:themeColor="text1"/>
        </w:rPr>
        <w:t xml:space="preserve"> found that </w:t>
      </w:r>
      <w:r w:rsidR="007B64E8">
        <w:rPr>
          <w:color w:val="000000" w:themeColor="text1"/>
        </w:rPr>
        <w:t xml:space="preserve">both </w:t>
      </w:r>
      <w:r w:rsidR="00250260">
        <w:rPr>
          <w:color w:val="000000" w:themeColor="text1"/>
        </w:rPr>
        <w:t>institutional caregiving and foster caregiving were associated with decreased risk taking; within the post-institutionalized youth</w:t>
      </w:r>
      <w:r w:rsidR="006D4AC5">
        <w:rPr>
          <w:color w:val="000000" w:themeColor="text1"/>
        </w:rPr>
        <w:t>,</w:t>
      </w:r>
      <w:r w:rsidR="00250260">
        <w:rPr>
          <w:color w:val="000000" w:themeColor="text1"/>
        </w:rPr>
        <w:t xml:space="preserve"> decreased risk-taking was associated with greater conduct problems and depression symptoms. </w:t>
      </w:r>
      <w:r w:rsidR="00250260">
        <w:t xml:space="preserve">Herzberg </w:t>
      </w:r>
      <w:r w:rsidR="00564258">
        <w:fldChar w:fldCharType="begin">
          <w:fldData xml:space="preserve">PEVuZE5vdGU+PENpdGUgRXhjbHVkZUF1dGg9IjEiPjxBdXRob3I+SGVyemJlcmc8L0F1dGhvcj48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</w:fldData>
        </w:fldChar>
      </w:r>
      <w:r w:rsidR="00564258">
        <w:instrText xml:space="preserve"> ADDIN EN.CITE </w:instrText>
      </w:r>
      <w:r w:rsidR="00564258">
        <w:fldChar w:fldCharType="begin">
          <w:fldData xml:space="preserve">PEVuZE5vdGU+PENpdGUgRXhjbHVkZUF1dGg9IjEiPjxBdXRob3I+SGVyemJlcmc8L0F1dGhvcj48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</w:fldData>
        </w:fldChar>
      </w:r>
      <w:r w:rsidR="00564258">
        <w:instrText xml:space="preserve"> ADDIN EN.CITE.DATA </w:instrText>
      </w:r>
      <w:r w:rsidR="00564258">
        <w:fldChar w:fldCharType="end"/>
      </w:r>
      <w:r w:rsidR="00564258">
        <w:fldChar w:fldCharType="separate"/>
      </w:r>
      <w:r w:rsidR="00564258">
        <w:rPr>
          <w:noProof/>
        </w:rPr>
        <w:t>(2018)</w:t>
      </w:r>
      <w:r w:rsidR="00564258">
        <w:fldChar w:fldCharType="end"/>
      </w:r>
      <w:r w:rsidR="00594A51">
        <w:t xml:space="preserve"> </w:t>
      </w:r>
      <w:r w:rsidR="00250260">
        <w:t xml:space="preserve">also found that </w:t>
      </w:r>
      <w:r w:rsidR="000B7BA6">
        <w:t xml:space="preserve">adolescents </w:t>
      </w:r>
      <w:r w:rsidR="00250260">
        <w:t>adopt</w:t>
      </w:r>
      <w:r w:rsidR="006509EA">
        <w:t>ed</w:t>
      </w:r>
      <w:r w:rsidR="000B7BA6">
        <w:t xml:space="preserve"> at older ages</w:t>
      </w:r>
      <w:r w:rsidR="00250260">
        <w:t xml:space="preserve"> were less risk taking on this task, </w:t>
      </w:r>
      <w:r w:rsidR="001C4D57">
        <w:t>which</w:t>
      </w:r>
      <w:r w:rsidR="00250260">
        <w:t xml:space="preserve"> was associated with structural differences in mPFC (i.e., anterior cingulate cortex).</w:t>
      </w:r>
      <w:r w:rsidR="004D0DAF">
        <w:t xml:space="preserve"> </w:t>
      </w:r>
      <w:r w:rsidR="00013C66">
        <w:lastRenderedPageBreak/>
        <w:t xml:space="preserve">On this same task, </w:t>
      </w:r>
      <w:proofErr w:type="spellStart"/>
      <w:r w:rsidR="00013C66">
        <w:rPr>
          <w:color w:val="000000" w:themeColor="text1"/>
        </w:rPr>
        <w:t>Kopetz</w:t>
      </w:r>
      <w:proofErr w:type="spellEnd"/>
      <w:r w:rsidR="00013C66">
        <w:rPr>
          <w:color w:val="000000" w:themeColor="text1"/>
        </w:rPr>
        <w:t xml:space="preserve"> et al., </w:t>
      </w:r>
      <w:r w:rsidR="00564258">
        <w:rPr>
          <w:color w:val="000000" w:themeColor="text1"/>
        </w:rPr>
        <w:fldChar w:fldCharType="begin">
          <w:fldData xml:space="preserve">PEVuZE5vdGU+PENpdGUgRXhjbHVkZUF1dGg9IjEiPjxBdXRob3I+S29wZXR6PC9BdXRob3I+PFll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</w:fldData>
        </w:fldChar>
      </w:r>
      <w:r w:rsidR="00564258">
        <w:rPr>
          <w:color w:val="000000" w:themeColor="text1"/>
        </w:rPr>
        <w:instrText xml:space="preserve"> ADDIN EN.CITE </w:instrText>
      </w:r>
      <w:r w:rsidR="00564258">
        <w:rPr>
          <w:color w:val="000000" w:themeColor="text1"/>
        </w:rPr>
        <w:fldChar w:fldCharType="begin">
          <w:fldData xml:space="preserve">PEVuZE5vdGU+PENpdGUgRXhjbHVkZUF1dGg9IjEiPjxBdXRob3I+S29wZXR6PC9BdXRob3I+PFll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2019)</w:t>
      </w:r>
      <w:r w:rsidR="00564258">
        <w:rPr>
          <w:color w:val="000000" w:themeColor="text1"/>
        </w:rPr>
        <w:fldChar w:fldCharType="end"/>
      </w:r>
      <w:r w:rsidR="00013C66">
        <w:rPr>
          <w:color w:val="000000" w:themeColor="text1"/>
        </w:rPr>
        <w:t xml:space="preserve"> again observed decreased risk taking, which was not ameliorated by moving from institutional care to family-based care.  </w:t>
      </w:r>
      <w:r w:rsidR="00893E12" w:rsidRPr="00A2674A">
        <w:rPr>
          <w:color w:val="000000" w:themeColor="text1"/>
          <w:highlight w:val="yellow"/>
        </w:rPr>
        <w:t xml:space="preserve">Humphreys et al., </w:t>
      </w:r>
      <w:r w:rsidR="00564258" w:rsidRPr="00A2674A">
        <w:rPr>
          <w:color w:val="000000" w:themeColor="text1"/>
          <w:highlight w:val="yellow"/>
        </w:rPr>
        <w:fldChar w:fldCharType="begin"/>
      </w:r>
      <w:r w:rsidR="00564258" w:rsidRPr="00A2674A">
        <w:rPr>
          <w:color w:val="000000" w:themeColor="text1"/>
          <w:highlight w:val="yellow"/>
        </w:rPr>
        <w:instrText xml:space="preserve"> ADDIN EN.CITE &lt;EndNote&gt;&lt;Cite ExcludeAuth="1"&gt;&lt;Author&gt;Humphreys&lt;/Author&gt;&lt;Year&gt;2015&lt;/Year&gt;&lt;RecNum&gt;10854&lt;/RecNum&gt;&lt;DisplayText&gt;(2015)&lt;/DisplayText&gt;&lt;record&gt;&lt;rec-number&gt;10854&lt;/rec-number&gt;&lt;foreign-keys&gt;&lt;key app="EN" db-id="pr5s50wajsx2wpefs26x0pz65t2pavtwwstd" timestamp="1496693168"&gt;10854&lt;/key&gt;&lt;/foreign-keys&gt;&lt;ref-type name="Journal Article"&gt;17&lt;/ref-type&gt;&lt;contributors&gt;&lt;authors&gt;&lt;author&gt;Humphreys, K. L.&lt;/author&gt;&lt;author&gt;Lee, S. S.&lt;/author&gt;&lt;author&gt;Telzer, E. H.&lt;/author&gt;&lt;author&gt;Gabard-Durnam, L. J.&lt;/author&gt;&lt;author&gt;Goff, B.&lt;/author&gt;&lt;author&gt;Flannery, J.&lt;/author&gt;&lt;author&gt;Tottenham, N.&lt;/author&gt;&lt;/authors&gt;&lt;/contributors&gt;&lt;auth-address&gt;Department of Psychology, University of California, Los Angeles, CA; Department of Psychiatry and Behavioral Sciences, Tulane University School of Medicine, New Orleans, LA.&lt;/auth-address&gt;&lt;titles&gt;&lt;title&gt;Exploration-exploitation strategy is dependent on early experience&lt;/title&gt;&lt;secondary-title&gt;Dev Psychobiol&lt;/secondary-title&gt;&lt;alt-title&gt;Developmental psychobiology&lt;/alt-title&gt;&lt;/titles&gt;&lt;periodical&gt;&lt;full-title&gt;Dev Psychobiol&lt;/full-title&gt;&lt;/periodical&gt;&lt;alt-periodical&gt;&lt;full-title&gt;Developmental Psychobiology&lt;/full-title&gt;&lt;/alt-periodical&gt;&lt;pages&gt;313-21&lt;/pages&gt;&lt;volume&gt;57&lt;/volume&gt;&lt;number&gt;3&lt;/number&gt;&lt;keywords&gt;&lt;keyword&gt;Adolescent&lt;/keyword&gt;&lt;keyword&gt;Analysis of Variance&lt;/keyword&gt;&lt;keyword&gt;Child&lt;/keyword&gt;&lt;keyword&gt;Child Abuse/*psychology&lt;/keyword&gt;&lt;keyword&gt;Choice Behavior/*physiology&lt;/keyword&gt;&lt;keyword&gt;Decision Making/physiology&lt;/keyword&gt;&lt;keyword&gt;Exploratory Behavior/*physiology&lt;/keyword&gt;&lt;keyword&gt;Female&lt;/keyword&gt;&lt;keyword&gt;Humans&lt;/keyword&gt;&lt;keyword&gt;Longitudinal Studies&lt;/keyword&gt;&lt;keyword&gt;Male&lt;/keyword&gt;&lt;keyword&gt;Task Performance and Analysis&lt;/keyword&gt;&lt;/keywords&gt;&lt;dates&gt;&lt;year&gt;2015&lt;/year&gt;&lt;pub-dates&gt;&lt;date&gt;Apr&lt;/date&gt;&lt;/pub-dates&gt;&lt;/dates&gt;&lt;isbn&gt;1098-2302 (Electronic)&amp;#xD;0012-1630 (Linking)&lt;/isbn&gt;&lt;accession-num&gt;25783033&lt;/accession-num&gt;&lt;urls&gt;&lt;related-urls&gt;&lt;url&gt;http://www.ncbi.nlm.nih.gov/pubmed/25783033&lt;/url&gt;&lt;/related-urls&gt;&lt;/urls&gt;&lt;electronic-resource-num&gt;10.1002/dev.21293&lt;/electronic-resource-num&gt;&lt;/record&gt;&lt;/Cite&gt;&lt;/EndNote&gt;</w:instrText>
      </w:r>
      <w:r w:rsidR="00564258" w:rsidRPr="00A2674A">
        <w:rPr>
          <w:color w:val="000000" w:themeColor="text1"/>
          <w:highlight w:val="yellow"/>
        </w:rPr>
        <w:fldChar w:fldCharType="separate"/>
      </w:r>
      <w:r w:rsidR="00564258" w:rsidRPr="00A2674A">
        <w:rPr>
          <w:noProof/>
          <w:color w:val="000000" w:themeColor="text1"/>
          <w:highlight w:val="yellow"/>
        </w:rPr>
        <w:t>(2015)</w:t>
      </w:r>
      <w:r w:rsidR="00564258" w:rsidRPr="00A2674A">
        <w:rPr>
          <w:color w:val="000000" w:themeColor="text1"/>
          <w:highlight w:val="yellow"/>
        </w:rPr>
        <w:fldChar w:fldCharType="end"/>
      </w:r>
      <w:r w:rsidR="00893E12" w:rsidRPr="00A2674A">
        <w:rPr>
          <w:color w:val="000000" w:themeColor="text1"/>
          <w:highlight w:val="yellow"/>
        </w:rPr>
        <w:t xml:space="preserve"> examined </w:t>
      </w:r>
      <w:r w:rsidR="00E530C0" w:rsidRPr="00A2674A">
        <w:rPr>
          <w:color w:val="000000" w:themeColor="text1"/>
          <w:highlight w:val="yellow"/>
        </w:rPr>
        <w:t>risky</w:t>
      </w:r>
      <w:r w:rsidR="00893E12" w:rsidRPr="00A2674A">
        <w:rPr>
          <w:color w:val="000000" w:themeColor="text1"/>
          <w:highlight w:val="yellow"/>
        </w:rPr>
        <w:t xml:space="preserve"> choices during a modified</w:t>
      </w:r>
      <w:r w:rsidR="00250260" w:rsidRPr="00A2674A">
        <w:rPr>
          <w:color w:val="000000" w:themeColor="text1"/>
          <w:highlight w:val="yellow"/>
        </w:rPr>
        <w:t xml:space="preserve"> version of this task (with </w:t>
      </w:r>
      <w:r w:rsidR="005B4290" w:rsidRPr="00A2674A">
        <w:rPr>
          <w:color w:val="000000" w:themeColor="text1"/>
          <w:highlight w:val="yellow"/>
        </w:rPr>
        <w:t xml:space="preserve">experimental </w:t>
      </w:r>
      <w:r w:rsidR="00250260" w:rsidRPr="00A2674A">
        <w:rPr>
          <w:color w:val="000000" w:themeColor="text1"/>
          <w:highlight w:val="yellow"/>
        </w:rPr>
        <w:t>conditions</w:t>
      </w:r>
      <w:r w:rsidR="0090546B" w:rsidRPr="00A2674A">
        <w:rPr>
          <w:color w:val="000000" w:themeColor="text1"/>
          <w:highlight w:val="yellow"/>
        </w:rPr>
        <w:t xml:space="preserve"> that varied by ‘harshness’</w:t>
      </w:r>
      <w:r w:rsidR="00250260" w:rsidRPr="00A2674A">
        <w:rPr>
          <w:color w:val="000000" w:themeColor="text1"/>
          <w:highlight w:val="yellow"/>
        </w:rPr>
        <w:t>)</w:t>
      </w:r>
      <w:r w:rsidR="00893E12" w:rsidRPr="00A2674A">
        <w:rPr>
          <w:color w:val="000000" w:themeColor="text1"/>
          <w:highlight w:val="yellow"/>
        </w:rPr>
        <w:t>.</w:t>
      </w:r>
      <w:r w:rsidR="00893E12">
        <w:rPr>
          <w:color w:val="000000" w:themeColor="text1"/>
        </w:rPr>
        <w:t xml:space="preserve"> </w:t>
      </w:r>
      <w:r w:rsidR="00506BB5">
        <w:rPr>
          <w:color w:val="000000" w:themeColor="text1"/>
        </w:rPr>
        <w:t xml:space="preserve">Youth with a history of institutional caregiving </w:t>
      </w:r>
      <w:r w:rsidR="00E530C0">
        <w:rPr>
          <w:color w:val="000000" w:themeColor="text1"/>
        </w:rPr>
        <w:t>were less risk taking</w:t>
      </w:r>
      <w:r w:rsidR="00506BB5">
        <w:rPr>
          <w:color w:val="000000" w:themeColor="text1"/>
        </w:rPr>
        <w:t xml:space="preserve"> – that is</w:t>
      </w:r>
      <w:r w:rsidR="00E530C0">
        <w:rPr>
          <w:color w:val="000000" w:themeColor="text1"/>
        </w:rPr>
        <w:t>, they tended to</w:t>
      </w:r>
      <w:r w:rsidR="00506BB5">
        <w:rPr>
          <w:color w:val="000000" w:themeColor="text1"/>
        </w:rPr>
        <w:t xml:space="preserve"> cash in</w:t>
      </w:r>
      <w:r w:rsidR="00E530C0">
        <w:rPr>
          <w:color w:val="000000" w:themeColor="text1"/>
        </w:rPr>
        <w:t xml:space="preserve"> accumulated</w:t>
      </w:r>
      <w:r w:rsidR="00506BB5">
        <w:rPr>
          <w:color w:val="000000" w:themeColor="text1"/>
        </w:rPr>
        <w:t xml:space="preserve"> earnings </w:t>
      </w:r>
      <w:r w:rsidR="00827251">
        <w:rPr>
          <w:color w:val="000000" w:themeColor="text1"/>
        </w:rPr>
        <w:t>earlier</w:t>
      </w:r>
      <w:r w:rsidR="00506BB5">
        <w:rPr>
          <w:color w:val="000000" w:themeColor="text1"/>
        </w:rPr>
        <w:t>, which hindered earnings under ‘</w:t>
      </w:r>
      <w:r w:rsidR="0022211C">
        <w:rPr>
          <w:color w:val="000000" w:themeColor="text1"/>
        </w:rPr>
        <w:t>less harsh</w:t>
      </w:r>
      <w:r w:rsidR="00506BB5">
        <w:rPr>
          <w:color w:val="000000" w:themeColor="text1"/>
        </w:rPr>
        <w:t xml:space="preserve"> conditions (i.e., one that allowed for greater exploration) but benefitted their earnings under ‘harsh’ conditions. </w:t>
      </w:r>
      <w:r w:rsidR="006026CC" w:rsidRPr="008C1788">
        <w:rPr>
          <w:color w:val="000000" w:themeColor="text1"/>
        </w:rPr>
        <w:t>This replicable pattern of decreased risk-taking</w:t>
      </w:r>
      <w:r w:rsidR="00F21C23" w:rsidRPr="008C1788">
        <w:rPr>
          <w:color w:val="000000" w:themeColor="text1"/>
        </w:rPr>
        <w:t xml:space="preserve"> is consistent </w:t>
      </w:r>
      <w:r w:rsidR="00637E16" w:rsidRPr="008C1788">
        <w:rPr>
          <w:color w:val="000000" w:themeColor="text1"/>
        </w:rPr>
        <w:t>with a schema of distrust.</w:t>
      </w:r>
      <w:r w:rsidR="00542F85">
        <w:rPr>
          <w:color w:val="000000" w:themeColor="text1"/>
        </w:rPr>
        <w:t xml:space="preserve"> Indeed, decreased trust behaviors were </w:t>
      </w:r>
      <w:r w:rsidR="000B3D0F">
        <w:rPr>
          <w:color w:val="000000" w:themeColor="text1"/>
        </w:rPr>
        <w:t>again</w:t>
      </w:r>
      <w:r w:rsidR="00A4735A">
        <w:rPr>
          <w:color w:val="000000" w:themeColor="text1"/>
        </w:rPr>
        <w:t xml:space="preserve"> </w:t>
      </w:r>
      <w:r w:rsidR="000B3D0F">
        <w:rPr>
          <w:color w:val="000000" w:themeColor="text1"/>
        </w:rPr>
        <w:t>identified</w:t>
      </w:r>
      <w:r w:rsidR="00542F85">
        <w:rPr>
          <w:color w:val="000000" w:themeColor="text1"/>
        </w:rPr>
        <w:t xml:space="preserve"> in </w:t>
      </w:r>
      <w:r w:rsidR="00D3681F">
        <w:rPr>
          <w:color w:val="000000" w:themeColor="text1"/>
        </w:rPr>
        <w:t xml:space="preserve">a trust game for </w:t>
      </w:r>
      <w:r w:rsidR="00542F85">
        <w:rPr>
          <w:color w:val="000000" w:themeColor="text1"/>
        </w:rPr>
        <w:t>adolescents with a history of institutional caregiving, who ‘shared’ fewer coins with a peer in a trust game and were more likely to quickly adapt their sharing behavior to peers’ defections and reciprocations</w:t>
      </w:r>
      <w:r w:rsidR="00D3681F">
        <w:rPr>
          <w:color w:val="000000" w:themeColor="text1"/>
        </w:rPr>
        <w:t xml:space="preserve"> </w:t>
      </w:r>
      <w:r w:rsidR="00564258">
        <w:rPr>
          <w:color w:val="000000" w:themeColor="text1"/>
        </w:rPr>
        <w:fldChar w:fldCharType="begin"/>
      </w:r>
      <w:r w:rsidR="00564258">
        <w:rPr>
          <w:color w:val="000000" w:themeColor="text1"/>
        </w:rPr>
        <w:instrText xml:space="preserve"> ADDIN EN.CITE &lt;EndNote&gt;&lt;Cite&gt;&lt;Author&gt;Pitula&lt;/Author&gt;&lt;Year&gt;2017&lt;/Year&gt;&lt;RecNum&gt;12728&lt;/RecNum&gt;&lt;DisplayText&gt;(Pitula, Wenner, Gunnar, &amp;amp; Thomas, 2017)&lt;/DisplayText&gt;&lt;record&gt;&lt;rec-number&gt;12728&lt;/rec-number&gt;&lt;foreign-keys&gt;&lt;key app="EN" db-id="pr5s50wajsx2wpefs26x0pz65t2pavtwwstd" timestamp="1585664546"&gt;12728&lt;/key&gt;&lt;/foreign-keys&gt;&lt;ref-type name="Journal Article"&gt;17&lt;/ref-type&gt;&lt;contributors&gt;&lt;authors&gt;&lt;author&gt;Pitula, C. E.&lt;/author&gt;&lt;author&gt;Wenner, J. A.&lt;/author&gt;&lt;author&gt;Gunnar, M. R.&lt;/author&gt;&lt;author&gt;Thomas, K. M.&lt;/author&gt;&lt;/authors&gt;&lt;/contributors&gt;&lt;auth-address&gt;Institute of Child Development, University of Minnesota, USA.&lt;/auth-address&gt;&lt;titles&gt;&lt;title&gt;To trust or not to trust: social decision-making in post-institutionalized, internationally adopted youth&lt;/title&gt;&lt;secondary-title&gt;Dev Sci&lt;/secondary-title&gt;&lt;/titles&gt;&lt;periodical&gt;&lt;full-title&gt;Dev Sci&lt;/full-title&gt;&lt;/periodical&gt;&lt;volume&gt;20&lt;/volume&gt;&lt;number&gt;3&lt;/number&gt;&lt;edition&gt;2016/04/19&lt;/edition&gt;&lt;keywords&gt;&lt;keyword&gt;Adolescent&lt;/keyword&gt;&lt;keyword&gt;Case-Control Studies&lt;/keyword&gt;&lt;keyword&gt;Child&lt;/keyword&gt;&lt;keyword&gt;Child Behavior&lt;/keyword&gt;&lt;keyword&gt;*Child Development&lt;/keyword&gt;&lt;keyword&gt;Child, Adopted/*psychology&lt;/keyword&gt;&lt;keyword&gt;Child, Institutionalized/*psychology&lt;/keyword&gt;&lt;keyword&gt;*Decision Making&lt;/keyword&gt;&lt;keyword&gt;Humans&lt;/keyword&gt;&lt;keyword&gt;Interpersonal Relations&lt;/keyword&gt;&lt;keyword&gt;*Social Behavior&lt;/keyword&gt;&lt;keyword&gt;*Trust&lt;/keyword&gt;&lt;/keywords&gt;&lt;dates&gt;&lt;year&gt;2017&lt;/year&gt;&lt;pub-dates&gt;&lt;date&gt;May&lt;/date&gt;&lt;/pub-dates&gt;&lt;/dates&gt;&lt;isbn&gt;1467-7687 (Electronic)&amp;#xD;1363-755X (Linking)&lt;/isbn&gt;&lt;accession-num&gt;27089448&lt;/accession-num&gt;&lt;urls&gt;&lt;related-urls&gt;&lt;url&gt;https://www.ncbi.nlm.nih.gov/pubmed/27089448&lt;/url&gt;&lt;/related-urls&gt;&lt;/urls&gt;&lt;custom2&gt;PMC5069074&lt;/custom2&gt;&lt;electronic-resource-num&gt;10.1111/desc.12375&lt;/electronic-resource-num&gt;&lt;/record&gt;&lt;/Cite&gt;&lt;/EndNote&gt;</w:instrText>
      </w:r>
      <w:r w:rsidR="00564258">
        <w:rPr>
          <w:color w:val="000000" w:themeColor="text1"/>
        </w:rPr>
        <w:fldChar w:fldCharType="separate"/>
      </w:r>
      <w:r w:rsidR="00564258">
        <w:rPr>
          <w:noProof/>
          <w:color w:val="000000" w:themeColor="text1"/>
        </w:rPr>
        <w:t>(Pitula, Wenner, Gunnar, &amp; Thomas, 2017)</w:t>
      </w:r>
      <w:r w:rsidR="00564258">
        <w:rPr>
          <w:color w:val="000000" w:themeColor="text1"/>
        </w:rPr>
        <w:fldChar w:fldCharType="end"/>
      </w:r>
      <w:r w:rsidR="00542F85">
        <w:rPr>
          <w:color w:val="000000" w:themeColor="text1"/>
        </w:rPr>
        <w:t xml:space="preserve">. The authors speculate </w:t>
      </w:r>
      <w:r w:rsidR="005436A4">
        <w:rPr>
          <w:color w:val="000000" w:themeColor="text1"/>
        </w:rPr>
        <w:t>on the ‘assumptions’ of untrustworthiness that the adolescents with a history of institutional care might have</w:t>
      </w:r>
      <w:r w:rsidR="00EC0E3B">
        <w:rPr>
          <w:color w:val="000000" w:themeColor="text1"/>
        </w:rPr>
        <w:t xml:space="preserve"> had during the game</w:t>
      </w:r>
      <w:r w:rsidR="005436A4">
        <w:rPr>
          <w:color w:val="000000" w:themeColor="text1"/>
        </w:rPr>
        <w:t xml:space="preserve">. </w:t>
      </w:r>
      <w:r w:rsidR="00542F85">
        <w:rPr>
          <w:color w:val="000000" w:themeColor="text1"/>
        </w:rPr>
        <w:t xml:space="preserve"> </w:t>
      </w:r>
      <w:r w:rsidR="008C1788" w:rsidRPr="00A2674A">
        <w:rPr>
          <w:color w:val="000000" w:themeColor="text1"/>
          <w:highlight w:val="yellow"/>
        </w:rPr>
        <w:t xml:space="preserve">When the trust of the environment is called into question, children are more likely to prioritize immediate reinforcement (over delayed) </w:t>
      </w:r>
      <w:r w:rsidR="00564258" w:rsidRPr="00A2674A">
        <w:rPr>
          <w:color w:val="000000" w:themeColor="text1"/>
          <w:highlight w:val="yellow"/>
        </w:rPr>
        <w:fldChar w:fldCharType="begin">
          <w:fldData xml:space="preserve">PEVuZE5vdGU+PENpdGU+PEF1dGhvcj5NYTwvQXV0aG9yPjxZZWFyPjIwMTg8L1llYXI+PFJlY051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</w:fldData>
        </w:fldChar>
      </w:r>
      <w:r w:rsidR="00564258" w:rsidRPr="00A2674A">
        <w:rPr>
          <w:color w:val="000000" w:themeColor="text1"/>
          <w:highlight w:val="yellow"/>
        </w:rPr>
        <w:instrText xml:space="preserve"> ADDIN EN.CITE </w:instrText>
      </w:r>
      <w:r w:rsidR="00564258" w:rsidRPr="00A2674A">
        <w:rPr>
          <w:color w:val="000000" w:themeColor="text1"/>
          <w:highlight w:val="yellow"/>
        </w:rPr>
        <w:fldChar w:fldCharType="begin">
          <w:fldData xml:space="preserve">PEVuZE5vdGU+PENpdGU+PEF1dGhvcj5NYTwvQXV0aG9yPjxZZWFyPjIwMTg8L1llYXI+PFJlY051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</w:fldData>
        </w:fldChar>
      </w:r>
      <w:r w:rsidR="00564258" w:rsidRPr="00A2674A">
        <w:rPr>
          <w:color w:val="000000" w:themeColor="text1"/>
          <w:highlight w:val="yellow"/>
        </w:rPr>
        <w:instrText xml:space="preserve"> ADDIN EN.CITE.DATA </w:instrText>
      </w:r>
      <w:r w:rsidR="00564258" w:rsidRPr="00A2674A">
        <w:rPr>
          <w:color w:val="000000" w:themeColor="text1"/>
          <w:highlight w:val="yellow"/>
        </w:rPr>
      </w:r>
      <w:r w:rsidR="00564258" w:rsidRPr="00A2674A">
        <w:rPr>
          <w:color w:val="000000" w:themeColor="text1"/>
          <w:highlight w:val="yellow"/>
        </w:rPr>
        <w:fldChar w:fldCharType="end"/>
      </w:r>
      <w:r w:rsidR="00564258" w:rsidRPr="00A2674A">
        <w:rPr>
          <w:color w:val="000000" w:themeColor="text1"/>
          <w:highlight w:val="yellow"/>
        </w:rPr>
      </w:r>
      <w:r w:rsidR="00564258" w:rsidRPr="00A2674A">
        <w:rPr>
          <w:color w:val="000000" w:themeColor="text1"/>
          <w:highlight w:val="yellow"/>
        </w:rPr>
        <w:fldChar w:fldCharType="separate"/>
      </w:r>
      <w:r w:rsidR="00564258" w:rsidRPr="00A2674A">
        <w:rPr>
          <w:noProof/>
          <w:color w:val="000000" w:themeColor="text1"/>
          <w:highlight w:val="yellow"/>
        </w:rPr>
        <w:t>(Kidd, Palmeri, &amp; Aslin, 2013; Ma, Chen, Xu, Lee, &amp; Heyman, 2018; Moffett, Flannagan, &amp; Shah, 2020)</w:t>
      </w:r>
      <w:r w:rsidR="00564258" w:rsidRPr="00A2674A">
        <w:rPr>
          <w:color w:val="000000" w:themeColor="text1"/>
          <w:highlight w:val="yellow"/>
        </w:rPr>
        <w:fldChar w:fldCharType="end"/>
      </w:r>
      <w:r w:rsidR="008C1788" w:rsidRPr="008C1788">
        <w:rPr>
          <w:color w:val="000000" w:themeColor="text1"/>
        </w:rPr>
        <w:t xml:space="preserve">. This delayed discounting can contribute to behavior that appears impulsive and poorly controlled </w:t>
      </w:r>
      <w:r w:rsidR="0029215B">
        <w:rPr>
          <w:color w:val="000000" w:themeColor="text1"/>
        </w:rPr>
        <w:t xml:space="preserve">in </w:t>
      </w:r>
      <w:r w:rsidR="006530DE">
        <w:rPr>
          <w:color w:val="000000" w:themeColor="text1"/>
        </w:rPr>
        <w:t>individuals</w:t>
      </w:r>
      <w:r w:rsidR="0029215B">
        <w:rPr>
          <w:color w:val="000000" w:themeColor="text1"/>
        </w:rPr>
        <w:t xml:space="preserve"> exposed to adverse early caregiving </w:t>
      </w:r>
      <w:r w:rsidR="00564258">
        <w:fldChar w:fldCharType="begin">
          <w:fldData xml:space="preserve">PEVuZE5vdGU+PENpdGU+PEF1dGhvcj5Ib3N0aW5hcjwvQXV0aG9yPjxZZWFyPjIwMTI8L1llYXI+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</w:fldData>
        </w:fldChar>
      </w:r>
      <w:r w:rsidR="00564258">
        <w:instrText xml:space="preserve"> ADDIN EN.CITE </w:instrText>
      </w:r>
      <w:r w:rsidR="00564258">
        <w:fldChar w:fldCharType="begin">
          <w:fldData xml:space="preserve">PEVuZE5vdGU+PENpdGU+PEF1dGhvcj5Ib3N0aW5hcjwvQXV0aG9yPjxZZWFyPjIwMTI8L1llYXI+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</w:fldData>
        </w:fldChar>
      </w:r>
      <w:r w:rsidR="00564258">
        <w:instrText xml:space="preserve"> ADDIN EN.CITE.DATA </w:instrText>
      </w:r>
      <w:r w:rsidR="00564258">
        <w:fldChar w:fldCharType="end"/>
      </w:r>
      <w:r w:rsidR="00564258">
        <w:fldChar w:fldCharType="separate"/>
      </w:r>
      <w:r w:rsidR="00564258">
        <w:rPr>
          <w:noProof/>
        </w:rPr>
        <w:t>(e.g., Ellis &amp; Del Giudice, 2014; Hostinar, Stellern, Schaefer, Carlson, &amp; Gunnar, 2012)</w:t>
      </w:r>
      <w:r w:rsidR="00564258">
        <w:fldChar w:fldCharType="end"/>
      </w:r>
      <w:r w:rsidR="009C4E09">
        <w:t xml:space="preserve">. </w:t>
      </w:r>
    </w:p>
    <w:p w14:paraId="0293D3EA" w14:textId="6CA75746" w:rsidR="00323CCC" w:rsidRDefault="00705DAB" w:rsidP="00E10377">
      <w:pPr>
        <w:spacing w:line="480" w:lineRule="auto"/>
        <w:ind w:firstLine="720"/>
        <w:rPr>
          <w:color w:val="000000" w:themeColor="text1"/>
        </w:rPr>
      </w:pPr>
      <w:r>
        <w:t>T</w:t>
      </w:r>
      <w:r w:rsidR="00C543D9">
        <w:t>he</w:t>
      </w:r>
      <w:r w:rsidR="00CE6442">
        <w:t xml:space="preserve"> current framework also generates</w:t>
      </w:r>
      <w:r w:rsidR="00C543D9">
        <w:t xml:space="preserve"> </w:t>
      </w:r>
      <w:r w:rsidR="001748E0">
        <w:t>hypotheses</w:t>
      </w:r>
      <w:r w:rsidR="00C543D9">
        <w:t xml:space="preserve"> </w:t>
      </w:r>
      <w:r w:rsidR="00CE6442">
        <w:t>about</w:t>
      </w:r>
      <w:r w:rsidR="00C543D9">
        <w:t xml:space="preserve"> whether schematic representations in mPFC-subcortical circuitry provide additional</w:t>
      </w:r>
      <w:r w:rsidR="00754B7E">
        <w:t>, more meaning-making</w:t>
      </w:r>
      <w:r w:rsidR="00C543D9">
        <w:t xml:space="preserve"> explanations for the </w:t>
      </w:r>
      <w:r w:rsidR="00DD5F52">
        <w:t>long</w:t>
      </w:r>
      <w:r w:rsidR="00C543D9">
        <w:t>er</w:t>
      </w:r>
      <w:r w:rsidR="00DD5F52">
        <w:t xml:space="preserve"> term emotional/social difficulties</w:t>
      </w:r>
      <w:r w:rsidR="00C543D9">
        <w:t xml:space="preserve"> following ECA exposure </w:t>
      </w:r>
      <w:r w:rsidR="00564258">
        <w:fldChar w:fldCharType="begin">
          <w:fldData xml:space="preserve">PEVuZE5vdGU+PENpdGU+PEF1dGhvcj5WYW5UaWVnaGVtPC9BdXRob3I+PFllYXI+MjAxNzwvWWVh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</w:fldData>
        </w:fldChar>
      </w:r>
      <w:r w:rsidR="00564258">
        <w:instrText xml:space="preserve"> ADDIN EN.CITE </w:instrText>
      </w:r>
      <w:r w:rsidR="00564258">
        <w:fldChar w:fldCharType="begin">
          <w:fldData xml:space="preserve">PEVuZE5vdGU+PENpdGU+PEF1dGhvcj5WYW5UaWVnaGVtPC9BdXRob3I+PFllYXI+MjAxNzwvWWVh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</w:fldData>
        </w:fldChar>
      </w:r>
      <w:r w:rsidR="00564258">
        <w:instrText xml:space="preserve"> ADDIN EN.CITE.DATA </w:instrText>
      </w:r>
      <w:r w:rsidR="00564258">
        <w:fldChar w:fldCharType="end"/>
      </w:r>
      <w:r w:rsidR="00564258">
        <w:fldChar w:fldCharType="separate"/>
      </w:r>
      <w:r w:rsidR="00564258">
        <w:rPr>
          <w:noProof/>
        </w:rPr>
        <w:t>(Hanson, Nacewicz, et al., 2015; Humphreys et al., 2018; Thomason &amp; Marusak, 2017; VanTieghem &amp; Tottenham, 2017)</w:t>
      </w:r>
      <w:r w:rsidR="00564258">
        <w:fldChar w:fldCharType="end"/>
      </w:r>
      <w:r w:rsidR="00D33D63">
        <w:t>.</w:t>
      </w:r>
      <w:r w:rsidR="00E47E59">
        <w:t xml:space="preserve"> The risk for long-term mental health problems are apparent even once the </w:t>
      </w:r>
      <w:r w:rsidR="00E47E59">
        <w:lastRenderedPageBreak/>
        <w:t xml:space="preserve">adverse caregiving environment is </w:t>
      </w:r>
      <w:r w:rsidR="00FA065F">
        <w:t>removed</w:t>
      </w:r>
      <w:r w:rsidR="00E47E59" w:rsidRPr="00C463F4">
        <w:rPr>
          <w:color w:val="000000" w:themeColor="text1"/>
        </w:rPr>
        <w:t xml:space="preserve"> </w:t>
      </w:r>
      <w:r w:rsidR="00564258">
        <w:rPr>
          <w:color w:val="000000" w:themeColor="text1"/>
        </w:rPr>
        <w:fldChar w:fldCharType="begin">
          <w:fldData xml:space="preserve">PEVuZE5vdGU+PENpdGU+PEF1dGhvcj5HdW5uYXI8L0F1dGhvcj48WWVhcj4yMDAxPC9ZZWFyPjxS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==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HdW5uYXI8L0F1dGhvcj48WWVhcj4yMDAxPC9ZZWFyPjxS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==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for a review, see Golm et al., 2020; Gunnar, 2001)</w:t>
      </w:r>
      <w:r w:rsidR="00564258">
        <w:rPr>
          <w:color w:val="000000" w:themeColor="text1"/>
        </w:rPr>
        <w:fldChar w:fldCharType="end"/>
      </w:r>
      <w:r w:rsidR="00E47E59" w:rsidRPr="00C463F4">
        <w:rPr>
          <w:color w:val="000000" w:themeColor="text1"/>
        </w:rPr>
        <w:t xml:space="preserve">. </w:t>
      </w:r>
      <w:r w:rsidR="00EC55E6" w:rsidRPr="00C463F4">
        <w:rPr>
          <w:color w:val="000000" w:themeColor="text1"/>
        </w:rPr>
        <w:t>There is some evidence that the longer</w:t>
      </w:r>
      <w:r w:rsidR="00527F25" w:rsidRPr="00C463F4">
        <w:rPr>
          <w:color w:val="000000" w:themeColor="text1"/>
        </w:rPr>
        <w:t>-</w:t>
      </w:r>
      <w:r w:rsidR="00EC55E6" w:rsidRPr="00C463F4">
        <w:rPr>
          <w:color w:val="000000" w:themeColor="text1"/>
        </w:rPr>
        <w:t xml:space="preserve">term mental health problems following ECAs are mediated by developmental cascades involving subsequent life challenges (e.g., peer relationships, negative life events) </w:t>
      </w:r>
      <w:r w:rsidR="00564258">
        <w:rPr>
          <w:color w:val="000000" w:themeColor="text1"/>
        </w:rPr>
        <w:fldChar w:fldCharType="begin">
          <w:fldData xml:space="preserve">PEVuZE5vdGU+PENpdGU+PEF1dGhvcj5Hb2xtPC9BdXRob3I+PFllYXI+MjAyMDwvWWVhcj48UmVj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Hb2xtPC9BdXRob3I+PFllYXI+MjAyMDwvWWVhcj48UmVj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Golm et al., 2020)</w:t>
      </w:r>
      <w:r w:rsidR="00564258">
        <w:rPr>
          <w:color w:val="000000" w:themeColor="text1"/>
        </w:rPr>
        <w:fldChar w:fldCharType="end"/>
      </w:r>
      <w:r w:rsidR="008C3AAB" w:rsidRPr="00C463F4">
        <w:rPr>
          <w:color w:val="000000" w:themeColor="text1"/>
        </w:rPr>
        <w:t xml:space="preserve">. </w:t>
      </w:r>
      <w:r w:rsidR="00F45489">
        <w:rPr>
          <w:color w:val="000000" w:themeColor="text1"/>
        </w:rPr>
        <w:t>Does t</w:t>
      </w:r>
      <w:r w:rsidR="008C3AAB" w:rsidRPr="00C463F4">
        <w:rPr>
          <w:color w:val="000000" w:themeColor="text1"/>
        </w:rPr>
        <w:t>he likelihood of experiencing these mediating factors vary depending on one’s interpretations and predictions about the world</w:t>
      </w:r>
      <w:r w:rsidR="00F45489">
        <w:rPr>
          <w:color w:val="000000" w:themeColor="text1"/>
        </w:rPr>
        <w:t>?</w:t>
      </w:r>
      <w:r w:rsidR="00EC55E6" w:rsidRPr="00C463F4">
        <w:rPr>
          <w:color w:val="000000" w:themeColor="text1"/>
        </w:rPr>
        <w:t xml:space="preserve"> </w:t>
      </w:r>
      <w:r w:rsidR="00E47E59" w:rsidRPr="00C463F4">
        <w:rPr>
          <w:color w:val="000000" w:themeColor="text1"/>
        </w:rPr>
        <w:t>Which mental health problems might be associated with these affective schemas generated by ECAs  - only attachment</w:t>
      </w:r>
      <w:r w:rsidR="00F929B8">
        <w:rPr>
          <w:color w:val="000000" w:themeColor="text1"/>
        </w:rPr>
        <w:t>-</w:t>
      </w:r>
      <w:r w:rsidR="00E47E59" w:rsidRPr="00C463F4">
        <w:rPr>
          <w:color w:val="000000" w:themeColor="text1"/>
        </w:rPr>
        <w:t>related behaviors? Internalizing problems? Externalizing problems?</w:t>
      </w:r>
      <w:r w:rsidR="003261FB" w:rsidRPr="00C463F4">
        <w:rPr>
          <w:color w:val="000000" w:themeColor="text1"/>
        </w:rPr>
        <w:t xml:space="preserve"> Axis II personality disorders?</w:t>
      </w:r>
      <w:r w:rsidR="009666DD">
        <w:rPr>
          <w:color w:val="000000" w:themeColor="text1"/>
        </w:rPr>
        <w:t xml:space="preserve"> </w:t>
      </w:r>
      <w:r w:rsidR="00323CCC">
        <w:rPr>
          <w:color w:val="000000" w:themeColor="text1"/>
        </w:rPr>
        <w:tab/>
      </w:r>
    </w:p>
    <w:p w14:paraId="43016DFB" w14:textId="3B6B6438" w:rsidR="00663F2B" w:rsidRDefault="009908C6" w:rsidP="00E10377">
      <w:pPr>
        <w:spacing w:line="480" w:lineRule="auto"/>
        <w:ind w:firstLine="720"/>
        <w:rPr>
          <w:color w:val="000000" w:themeColor="text1"/>
        </w:rPr>
      </w:pPr>
      <w:r w:rsidRPr="00355D87">
        <w:rPr>
          <w:color w:val="000000" w:themeColor="text1"/>
        </w:rPr>
        <w:t xml:space="preserve">Finally, there is the question of </w:t>
      </w:r>
      <w:r w:rsidR="00C42409" w:rsidRPr="00355D87">
        <w:rPr>
          <w:color w:val="000000" w:themeColor="text1"/>
        </w:rPr>
        <w:t>neuro</w:t>
      </w:r>
      <w:r w:rsidRPr="00355D87">
        <w:rPr>
          <w:color w:val="000000" w:themeColor="text1"/>
        </w:rPr>
        <w:t>plasticity</w:t>
      </w:r>
      <w:r w:rsidR="00C42409" w:rsidRPr="00355D87">
        <w:rPr>
          <w:color w:val="000000" w:themeColor="text1"/>
        </w:rPr>
        <w:t xml:space="preserve"> and </w:t>
      </w:r>
      <w:r w:rsidR="00E03232" w:rsidRPr="00355D87">
        <w:rPr>
          <w:color w:val="000000" w:themeColor="text1"/>
        </w:rPr>
        <w:t xml:space="preserve">schema </w:t>
      </w:r>
      <w:r w:rsidR="00FA243A" w:rsidRPr="00355D87">
        <w:rPr>
          <w:color w:val="000000" w:themeColor="text1"/>
        </w:rPr>
        <w:t>accommodation</w:t>
      </w:r>
      <w:r w:rsidRPr="00355D87">
        <w:rPr>
          <w:color w:val="000000" w:themeColor="text1"/>
        </w:rPr>
        <w:t xml:space="preserve">. </w:t>
      </w:r>
      <w:r w:rsidR="009666DD" w:rsidRPr="00A2674A">
        <w:rPr>
          <w:color w:val="000000" w:themeColor="text1"/>
          <w:highlight w:val="yellow"/>
        </w:rPr>
        <w:t>First, i</w:t>
      </w:r>
      <w:r w:rsidRPr="00A2674A">
        <w:rPr>
          <w:color w:val="000000" w:themeColor="text1"/>
          <w:highlight w:val="yellow"/>
        </w:rPr>
        <w:t xml:space="preserve">s there </w:t>
      </w:r>
      <w:r w:rsidR="00AD023D" w:rsidRPr="00A2674A">
        <w:rPr>
          <w:color w:val="000000" w:themeColor="text1"/>
          <w:highlight w:val="yellow"/>
        </w:rPr>
        <w:t>a sensitive period for the construction of these mPFC-subcortical based schemas</w:t>
      </w:r>
      <w:r w:rsidR="00AD023D" w:rsidRPr="00355D87">
        <w:rPr>
          <w:color w:val="000000" w:themeColor="text1"/>
        </w:rPr>
        <w:t xml:space="preserve">? There is evidence of sensitive periods for environmental influence on these neural substrates </w:t>
      </w:r>
      <w:r w:rsidR="00564258">
        <w:rPr>
          <w:color w:val="000000" w:themeColor="text1"/>
        </w:rPr>
        <w:fldChar w:fldCharType="begin">
          <w:fldData xml:space="preserve">PEVuZE5vdGU+PENpdGU+PEF1dGhvcj5BbmRlcnNlbjwvQXV0aG9yPjxZZWFyPjIwMDg8L1llYXI+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BbmRlcnNlbjwvQXV0aG9yPjxZZWFyPjIwMDg8L1llYXI+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Andersen et al., 2008; Pechtel, Lyons-Ruth, Anderson, &amp; Teicher, 2014)</w:t>
      </w:r>
      <w:r w:rsidR="00564258">
        <w:rPr>
          <w:color w:val="000000" w:themeColor="text1"/>
        </w:rPr>
        <w:fldChar w:fldCharType="end"/>
      </w:r>
      <w:r w:rsidR="00DD5F52" w:rsidRPr="00355D87">
        <w:rPr>
          <w:color w:val="000000" w:themeColor="text1"/>
        </w:rPr>
        <w:t>.</w:t>
      </w:r>
      <w:r w:rsidR="00AD023D" w:rsidRPr="00355D87">
        <w:rPr>
          <w:color w:val="000000" w:themeColor="text1"/>
        </w:rPr>
        <w:t xml:space="preserve"> Might these data provide </w:t>
      </w:r>
      <w:r w:rsidR="00D131FE" w:rsidRPr="00355D87">
        <w:rPr>
          <w:color w:val="000000" w:themeColor="text1"/>
        </w:rPr>
        <w:t>additional</w:t>
      </w:r>
      <w:r w:rsidR="00AD023D" w:rsidRPr="00355D87">
        <w:rPr>
          <w:color w:val="000000" w:themeColor="text1"/>
        </w:rPr>
        <w:t xml:space="preserve"> guideposts for studies examining moments of plasticity for </w:t>
      </w:r>
      <w:r w:rsidR="00542F85" w:rsidRPr="00355D87">
        <w:rPr>
          <w:color w:val="000000" w:themeColor="text1"/>
        </w:rPr>
        <w:t xml:space="preserve">mPFC-subcortical </w:t>
      </w:r>
      <w:r w:rsidR="00355D87">
        <w:rPr>
          <w:color w:val="000000" w:themeColor="text1"/>
        </w:rPr>
        <w:t>caregiving-related</w:t>
      </w:r>
      <w:r w:rsidR="00AD023D" w:rsidRPr="00355D87">
        <w:rPr>
          <w:color w:val="000000" w:themeColor="text1"/>
        </w:rPr>
        <w:t xml:space="preserve"> schemas</w:t>
      </w:r>
      <w:r w:rsidR="0099153A">
        <w:rPr>
          <w:color w:val="000000" w:themeColor="text1"/>
        </w:rPr>
        <w:t>?</w:t>
      </w:r>
      <w:r w:rsidR="0099153A" w:rsidRPr="00355D87">
        <w:rPr>
          <w:color w:val="000000" w:themeColor="text1"/>
        </w:rPr>
        <w:t xml:space="preserve"> </w:t>
      </w:r>
      <w:r w:rsidR="00AD023D" w:rsidRPr="00A2674A">
        <w:rPr>
          <w:color w:val="000000" w:themeColor="text1"/>
          <w:highlight w:val="yellow"/>
        </w:rPr>
        <w:t>Once these schemas are constructed, can they be accommodated by schema-incongruent information?</w:t>
      </w:r>
      <w:r w:rsidR="00355D87" w:rsidRPr="00A2674A">
        <w:rPr>
          <w:color w:val="000000" w:themeColor="text1"/>
          <w:highlight w:val="yellow"/>
        </w:rPr>
        <w:t xml:space="preserve"> </w:t>
      </w:r>
      <w:r w:rsidR="00D17300" w:rsidRPr="00A2674A">
        <w:rPr>
          <w:color w:val="000000" w:themeColor="text1"/>
          <w:highlight w:val="yellow"/>
        </w:rPr>
        <w:t>If so, h</w:t>
      </w:r>
      <w:r w:rsidR="00355D87" w:rsidRPr="00A2674A">
        <w:rPr>
          <w:color w:val="000000" w:themeColor="text1"/>
          <w:highlight w:val="yellow"/>
        </w:rPr>
        <w:t>ow many presentations of incongruent information or how potent does the new information need to be for accommodation?</w:t>
      </w:r>
      <w:r w:rsidR="00AD023D" w:rsidRPr="00355D87">
        <w:rPr>
          <w:color w:val="000000" w:themeColor="text1"/>
        </w:rPr>
        <w:t xml:space="preserve"> </w:t>
      </w:r>
      <w:r w:rsidR="00D131FE" w:rsidRPr="00355D87">
        <w:rPr>
          <w:color w:val="000000" w:themeColor="text1"/>
        </w:rPr>
        <w:t xml:space="preserve">This question has significant implications for interventions targeting mental health problems following ECA exposure. </w:t>
      </w:r>
      <w:r w:rsidR="00C3517E">
        <w:rPr>
          <w:color w:val="000000" w:themeColor="text1"/>
        </w:rPr>
        <w:t xml:space="preserve">High quality </w:t>
      </w:r>
      <w:r w:rsidR="001C22AD">
        <w:rPr>
          <w:color w:val="000000" w:themeColor="text1"/>
        </w:rPr>
        <w:t>family</w:t>
      </w:r>
      <w:r w:rsidR="00C3517E">
        <w:rPr>
          <w:color w:val="000000" w:themeColor="text1"/>
        </w:rPr>
        <w:t xml:space="preserve"> </w:t>
      </w:r>
      <w:r w:rsidR="00892CFD">
        <w:rPr>
          <w:color w:val="000000" w:themeColor="text1"/>
        </w:rPr>
        <w:t>experiences are</w:t>
      </w:r>
      <w:r w:rsidR="007A50B9" w:rsidRPr="00355D87">
        <w:rPr>
          <w:color w:val="000000" w:themeColor="text1"/>
        </w:rPr>
        <w:t xml:space="preserve"> important for socio-emotional development</w:t>
      </w:r>
      <w:r w:rsidR="00773A9C" w:rsidRPr="00355D87">
        <w:rPr>
          <w:color w:val="000000" w:themeColor="text1"/>
        </w:rPr>
        <w:t xml:space="preserve"> of all children</w:t>
      </w:r>
      <w:r w:rsidR="007A50B9" w:rsidRPr="00355D87">
        <w:rPr>
          <w:color w:val="000000" w:themeColor="text1"/>
        </w:rPr>
        <w:t xml:space="preserve">, but it may be especially important </w:t>
      </w:r>
      <w:r w:rsidR="006F3752">
        <w:rPr>
          <w:color w:val="000000" w:themeColor="text1"/>
        </w:rPr>
        <w:t>for children with a history of</w:t>
      </w:r>
      <w:r w:rsidR="007A50B9" w:rsidRPr="00355D87">
        <w:rPr>
          <w:color w:val="000000" w:themeColor="text1"/>
        </w:rPr>
        <w:t xml:space="preserve"> ECA exposure </w:t>
      </w:r>
      <w:r w:rsidR="00564258">
        <w:rPr>
          <w:color w:val="000000" w:themeColor="text1"/>
        </w:rPr>
        <w:fldChar w:fldCharType="begin">
          <w:fldData xml:space="preserve">PEVuZE5vdGU+PENpdGU+PEF1dGhvcj5WYW50aWVnaGVtPC9BdXRob3I+PFllYXI+MjAxNzwvWWVh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=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WYW50aWVnaGVtPC9BdXRob3I+PFllYXI+MjAxNzwvWWVh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=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e.g., Callaghan, Gee, et al., 2019; DePasquale, Raby, Hoye, &amp; Dozier, 2018; Koss, Lawler, &amp; Gunnar, 2019; Vantieghem et al., 2017)</w:t>
      </w:r>
      <w:r w:rsidR="00564258">
        <w:rPr>
          <w:color w:val="000000" w:themeColor="text1"/>
        </w:rPr>
        <w:fldChar w:fldCharType="end"/>
      </w:r>
      <w:r w:rsidR="00011641">
        <w:rPr>
          <w:color w:val="000000" w:themeColor="text1"/>
        </w:rPr>
        <w:t>, and a</w:t>
      </w:r>
      <w:r w:rsidR="00D27960" w:rsidRPr="00355D87">
        <w:rPr>
          <w:color w:val="000000" w:themeColor="text1"/>
        </w:rPr>
        <w:t xml:space="preserve">doptive and foster parent support groups often </w:t>
      </w:r>
      <w:r w:rsidR="00D90067" w:rsidRPr="00355D87">
        <w:rPr>
          <w:color w:val="000000" w:themeColor="text1"/>
        </w:rPr>
        <w:t>discuss</w:t>
      </w:r>
      <w:r w:rsidR="00D27960" w:rsidRPr="00355D87">
        <w:rPr>
          <w:color w:val="000000" w:themeColor="text1"/>
        </w:rPr>
        <w:t xml:space="preserve"> the notion of needing to parent their children </w:t>
      </w:r>
      <w:r w:rsidR="000F712F">
        <w:rPr>
          <w:color w:val="000000" w:themeColor="text1"/>
        </w:rPr>
        <w:t>“</w:t>
      </w:r>
      <w:r w:rsidR="00D27960" w:rsidRPr="00355D87">
        <w:rPr>
          <w:color w:val="000000" w:themeColor="text1"/>
        </w:rPr>
        <w:t>differently</w:t>
      </w:r>
      <w:r w:rsidR="00011641">
        <w:rPr>
          <w:color w:val="000000" w:themeColor="text1"/>
        </w:rPr>
        <w:t>.</w:t>
      </w:r>
      <w:r w:rsidR="00D27960" w:rsidRPr="00355D87">
        <w:rPr>
          <w:color w:val="000000" w:themeColor="text1"/>
        </w:rPr>
        <w:t xml:space="preserve">” </w:t>
      </w:r>
      <w:r w:rsidR="00D27960" w:rsidRPr="00A2674A">
        <w:rPr>
          <w:color w:val="000000" w:themeColor="text1"/>
          <w:highlight w:val="yellow"/>
          <w:shd w:val="clear" w:color="auto" w:fill="FFFFFF"/>
        </w:rPr>
        <w:t xml:space="preserve">Sattler and Font </w:t>
      </w:r>
      <w:r w:rsidR="00564258" w:rsidRPr="00A2674A">
        <w:rPr>
          <w:color w:val="000000" w:themeColor="text1"/>
          <w:highlight w:val="yellow"/>
        </w:rPr>
        <w:fldChar w:fldCharType="begin">
          <w:fldData xml:space="preserve">PEVuZE5vdGU+PENpdGUgRXhjbHVkZUF1dGg9IjEiPjxBdXRob3I+U2F0dGxlcjwvQXV0aG9yPjxZ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</w:fldData>
        </w:fldChar>
      </w:r>
      <w:r w:rsidR="00564258" w:rsidRPr="00A2674A">
        <w:rPr>
          <w:color w:val="000000" w:themeColor="text1"/>
          <w:highlight w:val="yellow"/>
        </w:rPr>
        <w:instrText xml:space="preserve"> ADDIN EN.CITE </w:instrText>
      </w:r>
      <w:r w:rsidR="00564258" w:rsidRPr="00A2674A">
        <w:rPr>
          <w:color w:val="000000" w:themeColor="text1"/>
          <w:highlight w:val="yellow"/>
        </w:rPr>
        <w:fldChar w:fldCharType="begin">
          <w:fldData xml:space="preserve">PEVuZE5vdGU+PENpdGUgRXhjbHVkZUF1dGg9IjEiPjxBdXRob3I+U2F0dGxlcjwvQXV0aG9yPjxZ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</w:fldData>
        </w:fldChar>
      </w:r>
      <w:r w:rsidR="00564258" w:rsidRPr="00A2674A">
        <w:rPr>
          <w:color w:val="000000" w:themeColor="text1"/>
          <w:highlight w:val="yellow"/>
        </w:rPr>
        <w:instrText xml:space="preserve"> ADDIN EN.CITE.DATA </w:instrText>
      </w:r>
      <w:r w:rsidR="00564258" w:rsidRPr="00A2674A">
        <w:rPr>
          <w:color w:val="000000" w:themeColor="text1"/>
          <w:highlight w:val="yellow"/>
        </w:rPr>
      </w:r>
      <w:r w:rsidR="00564258" w:rsidRPr="00A2674A">
        <w:rPr>
          <w:color w:val="000000" w:themeColor="text1"/>
          <w:highlight w:val="yellow"/>
        </w:rPr>
        <w:fldChar w:fldCharType="end"/>
      </w:r>
      <w:r w:rsidR="00564258" w:rsidRPr="00A2674A">
        <w:rPr>
          <w:color w:val="000000" w:themeColor="text1"/>
          <w:highlight w:val="yellow"/>
        </w:rPr>
      </w:r>
      <w:r w:rsidR="00564258" w:rsidRPr="00A2674A">
        <w:rPr>
          <w:color w:val="000000" w:themeColor="text1"/>
          <w:highlight w:val="yellow"/>
        </w:rPr>
        <w:fldChar w:fldCharType="separate"/>
      </w:r>
      <w:r w:rsidR="00564258" w:rsidRPr="00A2674A">
        <w:rPr>
          <w:noProof/>
          <w:color w:val="000000" w:themeColor="text1"/>
          <w:highlight w:val="yellow"/>
        </w:rPr>
        <w:t>(2018)</w:t>
      </w:r>
      <w:r w:rsidR="00564258" w:rsidRPr="00A2674A">
        <w:rPr>
          <w:color w:val="000000" w:themeColor="text1"/>
          <w:highlight w:val="yellow"/>
        </w:rPr>
        <w:fldChar w:fldCharType="end"/>
      </w:r>
      <w:r w:rsidR="00D27960" w:rsidRPr="00A2674A">
        <w:rPr>
          <w:color w:val="000000" w:themeColor="text1"/>
          <w:highlight w:val="yellow"/>
        </w:rPr>
        <w:t xml:space="preserve"> show</w:t>
      </w:r>
      <w:r w:rsidR="008E16CA" w:rsidRPr="00A2674A">
        <w:rPr>
          <w:color w:val="000000" w:themeColor="text1"/>
          <w:highlight w:val="yellow"/>
        </w:rPr>
        <w:t>ed</w:t>
      </w:r>
      <w:r w:rsidR="00D27960" w:rsidRPr="00A2674A">
        <w:rPr>
          <w:color w:val="000000" w:themeColor="text1"/>
          <w:highlight w:val="yellow"/>
        </w:rPr>
        <w:t xml:space="preserve"> that a</w:t>
      </w:r>
      <w:r w:rsidR="00D27960" w:rsidRPr="00A2674A">
        <w:rPr>
          <w:color w:val="000000" w:themeColor="text1"/>
          <w:highlight w:val="yellow"/>
          <w:shd w:val="clear" w:color="auto" w:fill="FFFFFF"/>
        </w:rPr>
        <w:t xml:space="preserve">t-risk children may need </w:t>
      </w:r>
      <w:r w:rsidR="00E20872" w:rsidRPr="00A2674A">
        <w:rPr>
          <w:color w:val="000000" w:themeColor="text1"/>
          <w:highlight w:val="yellow"/>
          <w:shd w:val="clear" w:color="auto" w:fill="FFFFFF"/>
        </w:rPr>
        <w:t>especially supportive environments</w:t>
      </w:r>
      <w:r w:rsidR="00D27960" w:rsidRPr="00A2674A">
        <w:rPr>
          <w:color w:val="000000" w:themeColor="text1"/>
          <w:highlight w:val="yellow"/>
          <w:shd w:val="clear" w:color="auto" w:fill="FFFFFF"/>
        </w:rPr>
        <w:t xml:space="preserve"> to overcome the risks that they </w:t>
      </w:r>
      <w:r w:rsidR="00D27960" w:rsidRPr="00A2674A">
        <w:rPr>
          <w:color w:val="000000" w:themeColor="text1"/>
          <w:highlight w:val="yellow"/>
          <w:shd w:val="clear" w:color="auto" w:fill="FFFFFF"/>
        </w:rPr>
        <w:lastRenderedPageBreak/>
        <w:t>experience</w:t>
      </w:r>
      <w:r w:rsidR="00E20872" w:rsidRPr="00A2674A">
        <w:rPr>
          <w:color w:val="000000" w:themeColor="text1"/>
          <w:highlight w:val="yellow"/>
          <w:shd w:val="clear" w:color="auto" w:fill="FFFFFF"/>
        </w:rPr>
        <w:t>, p</w:t>
      </w:r>
      <w:r w:rsidR="00773A9C" w:rsidRPr="00A2674A">
        <w:rPr>
          <w:color w:val="000000" w:themeColor="text1"/>
          <w:highlight w:val="yellow"/>
        </w:rPr>
        <w:t xml:space="preserve">erhaps </w:t>
      </w:r>
      <w:r w:rsidR="00E20872" w:rsidRPr="00A2674A">
        <w:rPr>
          <w:color w:val="000000" w:themeColor="text1"/>
          <w:highlight w:val="yellow"/>
        </w:rPr>
        <w:t>reflecting the significant challenge of accommodating</w:t>
      </w:r>
      <w:r w:rsidR="00E20872" w:rsidRPr="00355D87">
        <w:rPr>
          <w:color w:val="000000" w:themeColor="text1"/>
        </w:rPr>
        <w:t xml:space="preserve"> mPFC-subcortical based schemas constructed from </w:t>
      </w:r>
      <w:r w:rsidR="00E43C83" w:rsidRPr="00355D87">
        <w:rPr>
          <w:color w:val="000000" w:themeColor="text1"/>
        </w:rPr>
        <w:t>adverse caregiving</w:t>
      </w:r>
      <w:r w:rsidR="00E20872" w:rsidRPr="00355D87">
        <w:rPr>
          <w:color w:val="000000" w:themeColor="text1"/>
        </w:rPr>
        <w:t xml:space="preserve"> experiences. </w:t>
      </w:r>
      <w:r w:rsidR="00663F2B" w:rsidRPr="00355D87">
        <w:rPr>
          <w:color w:val="000000" w:themeColor="text1"/>
        </w:rPr>
        <w:t xml:space="preserve">Cues related to caregiving can vary in their potency. For example, </w:t>
      </w:r>
      <w:r w:rsidR="00E149EA" w:rsidRPr="00355D87">
        <w:rPr>
          <w:color w:val="000000" w:themeColor="text1"/>
        </w:rPr>
        <w:t xml:space="preserve">Seltzer et al., </w:t>
      </w:r>
      <w:r w:rsidR="00564258">
        <w:rPr>
          <w:color w:val="000000" w:themeColor="text1"/>
        </w:rPr>
        <w:fldChar w:fldCharType="begin"/>
      </w:r>
      <w:r w:rsidR="00564258">
        <w:rPr>
          <w:color w:val="000000" w:themeColor="text1"/>
        </w:rPr>
        <w:instrText xml:space="preserve"> ADDIN EN.CITE &lt;EndNote&gt;&lt;Cite ExcludeAuth="1"&gt;&lt;Author&gt;Seltzer&lt;/Author&gt;&lt;Year&gt;2010&lt;/Year&gt;&lt;RecNum&gt;12689&lt;/RecNum&gt;&lt;DisplayText&gt;(2010)&lt;/DisplayText&gt;&lt;record&gt;&lt;rec-number&gt;12689&lt;/rec-number&gt;&lt;foreign-keys&gt;&lt;key app="EN" db-id="pr5s50wajsx2wpefs26x0pz65t2pavtwwstd" timestamp="1584973484"&gt;12689&lt;/key&gt;&lt;/foreign-keys&gt;&lt;ref-type name="Journal Article"&gt;17&lt;/ref-type&gt;&lt;contributors&gt;&lt;authors&gt;&lt;author&gt;Seltzer, L. J.&lt;/author&gt;&lt;author&gt;Ziegler, T. E.&lt;/author&gt;&lt;author&gt;Pollak, S. D.&lt;/author&gt;&lt;/authors&gt;&lt;/contributors&gt;&lt;auth-address&gt;Departmentsof Psychology, University of Wisconsin-Madison, Madison, WI 53705, USA. lseltzer@wisc.edu&lt;/auth-address&gt;&lt;titles&gt;&lt;title&gt;Social vocalizations can release oxytocin in humans&lt;/title&gt;&lt;secondary-title&gt;Proc Biol Sci&lt;/secondary-title&gt;&lt;/titles&gt;&lt;periodical&gt;&lt;full-title&gt;Proc Biol Sci&lt;/full-title&gt;&lt;/periodical&gt;&lt;pages&gt;2661-6&lt;/pages&gt;&lt;volume&gt;277&lt;/volume&gt;&lt;number&gt;1694&lt;/number&gt;&lt;edition&gt;2010/05/14&lt;/edition&gt;&lt;keywords&gt;&lt;keyword&gt;Adult&lt;/keyword&gt;&lt;keyword&gt;Child&lt;/keyword&gt;&lt;keyword&gt;Cues&lt;/keyword&gt;&lt;keyword&gt;Female&lt;/keyword&gt;&lt;keyword&gt;Humans&lt;/keyword&gt;&lt;keyword&gt;Hydrocortisone/analysis&lt;/keyword&gt;&lt;keyword&gt;Mothers&lt;/keyword&gt;&lt;keyword&gt;Oxytocin/*urine&lt;/keyword&gt;&lt;keyword&gt;Saliva/chemistry&lt;/keyword&gt;&lt;keyword&gt;*Social Behavior&lt;/keyword&gt;&lt;keyword&gt;*Stress, Psychological&lt;/keyword&gt;&lt;keyword&gt;*Verbal Behavior&lt;/keyword&gt;&lt;/keywords&gt;&lt;dates&gt;&lt;year&gt;2010&lt;/year&gt;&lt;pub-dates&gt;&lt;date&gt;Sep 7&lt;/date&gt;&lt;/pub-dates&gt;&lt;/dates&gt;&lt;isbn&gt;1471-2954 (Electronic)&amp;#xD;0962-8452 (Linking)&lt;/isbn&gt;&lt;accession-num&gt;20462908&lt;/accession-num&gt;&lt;urls&gt;&lt;related-urls&gt;&lt;url&gt;https://www.ncbi.nlm.nih.gov/pubmed/20462908&lt;/url&gt;&lt;/related-urls&gt;&lt;/urls&gt;&lt;custom2&gt;PMC2982050&lt;/custom2&gt;&lt;electronic-resource-num&gt;10.1098/rspb.2010.0567&lt;/electronic-resource-num&gt;&lt;/record&gt;&lt;/Cite&gt;&lt;/EndNote&gt;</w:instrText>
      </w:r>
      <w:r w:rsidR="00564258">
        <w:rPr>
          <w:color w:val="000000" w:themeColor="text1"/>
        </w:rPr>
        <w:fldChar w:fldCharType="separate"/>
      </w:r>
      <w:r w:rsidR="00564258">
        <w:rPr>
          <w:noProof/>
          <w:color w:val="000000" w:themeColor="text1"/>
        </w:rPr>
        <w:t>(2010)</w:t>
      </w:r>
      <w:r w:rsidR="00564258">
        <w:rPr>
          <w:color w:val="000000" w:themeColor="text1"/>
        </w:rPr>
        <w:fldChar w:fldCharType="end"/>
      </w:r>
      <w:r w:rsidR="00DC69E7">
        <w:rPr>
          <w:color w:val="000000" w:themeColor="text1"/>
        </w:rPr>
        <w:t xml:space="preserve"> </w:t>
      </w:r>
      <w:r w:rsidR="00E149EA" w:rsidRPr="00355D87">
        <w:rPr>
          <w:color w:val="000000" w:themeColor="text1"/>
        </w:rPr>
        <w:t xml:space="preserve">showed that while maternal cues (both voice-only contact and </w:t>
      </w:r>
      <w:proofErr w:type="spellStart"/>
      <w:r w:rsidR="00E149EA" w:rsidRPr="00355D87">
        <w:rPr>
          <w:color w:val="000000" w:themeColor="text1"/>
        </w:rPr>
        <w:t>voice+physical+non-verbal</w:t>
      </w:r>
      <w:proofErr w:type="spellEnd"/>
      <w:r w:rsidR="00E149EA" w:rsidRPr="00355D87">
        <w:rPr>
          <w:color w:val="000000" w:themeColor="text1"/>
        </w:rPr>
        <w:t xml:space="preserve"> contact) were effective in increasing oxytocin metabolites in children during a stressor, the full complement of </w:t>
      </w:r>
      <w:proofErr w:type="spellStart"/>
      <w:r w:rsidR="00E149EA" w:rsidRPr="00355D87">
        <w:rPr>
          <w:color w:val="000000" w:themeColor="text1"/>
        </w:rPr>
        <w:t>voice+physical+non-verbal</w:t>
      </w:r>
      <w:proofErr w:type="spellEnd"/>
      <w:r w:rsidR="00E149EA" w:rsidRPr="00355D87">
        <w:rPr>
          <w:color w:val="000000" w:themeColor="text1"/>
        </w:rPr>
        <w:t xml:space="preserve"> comfort resulted in the swiftest return to baseline of a the stress-related hormone (cortisol). Relatedly, </w:t>
      </w:r>
      <w:proofErr w:type="spellStart"/>
      <w:r w:rsidR="00E149EA" w:rsidRPr="00355D87">
        <w:rPr>
          <w:color w:val="000000" w:themeColor="text1"/>
        </w:rPr>
        <w:t>Ditzen</w:t>
      </w:r>
      <w:proofErr w:type="spellEnd"/>
      <w:r w:rsidR="00E149EA" w:rsidRPr="00355D87">
        <w:rPr>
          <w:color w:val="000000" w:themeColor="text1"/>
        </w:rPr>
        <w:t xml:space="preserve"> et al.,</w:t>
      </w:r>
      <w:r w:rsidR="00E41AFE" w:rsidRPr="00355D87">
        <w:rPr>
          <w:color w:val="000000" w:themeColor="text1"/>
        </w:rPr>
        <w:t xml:space="preserve"> </w:t>
      </w:r>
      <w:r w:rsidR="00564258">
        <w:rPr>
          <w:color w:val="000000" w:themeColor="text1"/>
        </w:rPr>
        <w:fldChar w:fldCharType="begin">
          <w:fldData xml:space="preserve">PEVuZE5vdGU+PENpdGUgRXhjbHVkZUF1dGg9IjEiPjxBdXRob3I+RGl0emVuPC9BdXRob3I+PFll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</w:fldData>
        </w:fldChar>
      </w:r>
      <w:r w:rsidR="00564258">
        <w:rPr>
          <w:color w:val="000000" w:themeColor="text1"/>
        </w:rPr>
        <w:instrText xml:space="preserve"> ADDIN EN.CITE </w:instrText>
      </w:r>
      <w:r w:rsidR="00564258">
        <w:rPr>
          <w:color w:val="000000" w:themeColor="text1"/>
        </w:rPr>
        <w:fldChar w:fldCharType="begin">
          <w:fldData xml:space="preserve">PEVuZE5vdGU+PENpdGUgRXhjbHVkZUF1dGg9IjEiPjxBdXRob3I+RGl0emVuPC9BdXRob3I+PFll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2007)</w:t>
      </w:r>
      <w:r w:rsidR="00564258">
        <w:rPr>
          <w:color w:val="000000" w:themeColor="text1"/>
        </w:rPr>
        <w:fldChar w:fldCharType="end"/>
      </w:r>
      <w:r w:rsidR="00DC69E7">
        <w:rPr>
          <w:color w:val="000000" w:themeColor="text1"/>
        </w:rPr>
        <w:t xml:space="preserve"> </w:t>
      </w:r>
      <w:r w:rsidR="00E149EA" w:rsidRPr="00355D87">
        <w:rPr>
          <w:color w:val="000000" w:themeColor="text1"/>
        </w:rPr>
        <w:t xml:space="preserve">showed that voice of a male partner alone was not enough to reduce cortisol and heart rate during a stressor in women, while touch did. </w:t>
      </w:r>
      <w:r w:rsidR="00FA243A" w:rsidRPr="00355D87">
        <w:rPr>
          <w:color w:val="000000" w:themeColor="text1"/>
        </w:rPr>
        <w:t xml:space="preserve">There is evidence that more potent cues can be especially important in higher-risk samples; Lougheed et al., </w:t>
      </w:r>
      <w:r w:rsidR="00564258">
        <w:rPr>
          <w:color w:val="000000" w:themeColor="text1"/>
        </w:rPr>
        <w:fldChar w:fldCharType="begin"/>
      </w:r>
      <w:r w:rsidR="00564258">
        <w:rPr>
          <w:color w:val="000000" w:themeColor="text1"/>
        </w:rPr>
        <w:instrText xml:space="preserve"> ADDIN EN.CITE &lt;EndNote&gt;&lt;Cite ExcludeAuth="1"&gt;&lt;Author&gt;Lougheed&lt;/Author&gt;&lt;Year&gt;2016&lt;/Year&gt;&lt;RecNum&gt;12691&lt;/RecNum&gt;&lt;DisplayText&gt;(2016)&lt;/DisplayText&gt;&lt;record&gt;&lt;rec-number&gt;12691&lt;/rec-number&gt;&lt;foreign-keys&gt;&lt;key app="EN" db-id="pr5s50wajsx2wpefs26x0pz65t2pavtwwstd" timestamp="1584973532"&gt;12691&lt;/key&gt;&lt;/foreign-keys&gt;&lt;ref-type name="Journal Article"&gt;17&lt;/ref-type&gt;&lt;contributors&gt;&lt;authors&gt;&lt;author&gt;Lougheed, J. P.&lt;/author&gt;&lt;author&gt;Koval, P.&lt;/author&gt;&lt;author&gt;Hollenstein, T.&lt;/author&gt;&lt;/authors&gt;&lt;/contributors&gt;&lt;auth-address&gt;Department of Psychology, Queen&amp;apos;s University.&amp;#xD;School of Psychology, Australian Catholic University.&lt;/auth-address&gt;&lt;titles&gt;&lt;title&gt;Sharing the burden: The interpersonal regulation of emotional arousal in mother-daughter dyads&lt;/title&gt;&lt;secondary-title&gt;Emotion&lt;/secondary-title&gt;&lt;/titles&gt;&lt;periodical&gt;&lt;full-title&gt;Emotion&lt;/full-title&gt;&lt;/periodical&gt;&lt;pages&gt;83-93&lt;/pages&gt;&lt;volume&gt;16&lt;/volume&gt;&lt;number&gt;1&lt;/number&gt;&lt;edition&gt;2015/09/01&lt;/edition&gt;&lt;keywords&gt;&lt;keyword&gt;Adolescent&lt;/keyword&gt;&lt;keyword&gt;Adult&lt;/keyword&gt;&lt;keyword&gt;*Arousal&lt;/keyword&gt;&lt;keyword&gt;*Emotions&lt;/keyword&gt;&lt;keyword&gt;Female&lt;/keyword&gt;&lt;keyword&gt;Galvanic Skin Response&lt;/keyword&gt;&lt;keyword&gt;Humans&lt;/keyword&gt;&lt;keyword&gt;Middle Aged&lt;/keyword&gt;&lt;keyword&gt;Mother-Child Relations/*psychology&lt;/keyword&gt;&lt;keyword&gt;Mothers/*psychology&lt;/keyword&gt;&lt;keyword&gt;Nuclear Family/*psychology&lt;/keyword&gt;&lt;keyword&gt;Speech&lt;/keyword&gt;&lt;keyword&gt;Stress, Psychological/*prevention &amp;amp; control/*psychology&lt;/keyword&gt;&lt;keyword&gt;Sympathetic Nervous System/physiology&lt;/keyword&gt;&lt;keyword&gt;Touch/physiology&lt;/keyword&gt;&lt;/keywords&gt;&lt;dates&gt;&lt;year&gt;2016&lt;/year&gt;&lt;pub-dates&gt;&lt;date&gt;Feb&lt;/date&gt;&lt;/pub-dates&gt;&lt;/dates&gt;&lt;isbn&gt;1931-1516 (Electronic)&amp;#xD;1528-3542 (Linking)&lt;/isbn&gt;&lt;accession-num&gt;26322569&lt;/accession-num&gt;&lt;urls&gt;&lt;related-urls&gt;&lt;url&gt;https://www.ncbi.nlm.nih.gov/pubmed/26322569&lt;/url&gt;&lt;/related-urls&gt;&lt;/urls&gt;&lt;electronic-resource-num&gt;10.1037/emo0000105&lt;/electronic-resource-num&gt;&lt;/record&gt;&lt;/Cite&gt;&lt;/EndNote&gt;</w:instrText>
      </w:r>
      <w:r w:rsidR="00564258">
        <w:rPr>
          <w:color w:val="000000" w:themeColor="text1"/>
        </w:rPr>
        <w:fldChar w:fldCharType="separate"/>
      </w:r>
      <w:r w:rsidR="00564258">
        <w:rPr>
          <w:noProof/>
          <w:color w:val="000000" w:themeColor="text1"/>
        </w:rPr>
        <w:t>(2016)</w:t>
      </w:r>
      <w:r w:rsidR="00564258">
        <w:rPr>
          <w:color w:val="000000" w:themeColor="text1"/>
        </w:rPr>
        <w:fldChar w:fldCharType="end"/>
      </w:r>
      <w:r w:rsidR="00DC69E7">
        <w:rPr>
          <w:color w:val="000000" w:themeColor="text1"/>
        </w:rPr>
        <w:t xml:space="preserve"> </w:t>
      </w:r>
      <w:r w:rsidR="009A6823" w:rsidRPr="00355D87">
        <w:rPr>
          <w:color w:val="000000" w:themeColor="text1"/>
        </w:rPr>
        <w:t xml:space="preserve">showed that mothers’ touch was especially effective in reducing their daughters’ </w:t>
      </w:r>
      <w:r w:rsidR="00AC01C0" w:rsidRPr="00355D87">
        <w:rPr>
          <w:color w:val="000000" w:themeColor="text1"/>
        </w:rPr>
        <w:t xml:space="preserve">stress-activated </w:t>
      </w:r>
      <w:r w:rsidR="009A6823" w:rsidRPr="00355D87">
        <w:rPr>
          <w:color w:val="000000" w:themeColor="text1"/>
        </w:rPr>
        <w:t xml:space="preserve">autonomic nervous system arousal in </w:t>
      </w:r>
      <w:r w:rsidR="00862C2E" w:rsidRPr="00355D87">
        <w:rPr>
          <w:color w:val="000000" w:themeColor="text1"/>
        </w:rPr>
        <w:t xml:space="preserve">dyads with lower relationship quality. </w:t>
      </w:r>
      <w:r w:rsidR="00577E6B" w:rsidRPr="00355D87">
        <w:rPr>
          <w:color w:val="000000" w:themeColor="text1"/>
        </w:rPr>
        <w:t xml:space="preserve">In support of this idea, large improvements in the caregiving environment has significant  impact on mental health of children, often mediated through attachment-processes </w:t>
      </w:r>
      <w:r w:rsidR="00564258">
        <w:rPr>
          <w:color w:val="000000" w:themeColor="text1"/>
        </w:rPr>
        <w:fldChar w:fldCharType="begin">
          <w:fldData xml:space="preserve">PEVuZE5vdGU+PENpdGU+PEF1dGhvcj5Ib3N0aW5hcjwvQXV0aG9yPjxZZWFyPjIwMTU8L1llYXI+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Ib3N0aW5hcjwvQXV0aG9yPjxZZWFyPjIwMTU8L1llYXI+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Fisher &amp; Kim, 2007; Hostinar &amp; Gunnar, 2015; Lind, Lee Raby, Caron, Roben, &amp; Dozier, 2017; McLaughlin, Zeanah, Fox, &amp; Nelson, 2012)</w:t>
      </w:r>
      <w:r w:rsidR="00564258">
        <w:rPr>
          <w:color w:val="000000" w:themeColor="text1"/>
        </w:rPr>
        <w:fldChar w:fldCharType="end"/>
      </w:r>
      <w:r w:rsidR="00540079" w:rsidRPr="00355D87">
        <w:rPr>
          <w:color w:val="000000" w:themeColor="text1"/>
        </w:rPr>
        <w:t xml:space="preserve"> </w:t>
      </w:r>
      <w:r w:rsidR="00577E6B" w:rsidRPr="00355D87">
        <w:rPr>
          <w:color w:val="000000" w:themeColor="text1"/>
        </w:rPr>
        <w:t xml:space="preserve">and associated neural circuitry </w:t>
      </w:r>
      <w:r w:rsidR="00564258">
        <w:rPr>
          <w:color w:val="000000" w:themeColor="text1"/>
        </w:rPr>
        <w:fldChar w:fldCharType="begin">
          <w:fldData xml:space="preserve">PEVuZE5vdGU+PENpdGU+PEF1dGhvcj5DYWxsYWdoYW48L0F1dGhvcj48WWVhcj4yMDE5PC9ZZWFy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</w:fldData>
        </w:fldChar>
      </w:r>
      <w:r w:rsidR="00564258">
        <w:rPr>
          <w:color w:val="000000" w:themeColor="text1"/>
        </w:rPr>
        <w:instrText xml:space="preserve"> ADDIN EN.CITE </w:instrText>
      </w:r>
      <w:r w:rsidR="00564258">
        <w:rPr>
          <w:color w:val="000000" w:themeColor="text1"/>
        </w:rPr>
        <w:fldChar w:fldCharType="begin">
          <w:fldData xml:space="preserve">PEVuZE5vdGU+PENpdGU+PEF1dGhvcj5DYWxsYWdoYW48L0F1dGhvcj48WWVhcj4yMDE5PC9ZZWFy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</w:fldData>
        </w:fldChar>
      </w:r>
      <w:r w:rsidR="00564258">
        <w:rPr>
          <w:color w:val="000000" w:themeColor="text1"/>
        </w:rPr>
        <w:instrText xml:space="preserve"> ADDIN EN.CITE.DATA </w:instrText>
      </w:r>
      <w:r w:rsidR="00564258">
        <w:rPr>
          <w:color w:val="000000" w:themeColor="text1"/>
        </w:rPr>
      </w:r>
      <w:r w:rsidR="00564258">
        <w:rPr>
          <w:color w:val="000000" w:themeColor="text1"/>
        </w:rPr>
        <w:fldChar w:fldCharType="end"/>
      </w:r>
      <w:r w:rsidR="00564258">
        <w:rPr>
          <w:color w:val="000000" w:themeColor="text1"/>
        </w:rPr>
      </w:r>
      <w:r w:rsidR="00564258">
        <w:rPr>
          <w:color w:val="000000" w:themeColor="text1"/>
        </w:rPr>
        <w:fldChar w:fldCharType="separate"/>
      </w:r>
      <w:r w:rsidR="00564258">
        <w:rPr>
          <w:noProof/>
          <w:color w:val="000000" w:themeColor="text1"/>
        </w:rPr>
        <w:t>(Callaghan, Gee, et al., 2019)</w:t>
      </w:r>
      <w:r w:rsidR="00564258">
        <w:rPr>
          <w:color w:val="000000" w:themeColor="text1"/>
        </w:rPr>
        <w:fldChar w:fldCharType="end"/>
      </w:r>
      <w:r w:rsidR="00577E6B" w:rsidRPr="00355D87">
        <w:rPr>
          <w:color w:val="000000" w:themeColor="text1"/>
        </w:rPr>
        <w:t>.</w:t>
      </w:r>
      <w:r w:rsidR="00D2540D">
        <w:rPr>
          <w:color w:val="000000" w:themeColor="text1"/>
        </w:rPr>
        <w:t xml:space="preserve"> These results </w:t>
      </w:r>
      <w:r w:rsidR="00B46874">
        <w:rPr>
          <w:color w:val="000000" w:themeColor="text1"/>
        </w:rPr>
        <w:t>showing that</w:t>
      </w:r>
      <w:r w:rsidR="00D2540D">
        <w:rPr>
          <w:color w:val="000000" w:themeColor="text1"/>
        </w:rPr>
        <w:t xml:space="preserve"> strong families </w:t>
      </w:r>
      <w:r w:rsidR="001E6F5E">
        <w:rPr>
          <w:color w:val="000000" w:themeColor="text1"/>
        </w:rPr>
        <w:t>help ameliorate</w:t>
      </w:r>
      <w:r w:rsidR="00B46874">
        <w:rPr>
          <w:color w:val="000000" w:themeColor="text1"/>
        </w:rPr>
        <w:t xml:space="preserve"> </w:t>
      </w:r>
      <w:r w:rsidR="00D2540D">
        <w:rPr>
          <w:color w:val="000000" w:themeColor="text1"/>
        </w:rPr>
        <w:t xml:space="preserve">mental health outcomes </w:t>
      </w:r>
      <w:r w:rsidR="00B46874">
        <w:rPr>
          <w:color w:val="000000" w:themeColor="text1"/>
        </w:rPr>
        <w:t xml:space="preserve">for children exposed to prior ECAs provide additional support for the idea that caregiving related schemas can be modified by new affective information, perhaps through a mechanism involving prediction error learning. </w:t>
      </w:r>
    </w:p>
    <w:p w14:paraId="22D48379" w14:textId="77777777" w:rsidR="00C42409" w:rsidRDefault="00C42409" w:rsidP="00E10377">
      <w:pPr>
        <w:spacing w:line="480" w:lineRule="auto"/>
        <w:ind w:firstLine="360"/>
      </w:pPr>
    </w:p>
    <w:p w14:paraId="176655A7" w14:textId="4454F342" w:rsidR="00DD5F52" w:rsidRPr="00EF39B6" w:rsidRDefault="00DD5F52" w:rsidP="00E10377">
      <w:pPr>
        <w:spacing w:line="480" w:lineRule="auto"/>
        <w:rPr>
          <w:b/>
          <w:bCs/>
          <w:u w:val="single"/>
        </w:rPr>
      </w:pPr>
      <w:r w:rsidRPr="00EF39B6">
        <w:rPr>
          <w:b/>
          <w:bCs/>
          <w:u w:val="single"/>
        </w:rPr>
        <w:t xml:space="preserve">Concluding </w:t>
      </w:r>
      <w:r w:rsidR="000E05F9">
        <w:rPr>
          <w:b/>
          <w:bCs/>
          <w:u w:val="single"/>
        </w:rPr>
        <w:t>R</w:t>
      </w:r>
      <w:r w:rsidRPr="00EF39B6">
        <w:rPr>
          <w:b/>
          <w:bCs/>
          <w:u w:val="single"/>
        </w:rPr>
        <w:t>emarks</w:t>
      </w:r>
    </w:p>
    <w:p w14:paraId="14C3040B" w14:textId="47692174" w:rsidR="00EF39B6" w:rsidRDefault="00004013" w:rsidP="00E10377">
      <w:pPr>
        <w:spacing w:line="480" w:lineRule="auto"/>
        <w:ind w:firstLine="720"/>
      </w:pPr>
      <w:r>
        <w:t xml:space="preserve">Early adverse caregiving is one of the leading (and </w:t>
      </w:r>
      <w:r w:rsidR="009433A3">
        <w:t xml:space="preserve">theoretically </w:t>
      </w:r>
      <w:r>
        <w:t>preventable) causes of mental health problems around the globe</w:t>
      </w:r>
      <w:r w:rsidR="00A43F87">
        <w:t xml:space="preserve">, and neuroscientific advances have </w:t>
      </w:r>
      <w:r w:rsidR="0085613A">
        <w:t>revealed the</w:t>
      </w:r>
      <w:r w:rsidR="00A43F87">
        <w:t xml:space="preserve"> </w:t>
      </w:r>
      <w:r w:rsidR="00A43F87">
        <w:lastRenderedPageBreak/>
        <w:t xml:space="preserve">neurobiological targets of these experiences. </w:t>
      </w:r>
      <w:r w:rsidR="00D83FFD">
        <w:t xml:space="preserve">While </w:t>
      </w:r>
      <w:proofErr w:type="spellStart"/>
      <w:r w:rsidR="00D83FFD">
        <w:t>examiniation</w:t>
      </w:r>
      <w:proofErr w:type="spellEnd"/>
      <w:r w:rsidR="00D83FFD">
        <w:t xml:space="preserve"> of brain-behavior associations have traditionally focused on affective </w:t>
      </w:r>
      <w:r w:rsidR="00D83FFD" w:rsidRPr="00D83FFD">
        <w:rPr>
          <w:i/>
          <w:iCs/>
        </w:rPr>
        <w:t>processes</w:t>
      </w:r>
      <w:r w:rsidR="00D83FFD">
        <w:t xml:space="preserve"> supported by </w:t>
      </w:r>
      <w:proofErr w:type="spellStart"/>
      <w:r w:rsidR="00D83FFD">
        <w:t>adverity</w:t>
      </w:r>
      <w:proofErr w:type="spellEnd"/>
      <w:r w:rsidR="00D83FFD">
        <w:t xml:space="preserve">-related differences in mPFC-subcortical circuitry, here I address the affective </w:t>
      </w:r>
      <w:r w:rsidR="00D83FFD">
        <w:rPr>
          <w:i/>
          <w:iCs/>
        </w:rPr>
        <w:t>knowledge content.</w:t>
      </w:r>
      <w:r w:rsidR="00D83FFD">
        <w:t xml:space="preserve">  </w:t>
      </w:r>
      <w:r w:rsidR="00A43F87" w:rsidRPr="00D83FFD">
        <w:t>The</w:t>
      </w:r>
      <w:r w:rsidR="00A43F87">
        <w:t xml:space="preserve"> current paper </w:t>
      </w:r>
      <w:r w:rsidR="00800FB2">
        <w:t>asks about</w:t>
      </w:r>
      <w:r w:rsidR="00A43F87">
        <w:t xml:space="preserve"> the semantic level knowledge that is supported by adversity-related differences in mPFC-subcortical circuitry. </w:t>
      </w:r>
      <w:r w:rsidR="00800FB2">
        <w:t>Specifically, it posits a hypothesis that developing mPFC-subcortical circuitry encodes semantic-level knowledge that reflects the early caregiving environment and by doing so, generates predictions and biases behavior in accordance with these memory structures. This hypothesis</w:t>
      </w:r>
      <w:r w:rsidR="0085613A">
        <w:t xml:space="preserve"> </w:t>
      </w:r>
      <w:r w:rsidR="00800FB2">
        <w:t>is</w:t>
      </w:r>
      <w:r w:rsidR="00A43F87">
        <w:t xml:space="preserve"> motivated by research findings across four different lines of work that converge on mPFC-subcortical neuroanatomy, including the neurobiology of emotion regulation processes, the neurobiology that is activated by caregiving cues during development, the neurobiology that is altered by early adverse caregiving, and the neurobiology of semantic-based meaning making. </w:t>
      </w:r>
    </w:p>
    <w:p w14:paraId="725CC4B9" w14:textId="7697EAAC" w:rsidR="00B71466" w:rsidRDefault="0085613A" w:rsidP="00E10377">
      <w:pPr>
        <w:spacing w:line="480" w:lineRule="auto"/>
        <w:ind w:firstLine="720"/>
      </w:pPr>
      <w:r>
        <w:t xml:space="preserve">Although this paper only serves to raise questions, rather than answer them, there are already hints in the literature to support the notion that early caregiving environments play a central role in constructing mPFC-subcortically based </w:t>
      </w:r>
      <w:r w:rsidR="0023331B">
        <w:t>memor</w:t>
      </w:r>
      <w:r w:rsidR="00523B8B">
        <w:t>y structures</w:t>
      </w:r>
      <w:r>
        <w:t xml:space="preserve">, whose predictions guide (at times maladaptive) socio-emotional behavior following early adverse caregiving. </w:t>
      </w:r>
      <w:r w:rsidR="00B531C2">
        <w:t xml:space="preserve">Nonetheless, future studies are clearly needed to characterize these neurobiologically-mediated memory structures and their knowledge content, how this knowledge generates neural predictions, and how this knowledge interacts with the affective processes (e.g., appraising, regulating) known to be targeted by early caregiving adversities. </w:t>
      </w:r>
      <w:r w:rsidR="00E57220">
        <w:t xml:space="preserve">While there will be multitudes of experiences (beyond caregiving) that generate affective schemas for any one child, those related to caregiving may be a central and/or primary source. </w:t>
      </w:r>
      <w:r w:rsidR="00A03242">
        <w:t xml:space="preserve">This level of understanding may also be useful in bridging the </w:t>
      </w:r>
      <w:r w:rsidR="00D25199">
        <w:t>fields</w:t>
      </w:r>
      <w:r w:rsidR="00A03242">
        <w:t xml:space="preserve"> of cognitive neuroscience and learning together with clinical </w:t>
      </w:r>
      <w:r w:rsidR="00A03242">
        <w:lastRenderedPageBreak/>
        <w:t xml:space="preserve">practice. For example, might information gleaned about the neural bases of prediction error driven learning, mPFC-updating, and semantic retrieval be leveraged to change affective schemas and personal narratives that are constructed from adversity? And conversely, might clinical science and practice inform models in cognitive neuroscience about the plasticity, content, and ecological parameters of affective schemas? </w:t>
      </w:r>
      <w:r w:rsidR="007F0880">
        <w:t>Understanding the developmental mechanisms that contribute to mPFC-subcortical meaning making may reveal more answers about how to accommodate these processes following exposures to early adverse caregiving.</w:t>
      </w:r>
    </w:p>
    <w:p w14:paraId="07D9479E" w14:textId="77777777" w:rsidR="00B71466" w:rsidRDefault="00B71466" w:rsidP="00520F1E">
      <w:pPr>
        <w:ind w:firstLine="720"/>
      </w:pPr>
    </w:p>
    <w:p w14:paraId="2FC4D31C" w14:textId="77777777" w:rsidR="009343B3" w:rsidRDefault="009343B3" w:rsidP="00520F1E">
      <w:pPr>
        <w:ind w:firstLine="720"/>
      </w:pPr>
    </w:p>
    <w:p w14:paraId="7F0D41B7" w14:textId="77777777" w:rsidR="006F3357" w:rsidRDefault="006F3357" w:rsidP="00520F1E">
      <w:r>
        <w:br w:type="page"/>
      </w:r>
    </w:p>
    <w:p w14:paraId="0FB50AD1" w14:textId="77743BC4" w:rsidR="003D36DB" w:rsidRDefault="003D36DB" w:rsidP="003D36DB">
      <w:pPr>
        <w:jc w:val="center"/>
      </w:pPr>
      <w:r>
        <w:lastRenderedPageBreak/>
        <w:t>Acknowledgements</w:t>
      </w:r>
    </w:p>
    <w:p w14:paraId="2BA737CF" w14:textId="77777777" w:rsidR="008E306A" w:rsidRDefault="008E306A" w:rsidP="003D36DB">
      <w:pPr>
        <w:jc w:val="both"/>
      </w:pPr>
    </w:p>
    <w:p w14:paraId="4914CAC1" w14:textId="1FDDAF26" w:rsidR="008E306A" w:rsidRPr="00B425AB" w:rsidRDefault="008E306A" w:rsidP="008E306A">
      <w:pPr>
        <w:contextualSpacing/>
        <w:outlineLvl w:val="0"/>
      </w:pPr>
      <w:r>
        <w:rPr>
          <w:rFonts w:eastAsiaTheme="minorHAnsi"/>
        </w:rPr>
        <w:t xml:space="preserve">The author would like to acknowledge Megan Gunnar for the many </w:t>
      </w:r>
      <w:r w:rsidR="00225D90">
        <w:rPr>
          <w:rFonts w:eastAsiaTheme="minorHAnsi"/>
        </w:rPr>
        <w:t xml:space="preserve">thoughtful </w:t>
      </w:r>
      <w:r>
        <w:rPr>
          <w:rFonts w:eastAsiaTheme="minorHAnsi"/>
        </w:rPr>
        <w:t xml:space="preserve">conversations that have generated ideas in this work and Adriana Galvan for her </w:t>
      </w:r>
      <w:r w:rsidR="00C014F1">
        <w:rPr>
          <w:rFonts w:eastAsiaTheme="minorHAnsi"/>
        </w:rPr>
        <w:t>helpful</w:t>
      </w:r>
      <w:r>
        <w:rPr>
          <w:rFonts w:eastAsiaTheme="minorHAnsi"/>
        </w:rPr>
        <w:t xml:space="preserve"> reviewing and edits on this manuscript. </w:t>
      </w:r>
      <w:r w:rsidRPr="008E306A">
        <w:rPr>
          <w:rFonts w:eastAsiaTheme="minorHAnsi"/>
        </w:rPr>
        <w:t xml:space="preserve">This work </w:t>
      </w:r>
      <w:r w:rsidRPr="008E306A">
        <w:t xml:space="preserve">was supported by National Institutes of Mental Health grant </w:t>
      </w:r>
      <w:r w:rsidRPr="008E306A">
        <w:rPr>
          <w:bCs/>
          <w:color w:val="1A1A1A"/>
        </w:rPr>
        <w:t>R01MH091864</w:t>
      </w:r>
      <w:r w:rsidRPr="008E306A">
        <w:t>. The</w:t>
      </w:r>
      <w:r w:rsidRPr="00B425AB">
        <w:t xml:space="preserve"> content is solely the responsibility of the authors and does not necessarily represent the official views of the National Institute of Mental Health. </w:t>
      </w:r>
    </w:p>
    <w:p w14:paraId="62525EC4" w14:textId="19429DAA" w:rsidR="003D36DB" w:rsidRDefault="003D36DB" w:rsidP="003D36DB">
      <w:pPr>
        <w:jc w:val="both"/>
      </w:pPr>
      <w:r>
        <w:br w:type="page"/>
      </w:r>
    </w:p>
    <w:p w14:paraId="26B194E7" w14:textId="4125CDBB" w:rsidR="00564258" w:rsidRDefault="006F3357" w:rsidP="00520F1E">
      <w:pPr>
        <w:pStyle w:val="EndNoteBibliography"/>
        <w:ind w:left="720" w:hanging="720"/>
        <w:jc w:val="center"/>
      </w:pPr>
      <w:r>
        <w:lastRenderedPageBreak/>
        <w:t>References</w:t>
      </w:r>
    </w:p>
    <w:p w14:paraId="69F50A7F" w14:textId="77777777" w:rsidR="00564258" w:rsidRDefault="00564258" w:rsidP="00520F1E">
      <w:pPr>
        <w:pStyle w:val="EndNoteBibliography"/>
        <w:ind w:left="720" w:hanging="720"/>
        <w:jc w:val="center"/>
      </w:pPr>
    </w:p>
    <w:p w14:paraId="3BA7CEF3" w14:textId="77777777" w:rsidR="00564258" w:rsidRPr="00564258" w:rsidRDefault="00564258" w:rsidP="00E06390">
      <w:pPr>
        <w:pStyle w:val="EndNoteBibliography"/>
        <w:spacing w:line="480" w:lineRule="auto"/>
        <w:ind w:left="720" w:hanging="720"/>
        <w:rPr>
          <w:noProof/>
        </w:rPr>
      </w:pPr>
      <w:r>
        <w:fldChar w:fldCharType="begin"/>
      </w:r>
      <w:r>
        <w:instrText xml:space="preserve"> ADDIN EN.REFLIST </w:instrText>
      </w:r>
      <w:r>
        <w:fldChar w:fldCharType="separate"/>
      </w:r>
      <w:r w:rsidRPr="00564258">
        <w:rPr>
          <w:noProof/>
        </w:rPr>
        <w:t xml:space="preserve">Al Ain, S., Perry, R. E., Nunez, B., Kayser, K., Hochman, C., Brehman, E., . . . Sullivan, R. M. (2017). Neurobehavioral assessment of maternal odor in developing rat pups: implications for social buffering. </w:t>
      </w:r>
      <w:r w:rsidRPr="00564258">
        <w:rPr>
          <w:i/>
          <w:noProof/>
        </w:rPr>
        <w:t>Soc Neurosci, 12</w:t>
      </w:r>
      <w:r w:rsidRPr="00564258">
        <w:rPr>
          <w:noProof/>
        </w:rPr>
        <w:t>(1), 32-49. doi:10.1080/17470919.2016.1159605</w:t>
      </w:r>
    </w:p>
    <w:p w14:paraId="38FC9607" w14:textId="77777777" w:rsidR="00564258" w:rsidRPr="00564258" w:rsidRDefault="00564258" w:rsidP="00E06390">
      <w:pPr>
        <w:pStyle w:val="EndNoteBibliography"/>
        <w:spacing w:line="480" w:lineRule="auto"/>
        <w:ind w:left="720" w:hanging="720"/>
        <w:rPr>
          <w:noProof/>
        </w:rPr>
      </w:pPr>
      <w:r w:rsidRPr="00564258">
        <w:rPr>
          <w:noProof/>
        </w:rPr>
        <w:t xml:space="preserve">Andersen, S. L., &amp; Teicher, M. (2008). Stress, sensitive periods and maturational events in adolescent depression. </w:t>
      </w:r>
      <w:r w:rsidRPr="00564258">
        <w:rPr>
          <w:i/>
          <w:noProof/>
        </w:rPr>
        <w:t>Trends in Neuroscience, 31</w:t>
      </w:r>
      <w:r w:rsidRPr="00564258">
        <w:rPr>
          <w:noProof/>
        </w:rPr>
        <w:t xml:space="preserve">(4), 183-191. </w:t>
      </w:r>
    </w:p>
    <w:p w14:paraId="05484DFD" w14:textId="77777777" w:rsidR="00564258" w:rsidRPr="00564258" w:rsidRDefault="00564258" w:rsidP="00E06390">
      <w:pPr>
        <w:pStyle w:val="EndNoteBibliography"/>
        <w:spacing w:line="480" w:lineRule="auto"/>
        <w:ind w:left="720" w:hanging="720"/>
        <w:rPr>
          <w:noProof/>
        </w:rPr>
      </w:pPr>
      <w:r w:rsidRPr="00564258">
        <w:rPr>
          <w:noProof/>
        </w:rPr>
        <w:t xml:space="preserve">Andersen, S. L., Tomada, A., Vincow, E. S., Valente, E., Polcari, A., &amp; Teicher, M. H. (2008). Preliminary evidence for sensitive periods in the effect of childhood sexual abuse on regional brain development. </w:t>
      </w:r>
      <w:r w:rsidRPr="00564258">
        <w:rPr>
          <w:i/>
          <w:noProof/>
        </w:rPr>
        <w:t>J Neuropsychiatry Clin Neurosci, 20</w:t>
      </w:r>
      <w:r w:rsidRPr="00564258">
        <w:rPr>
          <w:noProof/>
        </w:rPr>
        <w:t>(3), 292-301. doi:10.1176/appi.neuropsych.20.3.292</w:t>
      </w:r>
    </w:p>
    <w:p w14:paraId="76C3C428" w14:textId="77777777" w:rsidR="00564258" w:rsidRPr="00564258" w:rsidRDefault="00564258" w:rsidP="00E06390">
      <w:pPr>
        <w:pStyle w:val="EndNoteBibliography"/>
        <w:spacing w:line="480" w:lineRule="auto"/>
        <w:ind w:left="720" w:hanging="720"/>
        <w:rPr>
          <w:noProof/>
        </w:rPr>
      </w:pPr>
      <w:r w:rsidRPr="00564258">
        <w:rPr>
          <w:noProof/>
        </w:rPr>
        <w:t>10.1176/jnp.2008.20.3.292</w:t>
      </w:r>
    </w:p>
    <w:p w14:paraId="0E113F50" w14:textId="77777777" w:rsidR="00564258" w:rsidRPr="00564258" w:rsidRDefault="00564258" w:rsidP="00E06390">
      <w:pPr>
        <w:pStyle w:val="EndNoteBibliography"/>
        <w:spacing w:line="480" w:lineRule="auto"/>
        <w:ind w:left="720" w:hanging="720"/>
        <w:rPr>
          <w:noProof/>
        </w:rPr>
      </w:pPr>
      <w:r w:rsidRPr="00564258">
        <w:rPr>
          <w:noProof/>
        </w:rPr>
        <w:t xml:space="preserve">Anderson, S. L., &amp; Teicher, M. H. (2004). Delayed Effects of Early Stress on Hippocampal Development. </w:t>
      </w:r>
      <w:r w:rsidRPr="00564258">
        <w:rPr>
          <w:i/>
          <w:noProof/>
        </w:rPr>
        <w:t>Neuropsychopharmacology, 29</w:t>
      </w:r>
      <w:r w:rsidRPr="00564258">
        <w:rPr>
          <w:noProof/>
        </w:rPr>
        <w:t xml:space="preserve">, 1988-1993. </w:t>
      </w:r>
    </w:p>
    <w:p w14:paraId="2CC67E0C" w14:textId="77777777" w:rsidR="00564258" w:rsidRPr="00564258" w:rsidRDefault="00564258" w:rsidP="00E06390">
      <w:pPr>
        <w:pStyle w:val="EndNoteBibliography"/>
        <w:spacing w:line="480" w:lineRule="auto"/>
        <w:ind w:left="720" w:hanging="720"/>
        <w:rPr>
          <w:noProof/>
        </w:rPr>
      </w:pPr>
      <w:r w:rsidRPr="00564258">
        <w:rPr>
          <w:noProof/>
        </w:rPr>
        <w:t xml:space="preserve">Anderson, S. L., Tomada, A., Vincow, E. S., Valente, E., Polcari, A., &amp; Teicher, M. H. (2008). Preliminary Evidence for Sensitive Periods in the Effect of Childhood Sexual Abuse on Regional Brain Development. </w:t>
      </w:r>
      <w:r w:rsidRPr="00564258">
        <w:rPr>
          <w:i/>
          <w:noProof/>
        </w:rPr>
        <w:t>Journal of Neuropsychiatry and Clinical Neurosciences, 20</w:t>
      </w:r>
      <w:r w:rsidRPr="00564258">
        <w:rPr>
          <w:noProof/>
        </w:rPr>
        <w:t xml:space="preserve">, 292-301. </w:t>
      </w:r>
    </w:p>
    <w:p w14:paraId="15A691EB" w14:textId="77777777" w:rsidR="00564258" w:rsidRPr="00564258" w:rsidRDefault="00564258" w:rsidP="00E06390">
      <w:pPr>
        <w:pStyle w:val="EndNoteBibliography"/>
        <w:spacing w:line="480" w:lineRule="auto"/>
        <w:ind w:left="720" w:hanging="720"/>
        <w:rPr>
          <w:noProof/>
        </w:rPr>
      </w:pPr>
      <w:r w:rsidRPr="00564258">
        <w:rPr>
          <w:noProof/>
        </w:rPr>
        <w:t xml:space="preserve">Aurell, C. G. (1979). Perception: a model comprising two modes of consciousness. </w:t>
      </w:r>
      <w:r w:rsidRPr="00564258">
        <w:rPr>
          <w:i/>
          <w:noProof/>
        </w:rPr>
        <w:t>Percept Mot Skills, 49</w:t>
      </w:r>
      <w:r w:rsidRPr="00564258">
        <w:rPr>
          <w:noProof/>
        </w:rPr>
        <w:t>(2), 431-444. doi:10.2466/pms.1979.49.2.431</w:t>
      </w:r>
    </w:p>
    <w:p w14:paraId="4281D658" w14:textId="77777777" w:rsidR="00564258" w:rsidRPr="00564258" w:rsidRDefault="00564258" w:rsidP="00E06390">
      <w:pPr>
        <w:pStyle w:val="EndNoteBibliography"/>
        <w:spacing w:line="480" w:lineRule="auto"/>
        <w:ind w:left="720" w:hanging="720"/>
        <w:rPr>
          <w:noProof/>
        </w:rPr>
      </w:pPr>
      <w:r w:rsidRPr="00564258">
        <w:rPr>
          <w:noProof/>
        </w:rPr>
        <w:t xml:space="preserve">Ayduk, O., Downey, G., &amp; Kim, M. H. (2001). Rejection sensitivity and depressive symptoms in women. </w:t>
      </w:r>
      <w:r w:rsidRPr="00564258">
        <w:rPr>
          <w:i/>
          <w:noProof/>
        </w:rPr>
        <w:t>Personality and Social Psychology Bulletin, 27</w:t>
      </w:r>
      <w:r w:rsidRPr="00564258">
        <w:rPr>
          <w:noProof/>
        </w:rPr>
        <w:t xml:space="preserve">(7), 868-877. </w:t>
      </w:r>
    </w:p>
    <w:p w14:paraId="1531415A"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Baldassano, C., Hasson, U., &amp; Norman, K. A. (2018). Representation of Real-World Event Schemas during Narrative Perception. </w:t>
      </w:r>
      <w:r w:rsidRPr="00564258">
        <w:rPr>
          <w:i/>
          <w:noProof/>
        </w:rPr>
        <w:t>J Neurosci, 38</w:t>
      </w:r>
      <w:r w:rsidRPr="00564258">
        <w:rPr>
          <w:noProof/>
        </w:rPr>
        <w:t>(45), 9689-9699. doi:10.1523/JNEUROSCI.0251-18.2018</w:t>
      </w:r>
    </w:p>
    <w:p w14:paraId="2FCC730F" w14:textId="77777777" w:rsidR="00564258" w:rsidRPr="00564258" w:rsidRDefault="00564258" w:rsidP="00E06390">
      <w:pPr>
        <w:pStyle w:val="EndNoteBibliography"/>
        <w:spacing w:line="480" w:lineRule="auto"/>
        <w:ind w:left="720" w:hanging="720"/>
        <w:rPr>
          <w:noProof/>
        </w:rPr>
      </w:pPr>
      <w:r w:rsidRPr="00564258">
        <w:rPr>
          <w:noProof/>
        </w:rPr>
        <w:t xml:space="preserve">Baram, T. Z., Davis, E. P., Obenaus, A., Sandman, C. A., Small, S. L., Solodkin, A., &amp; Stern, H. (2012). Fragmentation and unpredictability of early-life experience in mental disorders. </w:t>
      </w:r>
      <w:r w:rsidRPr="00564258">
        <w:rPr>
          <w:i/>
          <w:noProof/>
        </w:rPr>
        <w:t>Am J Psychiatry, 169</w:t>
      </w:r>
      <w:r w:rsidRPr="00564258">
        <w:rPr>
          <w:noProof/>
        </w:rPr>
        <w:t>(9), 907-915. doi:10.1176/appi.ajp.2012.11091347</w:t>
      </w:r>
    </w:p>
    <w:p w14:paraId="1DF39122" w14:textId="77777777" w:rsidR="00564258" w:rsidRPr="00564258" w:rsidRDefault="00564258" w:rsidP="00E06390">
      <w:pPr>
        <w:pStyle w:val="EndNoteBibliography"/>
        <w:spacing w:line="480" w:lineRule="auto"/>
        <w:ind w:left="720" w:hanging="720"/>
        <w:rPr>
          <w:noProof/>
        </w:rPr>
      </w:pPr>
      <w:r w:rsidRPr="00564258">
        <w:rPr>
          <w:noProof/>
        </w:rPr>
        <w:t xml:space="preserve">Barrett, L. F., &amp; Simmons, W. K. (2015). Interoceptive predictions in the brain. </w:t>
      </w:r>
      <w:r w:rsidRPr="00564258">
        <w:rPr>
          <w:i/>
          <w:noProof/>
        </w:rPr>
        <w:t>Nat Rev Neurosci, 16</w:t>
      </w:r>
      <w:r w:rsidRPr="00564258">
        <w:rPr>
          <w:noProof/>
        </w:rPr>
        <w:t>(7), 419-429. doi:10.1038/nrn3950</w:t>
      </w:r>
    </w:p>
    <w:p w14:paraId="1BF218F7" w14:textId="77777777" w:rsidR="00564258" w:rsidRPr="00564258" w:rsidRDefault="00564258" w:rsidP="00E06390">
      <w:pPr>
        <w:pStyle w:val="EndNoteBibliography"/>
        <w:spacing w:line="480" w:lineRule="auto"/>
        <w:ind w:left="720" w:hanging="720"/>
        <w:rPr>
          <w:noProof/>
        </w:rPr>
      </w:pPr>
      <w:r w:rsidRPr="00564258">
        <w:rPr>
          <w:noProof/>
        </w:rPr>
        <w:t xml:space="preserve">Bath, K. G., Manzano-Nieves, G., &amp; Goodwill, H. (2016). Early life stress accelerates behavioral and neural maturation of the hippocampus in male mice. </w:t>
      </w:r>
      <w:r w:rsidRPr="00564258">
        <w:rPr>
          <w:i/>
          <w:noProof/>
        </w:rPr>
        <w:t>Horm Behav, 82</w:t>
      </w:r>
      <w:r w:rsidRPr="00564258">
        <w:rPr>
          <w:noProof/>
        </w:rPr>
        <w:t>, 64-71. doi:10.1016/j.yhbeh.2016.04.010</w:t>
      </w:r>
    </w:p>
    <w:p w14:paraId="27E495C5" w14:textId="77777777" w:rsidR="00564258" w:rsidRPr="00564258" w:rsidRDefault="00564258" w:rsidP="00E06390">
      <w:pPr>
        <w:pStyle w:val="EndNoteBibliography"/>
        <w:spacing w:line="480" w:lineRule="auto"/>
        <w:ind w:left="720" w:hanging="720"/>
        <w:rPr>
          <w:noProof/>
        </w:rPr>
      </w:pPr>
      <w:r w:rsidRPr="00564258">
        <w:rPr>
          <w:noProof/>
        </w:rPr>
        <w:t xml:space="preserve">Bechara, A., Damasio, H., &amp; Damasio, A. R. (2000). Emotion, decision making and the orbitofrontal cortex. </w:t>
      </w:r>
      <w:r w:rsidRPr="00564258">
        <w:rPr>
          <w:i/>
          <w:noProof/>
        </w:rPr>
        <w:t>Cereb Cortex, 10</w:t>
      </w:r>
      <w:r w:rsidRPr="00564258">
        <w:rPr>
          <w:noProof/>
        </w:rPr>
        <w:t>(3), 295-307. doi:10.1093/cercor/10.3.295</w:t>
      </w:r>
    </w:p>
    <w:p w14:paraId="606267C4" w14:textId="77777777" w:rsidR="00564258" w:rsidRPr="00564258" w:rsidRDefault="00564258" w:rsidP="00E06390">
      <w:pPr>
        <w:pStyle w:val="EndNoteBibliography"/>
        <w:spacing w:line="480" w:lineRule="auto"/>
        <w:ind w:left="720" w:hanging="720"/>
        <w:rPr>
          <w:noProof/>
        </w:rPr>
      </w:pPr>
      <w:r w:rsidRPr="00564258">
        <w:rPr>
          <w:noProof/>
        </w:rPr>
        <w:t xml:space="preserve">Beebe, B., Jaffe, J., Markese, S., Buck, K., Chen, H., Cohen, P., . . . Feldstein, S. (2010). The origins of 12-month attachment: a microanalysis of 4-month mother-infant interaction. </w:t>
      </w:r>
      <w:r w:rsidRPr="00564258">
        <w:rPr>
          <w:i/>
          <w:noProof/>
        </w:rPr>
        <w:t>Attach Hum Dev, 12</w:t>
      </w:r>
      <w:r w:rsidRPr="00564258">
        <w:rPr>
          <w:noProof/>
        </w:rPr>
        <w:t>(1-2), 3-141. doi:10.1080/14616730903338985</w:t>
      </w:r>
    </w:p>
    <w:p w14:paraId="5E902B9E" w14:textId="77777777" w:rsidR="00564258" w:rsidRPr="00564258" w:rsidRDefault="00564258" w:rsidP="00E06390">
      <w:pPr>
        <w:pStyle w:val="EndNoteBibliography"/>
        <w:spacing w:line="480" w:lineRule="auto"/>
        <w:ind w:left="720" w:hanging="720"/>
        <w:rPr>
          <w:noProof/>
        </w:rPr>
      </w:pPr>
      <w:r w:rsidRPr="00564258">
        <w:rPr>
          <w:noProof/>
        </w:rPr>
        <w:t xml:space="preserve">Beebe, B., &amp; Steele, M. (2013). How does microanalysis of mother–infant communication inform maternal sensitivity and infant attachment? </w:t>
      </w:r>
      <w:r w:rsidRPr="00564258">
        <w:rPr>
          <w:i/>
          <w:noProof/>
        </w:rPr>
        <w:t>Attachment &amp; human development, 15</w:t>
      </w:r>
      <w:r w:rsidRPr="00564258">
        <w:rPr>
          <w:noProof/>
        </w:rPr>
        <w:t xml:space="preserve">(5-6), 583-602. </w:t>
      </w:r>
    </w:p>
    <w:p w14:paraId="295B2C8E" w14:textId="77777777" w:rsidR="00564258" w:rsidRPr="00564258" w:rsidRDefault="00564258" w:rsidP="00E06390">
      <w:pPr>
        <w:pStyle w:val="EndNoteBibliography"/>
        <w:spacing w:line="480" w:lineRule="auto"/>
        <w:ind w:left="720" w:hanging="720"/>
        <w:rPr>
          <w:noProof/>
        </w:rPr>
      </w:pPr>
      <w:r w:rsidRPr="00564258">
        <w:rPr>
          <w:noProof/>
        </w:rPr>
        <w:t xml:space="preserve">Belsky, J., Spritz, B., &amp; Crnic, K. (1996). Infant attachment security and affective-cognitive information processing at age 3. </w:t>
      </w:r>
      <w:r w:rsidRPr="00564258">
        <w:rPr>
          <w:i/>
          <w:noProof/>
        </w:rPr>
        <w:t>Psychological Science, 7</w:t>
      </w:r>
      <w:r w:rsidRPr="00564258">
        <w:rPr>
          <w:noProof/>
        </w:rPr>
        <w:t xml:space="preserve">(2), 111-114. </w:t>
      </w:r>
    </w:p>
    <w:p w14:paraId="07D37FEC"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Binder, J. R., Desai, R. H., Graves, W. W., &amp; Conant, L. L. (2009). Where is the semantic system? A critical review and meta-analysis of 120 functional neuroimaging studies. </w:t>
      </w:r>
      <w:r w:rsidRPr="00564258">
        <w:rPr>
          <w:i/>
          <w:noProof/>
        </w:rPr>
        <w:t>Cereb Cortex, 19</w:t>
      </w:r>
      <w:r w:rsidRPr="00564258">
        <w:rPr>
          <w:noProof/>
        </w:rPr>
        <w:t>(12), 2767-2796. doi:10.1093/cercor/bhp055</w:t>
      </w:r>
    </w:p>
    <w:p w14:paraId="1423B992" w14:textId="77777777" w:rsidR="00564258" w:rsidRPr="00564258" w:rsidRDefault="00564258" w:rsidP="00E06390">
      <w:pPr>
        <w:pStyle w:val="EndNoteBibliography"/>
        <w:spacing w:line="480" w:lineRule="auto"/>
        <w:ind w:left="720" w:hanging="720"/>
        <w:rPr>
          <w:noProof/>
        </w:rPr>
      </w:pPr>
      <w:r w:rsidRPr="00564258">
        <w:rPr>
          <w:noProof/>
        </w:rPr>
        <w:t xml:space="preserve">Blaze, J., &amp; Roth, T. L. (2013). Exposure to caregiver maltreatment alters expression levels of epigenetic regulators in the medial prefrontal cortex. </w:t>
      </w:r>
      <w:r w:rsidRPr="00564258">
        <w:rPr>
          <w:i/>
          <w:noProof/>
        </w:rPr>
        <w:t>Int J Dev Neurosci, 31</w:t>
      </w:r>
      <w:r w:rsidRPr="00564258">
        <w:rPr>
          <w:noProof/>
        </w:rPr>
        <w:t>(8), 804-810. doi:10.1016/j.ijdevneu.2013.10.001</w:t>
      </w:r>
    </w:p>
    <w:p w14:paraId="63A775F6" w14:textId="77777777" w:rsidR="00564258" w:rsidRPr="00564258" w:rsidRDefault="00564258" w:rsidP="00E06390">
      <w:pPr>
        <w:pStyle w:val="EndNoteBibliography"/>
        <w:spacing w:line="480" w:lineRule="auto"/>
        <w:ind w:left="720" w:hanging="720"/>
        <w:rPr>
          <w:noProof/>
        </w:rPr>
      </w:pPr>
      <w:r w:rsidRPr="00564258">
        <w:rPr>
          <w:noProof/>
        </w:rPr>
        <w:t xml:space="preserve">Bock, J., Riedel, A., &amp; Braun, K. (2012). Differential changes of metabolic brain activity and interregional functional coupling in prefronto-limbic pathways during different stress conditions: functional imaging in freely behaving rodent pups. </w:t>
      </w:r>
      <w:r w:rsidRPr="00564258">
        <w:rPr>
          <w:i/>
          <w:noProof/>
        </w:rPr>
        <w:t>Front Cell Neurosci, 6</w:t>
      </w:r>
      <w:r w:rsidRPr="00564258">
        <w:rPr>
          <w:noProof/>
        </w:rPr>
        <w:t>, 19. doi:10.3389/fncel.2012.00019</w:t>
      </w:r>
    </w:p>
    <w:p w14:paraId="18E51D10" w14:textId="77777777" w:rsidR="00564258" w:rsidRPr="00564258" w:rsidRDefault="00564258" w:rsidP="00E06390">
      <w:pPr>
        <w:pStyle w:val="EndNoteBibliography"/>
        <w:spacing w:line="480" w:lineRule="auto"/>
        <w:ind w:left="720" w:hanging="720"/>
        <w:rPr>
          <w:noProof/>
        </w:rPr>
      </w:pPr>
      <w:r w:rsidRPr="00564258">
        <w:rPr>
          <w:noProof/>
        </w:rPr>
        <w:t xml:space="preserve">Bolton, J. L., Molet, J., Regev, L., Chen, Y., Rismanchi, N., Haddad, E., . . . Baram, T. Z. (2018). Anhedonia Following Early-Life Adversity Involves Aberrant Interaction of Reward and Anxiety Circuits and Is Reversed by Partial Silencing of Amygdala Corticotropin-Releasing Hormone Gene. </w:t>
      </w:r>
      <w:r w:rsidRPr="00564258">
        <w:rPr>
          <w:i/>
          <w:noProof/>
        </w:rPr>
        <w:t>Biol Psychiatry, 83</w:t>
      </w:r>
      <w:r w:rsidRPr="00564258">
        <w:rPr>
          <w:noProof/>
        </w:rPr>
        <w:t>(2), 137-147. doi:10.1016/j.biopsych.2017.08.023</w:t>
      </w:r>
    </w:p>
    <w:p w14:paraId="03B9157F" w14:textId="77777777" w:rsidR="00564258" w:rsidRPr="00564258" w:rsidRDefault="00564258" w:rsidP="00E06390">
      <w:pPr>
        <w:pStyle w:val="EndNoteBibliography"/>
        <w:spacing w:line="480" w:lineRule="auto"/>
        <w:ind w:left="720" w:hanging="720"/>
        <w:rPr>
          <w:noProof/>
        </w:rPr>
      </w:pPr>
      <w:r w:rsidRPr="00564258">
        <w:rPr>
          <w:noProof/>
        </w:rPr>
        <w:t xml:space="preserve">Bowlby, J. (1969). </w:t>
      </w:r>
      <w:r w:rsidRPr="00564258">
        <w:rPr>
          <w:i/>
          <w:noProof/>
        </w:rPr>
        <w:t>Attachment and Loss</w:t>
      </w:r>
      <w:r w:rsidRPr="00564258">
        <w:rPr>
          <w:noProof/>
        </w:rPr>
        <w:t>. New York: Basic Books.</w:t>
      </w:r>
    </w:p>
    <w:p w14:paraId="29F18B75" w14:textId="77777777" w:rsidR="00564258" w:rsidRPr="00564258" w:rsidRDefault="00564258" w:rsidP="00E06390">
      <w:pPr>
        <w:pStyle w:val="EndNoteBibliography"/>
        <w:spacing w:line="480" w:lineRule="auto"/>
        <w:ind w:left="720" w:hanging="720"/>
        <w:rPr>
          <w:noProof/>
        </w:rPr>
      </w:pPr>
      <w:r w:rsidRPr="00564258">
        <w:rPr>
          <w:noProof/>
        </w:rPr>
        <w:t xml:space="preserve">Bowlby, J. (1973). </w:t>
      </w:r>
      <w:r w:rsidRPr="00564258">
        <w:rPr>
          <w:i/>
          <w:noProof/>
        </w:rPr>
        <w:t>Attachment and Loss: Volume II: Separation, Anxiety and Anger</w:t>
      </w:r>
      <w:r w:rsidRPr="00564258">
        <w:rPr>
          <w:noProof/>
        </w:rPr>
        <w:t>. London: The Hogarth Press and the Institute of Psycho-Analysis.</w:t>
      </w:r>
    </w:p>
    <w:p w14:paraId="6C7F3AF6" w14:textId="77777777" w:rsidR="00564258" w:rsidRPr="00564258" w:rsidRDefault="00564258" w:rsidP="00E06390">
      <w:pPr>
        <w:pStyle w:val="EndNoteBibliography"/>
        <w:spacing w:line="480" w:lineRule="auto"/>
        <w:ind w:left="720" w:hanging="720"/>
        <w:rPr>
          <w:noProof/>
        </w:rPr>
      </w:pPr>
      <w:r w:rsidRPr="00564258">
        <w:rPr>
          <w:noProof/>
        </w:rPr>
        <w:t xml:space="preserve">Bretherton, I. (1992). The origins of attachment theory: John Bowlby and Mary Ainsworth. </w:t>
      </w:r>
      <w:r w:rsidRPr="00564258">
        <w:rPr>
          <w:i/>
          <w:noProof/>
        </w:rPr>
        <w:t>Developmental Psychology, 28</w:t>
      </w:r>
      <w:r w:rsidRPr="00564258">
        <w:rPr>
          <w:noProof/>
        </w:rPr>
        <w:t xml:space="preserve">(5), 759-775. </w:t>
      </w:r>
    </w:p>
    <w:p w14:paraId="39D33179" w14:textId="77777777" w:rsidR="00564258" w:rsidRPr="00564258" w:rsidRDefault="00564258" w:rsidP="00E06390">
      <w:pPr>
        <w:pStyle w:val="EndNoteBibliography"/>
        <w:spacing w:line="480" w:lineRule="auto"/>
        <w:ind w:left="720" w:hanging="720"/>
        <w:rPr>
          <w:noProof/>
        </w:rPr>
      </w:pPr>
      <w:r w:rsidRPr="00564258">
        <w:rPr>
          <w:noProof/>
        </w:rPr>
        <w:t xml:space="preserve">Brown, G. W., Andrews, B., Harris, T., Adler, Z., &amp; Bridge, L. (1986). Social support, self-esteem and depression. </w:t>
      </w:r>
      <w:r w:rsidRPr="00564258">
        <w:rPr>
          <w:i/>
          <w:noProof/>
        </w:rPr>
        <w:t>Psychol Med, 16</w:t>
      </w:r>
      <w:r w:rsidRPr="00564258">
        <w:rPr>
          <w:noProof/>
        </w:rPr>
        <w:t>(4), 813-831. doi:10.1017/s0033291700011831</w:t>
      </w:r>
    </w:p>
    <w:p w14:paraId="0FD09235"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Cabeza de Baca, T., Barnett, M. A., &amp; Ellis, B. J. (2016). The development of the child unpredictability schema: Regulation through maternal life history trade-offs. </w:t>
      </w:r>
      <w:r w:rsidRPr="00564258">
        <w:rPr>
          <w:i/>
          <w:noProof/>
        </w:rPr>
        <w:t>Evolutionary Behavioral Sciences, 10</w:t>
      </w:r>
      <w:r w:rsidRPr="00564258">
        <w:rPr>
          <w:noProof/>
        </w:rPr>
        <w:t xml:space="preserve">(1), 43-55. </w:t>
      </w:r>
    </w:p>
    <w:p w14:paraId="25B5DF53" w14:textId="77777777" w:rsidR="00564258" w:rsidRPr="00564258" w:rsidRDefault="00564258" w:rsidP="00E06390">
      <w:pPr>
        <w:pStyle w:val="EndNoteBibliography"/>
        <w:spacing w:line="480" w:lineRule="auto"/>
        <w:ind w:left="720" w:hanging="720"/>
        <w:rPr>
          <w:noProof/>
        </w:rPr>
      </w:pPr>
      <w:r w:rsidRPr="00564258">
        <w:rPr>
          <w:noProof/>
        </w:rPr>
        <w:t xml:space="preserve">Callaghan, B., Meyer, H., Opendak, M., Van Tieghem, M., Harmon, C., Li, A., . . . Tottenham, N. (2019). Using A Developmental Ecology Framework to Align Fear Neurobiology Across Species. </w:t>
      </w:r>
      <w:r w:rsidRPr="00564258">
        <w:rPr>
          <w:i/>
          <w:noProof/>
        </w:rPr>
        <w:t>Annual Review of Clinical Psychology, 15</w:t>
      </w:r>
      <w:r w:rsidRPr="00564258">
        <w:rPr>
          <w:noProof/>
        </w:rPr>
        <w:t>, 345-369. doi:10.1146/annurev-clinpsy-050718-095727</w:t>
      </w:r>
    </w:p>
    <w:p w14:paraId="1CF3C660" w14:textId="77777777" w:rsidR="00564258" w:rsidRPr="00564258" w:rsidRDefault="00564258" w:rsidP="00E06390">
      <w:pPr>
        <w:pStyle w:val="EndNoteBibliography"/>
        <w:spacing w:line="480" w:lineRule="auto"/>
        <w:ind w:left="720" w:hanging="720"/>
        <w:rPr>
          <w:noProof/>
        </w:rPr>
      </w:pPr>
      <w:r w:rsidRPr="00564258">
        <w:rPr>
          <w:noProof/>
        </w:rPr>
        <w:t xml:space="preserve">Callaghan, B. L., Gee, D. G., Gabard-Durnam, L., Telzer, E. H., Humphreys, K. L., Goff, B., . . . Tottenham, N. (2019). Decreased Amygdala Reactivity to Parent Cues Protects Against Anxiety Following Early Adversity: An Examination Across 3 Years. </w:t>
      </w:r>
      <w:r w:rsidRPr="00564258">
        <w:rPr>
          <w:i/>
          <w:noProof/>
        </w:rPr>
        <w:t>Biol Psychiatry Cogn Neurosci Neuroimaging, 4</w:t>
      </w:r>
      <w:r w:rsidRPr="00564258">
        <w:rPr>
          <w:noProof/>
        </w:rPr>
        <w:t>(7), 664-671. doi:10.1016/j.bpsc.2019.02.001</w:t>
      </w:r>
    </w:p>
    <w:p w14:paraId="3465B8AA" w14:textId="77777777" w:rsidR="00564258" w:rsidRPr="00564258" w:rsidRDefault="00564258" w:rsidP="00E06390">
      <w:pPr>
        <w:pStyle w:val="EndNoteBibliography"/>
        <w:spacing w:line="480" w:lineRule="auto"/>
        <w:ind w:left="720" w:hanging="720"/>
        <w:rPr>
          <w:noProof/>
        </w:rPr>
      </w:pPr>
      <w:r w:rsidRPr="00564258">
        <w:rPr>
          <w:noProof/>
        </w:rPr>
        <w:t xml:space="preserve">Callaghan, B. L., &amp; Richardson, R. (2011). Maternal separation results in early emergence of adult-like fear and extinction learning in infant rats. </w:t>
      </w:r>
      <w:r w:rsidRPr="00564258">
        <w:rPr>
          <w:i/>
          <w:noProof/>
        </w:rPr>
        <w:t>Behav Neurosci, 125</w:t>
      </w:r>
      <w:r w:rsidRPr="00564258">
        <w:rPr>
          <w:noProof/>
        </w:rPr>
        <w:t>(1), 20-28. doi:10.1037/a0022008</w:t>
      </w:r>
    </w:p>
    <w:p w14:paraId="6AE62B93" w14:textId="77777777" w:rsidR="00564258" w:rsidRPr="00564258" w:rsidRDefault="00564258" w:rsidP="00E06390">
      <w:pPr>
        <w:pStyle w:val="EndNoteBibliography"/>
        <w:spacing w:line="480" w:lineRule="auto"/>
        <w:ind w:left="720" w:hanging="720"/>
        <w:rPr>
          <w:noProof/>
        </w:rPr>
      </w:pPr>
      <w:r w:rsidRPr="00564258">
        <w:rPr>
          <w:noProof/>
        </w:rPr>
        <w:t xml:space="preserve">Callaghan, B. L., &amp; Richardson, R. (2012). The effect of adverse rearing environments on persistent memories in young rats: removing the brakes on infant fear memories. </w:t>
      </w:r>
      <w:r w:rsidRPr="00564258">
        <w:rPr>
          <w:i/>
          <w:noProof/>
        </w:rPr>
        <w:t>Transl Psychiatry, 2</w:t>
      </w:r>
      <w:r w:rsidRPr="00564258">
        <w:rPr>
          <w:noProof/>
        </w:rPr>
        <w:t>, e138. doi:10.1038/tp.2012.65</w:t>
      </w:r>
    </w:p>
    <w:p w14:paraId="25BB7F48" w14:textId="77777777" w:rsidR="00564258" w:rsidRPr="00564258" w:rsidRDefault="00564258" w:rsidP="00E06390">
      <w:pPr>
        <w:pStyle w:val="EndNoteBibliography"/>
        <w:spacing w:line="480" w:lineRule="auto"/>
        <w:ind w:left="720" w:hanging="720"/>
        <w:rPr>
          <w:noProof/>
        </w:rPr>
      </w:pPr>
      <w:r w:rsidRPr="00564258">
        <w:rPr>
          <w:noProof/>
        </w:rPr>
        <w:t xml:space="preserve">Callaghan, B. L., &amp; Richardson, R. (2014). Early emergence of adult-like fear renewal in the developing rat after chronic corticosterone treatment of the dam or the pups. </w:t>
      </w:r>
      <w:r w:rsidRPr="00564258">
        <w:rPr>
          <w:i/>
          <w:noProof/>
        </w:rPr>
        <w:t>Behav Neurosci, 128</w:t>
      </w:r>
      <w:r w:rsidRPr="00564258">
        <w:rPr>
          <w:noProof/>
        </w:rPr>
        <w:t>(5), 594-602. doi:10.1037/bne0000009</w:t>
      </w:r>
    </w:p>
    <w:p w14:paraId="3FDB9A01" w14:textId="77777777" w:rsidR="00564258" w:rsidRPr="00564258" w:rsidRDefault="00564258" w:rsidP="00E06390">
      <w:pPr>
        <w:pStyle w:val="EndNoteBibliography"/>
        <w:spacing w:line="480" w:lineRule="auto"/>
        <w:ind w:left="720" w:hanging="720"/>
        <w:rPr>
          <w:noProof/>
        </w:rPr>
      </w:pPr>
      <w:r w:rsidRPr="00564258">
        <w:rPr>
          <w:noProof/>
        </w:rPr>
        <w:t xml:space="preserve">Callaghan, B. L., &amp; Tottenham, N. (2016). The Stress Acceleration Hypothesis: effects of early-life adversity on emotion circuits and behavior. </w:t>
      </w:r>
      <w:r w:rsidRPr="00564258">
        <w:rPr>
          <w:i/>
          <w:noProof/>
        </w:rPr>
        <w:t>Current Opinion in Behavioral Sciences</w:t>
      </w:r>
      <w:r w:rsidRPr="00564258">
        <w:rPr>
          <w:noProof/>
        </w:rPr>
        <w:t xml:space="preserve">. </w:t>
      </w:r>
    </w:p>
    <w:p w14:paraId="756D2C09"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Chocyk, A., Majcher-Maslanka, I., Dudys, D., Przyborowska, A., &amp; Wedzony, K. (2013). Impact of early-life stress on the medial prefrontal cortex functions - a search for the pathomechanisms of anxiety and mood disorders. </w:t>
      </w:r>
      <w:r w:rsidRPr="00564258">
        <w:rPr>
          <w:i/>
          <w:noProof/>
        </w:rPr>
        <w:t>Pharmacol Rep, 65</w:t>
      </w:r>
      <w:r w:rsidRPr="00564258">
        <w:rPr>
          <w:noProof/>
        </w:rPr>
        <w:t>(6), 1462-1470. doi:10.1016/s1734-1140(13)71506-8</w:t>
      </w:r>
    </w:p>
    <w:p w14:paraId="5D2E825D" w14:textId="77777777" w:rsidR="00564258" w:rsidRPr="00564258" w:rsidRDefault="00564258" w:rsidP="00E06390">
      <w:pPr>
        <w:pStyle w:val="EndNoteBibliography"/>
        <w:spacing w:line="480" w:lineRule="auto"/>
        <w:ind w:left="720" w:hanging="720"/>
        <w:rPr>
          <w:noProof/>
        </w:rPr>
      </w:pPr>
      <w:r w:rsidRPr="00564258">
        <w:rPr>
          <w:noProof/>
        </w:rPr>
        <w:t xml:space="preserve">Choi, J., Jeong, B., Rohan, M. L., Polcari, A. M., &amp; Teicher, M. H. (2009). Preliminary evidence for white matter tract abnormalities in young adults exposed to parental verbal abuse. </w:t>
      </w:r>
      <w:r w:rsidRPr="00564258">
        <w:rPr>
          <w:i/>
          <w:noProof/>
        </w:rPr>
        <w:t>Biol Psychiatry, 65</w:t>
      </w:r>
      <w:r w:rsidRPr="00564258">
        <w:rPr>
          <w:noProof/>
        </w:rPr>
        <w:t>(3), 227-234. doi:10.1016/j.biopsych.2008.06.022</w:t>
      </w:r>
    </w:p>
    <w:p w14:paraId="5430FFAC" w14:textId="77777777" w:rsidR="00564258" w:rsidRPr="00564258" w:rsidRDefault="00564258" w:rsidP="00E06390">
      <w:pPr>
        <w:pStyle w:val="EndNoteBibliography"/>
        <w:spacing w:line="480" w:lineRule="auto"/>
        <w:ind w:left="720" w:hanging="720"/>
        <w:rPr>
          <w:noProof/>
        </w:rPr>
      </w:pPr>
      <w:r w:rsidRPr="00564258">
        <w:rPr>
          <w:noProof/>
        </w:rPr>
        <w:t xml:space="preserve">Cicchetti, D. (2002). The impact of social experience on neurobiological systems: illustration from a constructivist view of child maltreatment. </w:t>
      </w:r>
      <w:r w:rsidRPr="00564258">
        <w:rPr>
          <w:i/>
          <w:noProof/>
        </w:rPr>
        <w:t>Cognitive Development, 17</w:t>
      </w:r>
      <w:r w:rsidRPr="00564258">
        <w:rPr>
          <w:noProof/>
        </w:rPr>
        <w:t xml:space="preserve">(3-4), 1407-1428. </w:t>
      </w:r>
    </w:p>
    <w:p w14:paraId="1F1FF602" w14:textId="77777777" w:rsidR="00564258" w:rsidRPr="00564258" w:rsidRDefault="00564258" w:rsidP="00E06390">
      <w:pPr>
        <w:pStyle w:val="EndNoteBibliography"/>
        <w:spacing w:line="480" w:lineRule="auto"/>
        <w:ind w:left="720" w:hanging="720"/>
        <w:rPr>
          <w:noProof/>
        </w:rPr>
      </w:pPr>
      <w:r w:rsidRPr="00564258">
        <w:rPr>
          <w:noProof/>
        </w:rPr>
        <w:t xml:space="preserve">Cicchetti, D., &amp; Blender, J. A. (2004). A multiple-levels-of-analysis approach to the study of developmental processes in maltreated children. </w:t>
      </w:r>
      <w:r w:rsidRPr="00564258">
        <w:rPr>
          <w:i/>
          <w:noProof/>
        </w:rPr>
        <w:t>Proc Natl Acad Sci U S A, 101</w:t>
      </w:r>
      <w:r w:rsidRPr="00564258">
        <w:rPr>
          <w:noProof/>
        </w:rPr>
        <w:t>(50), 17325-17326. doi:10.1073/pnas.0408033101</w:t>
      </w:r>
    </w:p>
    <w:p w14:paraId="1AD41762" w14:textId="77777777" w:rsidR="00564258" w:rsidRPr="00564258" w:rsidRDefault="00564258" w:rsidP="00E06390">
      <w:pPr>
        <w:pStyle w:val="EndNoteBibliography"/>
        <w:spacing w:line="480" w:lineRule="auto"/>
        <w:ind w:left="720" w:hanging="720"/>
        <w:rPr>
          <w:noProof/>
        </w:rPr>
      </w:pPr>
      <w:r w:rsidRPr="00564258">
        <w:rPr>
          <w:noProof/>
        </w:rPr>
        <w:t xml:space="preserve">Cicchetti, D., &amp; Doyle, C. (2016). Child maltreatment, attachment and psychopathology: mediating relations. </w:t>
      </w:r>
      <w:r w:rsidRPr="00564258">
        <w:rPr>
          <w:i/>
          <w:noProof/>
        </w:rPr>
        <w:t>World Psychiatry, 15</w:t>
      </w:r>
      <w:r w:rsidRPr="00564258">
        <w:rPr>
          <w:noProof/>
        </w:rPr>
        <w:t>(2), 89-90. doi:10.1002/wps.20337</w:t>
      </w:r>
    </w:p>
    <w:p w14:paraId="5313587D" w14:textId="77777777" w:rsidR="00564258" w:rsidRPr="00564258" w:rsidRDefault="00564258" w:rsidP="00E06390">
      <w:pPr>
        <w:pStyle w:val="EndNoteBibliography"/>
        <w:spacing w:line="480" w:lineRule="auto"/>
        <w:ind w:left="720" w:hanging="720"/>
        <w:rPr>
          <w:noProof/>
        </w:rPr>
      </w:pPr>
      <w:r w:rsidRPr="00564258">
        <w:rPr>
          <w:noProof/>
        </w:rPr>
        <w:t xml:space="preserve">Cicchetti, D., &amp; Rogosch, F. A. (1996). Equifinality and multifinality in developmental psychopathology. </w:t>
      </w:r>
      <w:r w:rsidRPr="00564258">
        <w:rPr>
          <w:i/>
          <w:noProof/>
        </w:rPr>
        <w:t>Development and Psychopathology, 8</w:t>
      </w:r>
      <w:r w:rsidRPr="00564258">
        <w:rPr>
          <w:noProof/>
        </w:rPr>
        <w:t xml:space="preserve">(4), 597-600. </w:t>
      </w:r>
    </w:p>
    <w:p w14:paraId="7CC07098" w14:textId="77777777" w:rsidR="00564258" w:rsidRPr="00564258" w:rsidRDefault="00564258" w:rsidP="00E06390">
      <w:pPr>
        <w:pStyle w:val="EndNoteBibliography"/>
        <w:spacing w:line="480" w:lineRule="auto"/>
        <w:ind w:left="720" w:hanging="720"/>
        <w:rPr>
          <w:noProof/>
        </w:rPr>
      </w:pPr>
      <w:r w:rsidRPr="00564258">
        <w:rPr>
          <w:noProof/>
        </w:rPr>
        <w:t xml:space="preserve">Clark, C., Caldwell, T., Power, C., &amp; Stansfeld, S. A. (2010). Does the influence of childhood adversity on psychopathology persist across the lifecourse? A 45-year prospective epidemiologic study. </w:t>
      </w:r>
      <w:r w:rsidRPr="00564258">
        <w:rPr>
          <w:i/>
          <w:noProof/>
        </w:rPr>
        <w:t>Ann Epidemiol, 20</w:t>
      </w:r>
      <w:r w:rsidRPr="00564258">
        <w:rPr>
          <w:noProof/>
        </w:rPr>
        <w:t>(5), 385-394. doi:10.1016/j.annepidem.2010.02.008</w:t>
      </w:r>
    </w:p>
    <w:p w14:paraId="11D695CA"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Cohen, R. A., Grieve, S., Hoth, K. F., Paul, R. H., Sweet, L., Tate, D., . . . Williams, L. M. (2006). Early life stress and morphometry of the adult anterior cingulate cortex and caudate nuclei. </w:t>
      </w:r>
      <w:r w:rsidRPr="00564258">
        <w:rPr>
          <w:i/>
          <w:noProof/>
        </w:rPr>
        <w:t>Biol Psychiatry, 59</w:t>
      </w:r>
      <w:r w:rsidRPr="00564258">
        <w:rPr>
          <w:noProof/>
        </w:rPr>
        <w:t>(10), 975-982. doi:10.1016/j.biopsych.2005.12.016</w:t>
      </w:r>
    </w:p>
    <w:p w14:paraId="2EDD0FFC" w14:textId="77777777" w:rsidR="00564258" w:rsidRPr="00564258" w:rsidRDefault="00564258" w:rsidP="00E06390">
      <w:pPr>
        <w:pStyle w:val="EndNoteBibliography"/>
        <w:spacing w:line="480" w:lineRule="auto"/>
        <w:ind w:left="720" w:hanging="720"/>
        <w:rPr>
          <w:noProof/>
        </w:rPr>
      </w:pPr>
      <w:r w:rsidRPr="00564258">
        <w:rPr>
          <w:noProof/>
        </w:rPr>
        <w:t xml:space="preserve">Colquitt, J. A., Scott, B. A., &amp; LePine, J. A. (2007). Trust, trustworthiness, and trust propensity: a meta-analytic test of their unique relationships with risk taking and job performance. </w:t>
      </w:r>
      <w:r w:rsidRPr="00564258">
        <w:rPr>
          <w:i/>
          <w:noProof/>
        </w:rPr>
        <w:t>J Appl Psychol, 92</w:t>
      </w:r>
      <w:r w:rsidRPr="00564258">
        <w:rPr>
          <w:noProof/>
        </w:rPr>
        <w:t>(4), 909-927. doi:10.1037/0021-9010.92.4.909</w:t>
      </w:r>
    </w:p>
    <w:p w14:paraId="3C82BCF2" w14:textId="77777777" w:rsidR="00564258" w:rsidRPr="00564258" w:rsidRDefault="00564258" w:rsidP="00E06390">
      <w:pPr>
        <w:pStyle w:val="EndNoteBibliography"/>
        <w:spacing w:line="480" w:lineRule="auto"/>
        <w:ind w:left="720" w:hanging="720"/>
        <w:rPr>
          <w:noProof/>
        </w:rPr>
      </w:pPr>
      <w:r w:rsidRPr="00564258">
        <w:rPr>
          <w:noProof/>
        </w:rPr>
        <w:t xml:space="preserve">Conner, O. L., Siegle, G. J., McFarland, A. M., Silk, J. S., Ladouceur, C. D., Dahl, R. E., . . . Ryan, N. D. (2012). Mom-it helps when you're right here! Attenuation of neural stress markers in anxious youths whose caregivers are present during fMRI. </w:t>
      </w:r>
      <w:r w:rsidRPr="00564258">
        <w:rPr>
          <w:i/>
          <w:noProof/>
        </w:rPr>
        <w:t>PLoS One, 7</w:t>
      </w:r>
      <w:r w:rsidRPr="00564258">
        <w:rPr>
          <w:noProof/>
        </w:rPr>
        <w:t>(12), e50680. doi:10.1371/journal.pone.0050680</w:t>
      </w:r>
    </w:p>
    <w:p w14:paraId="0CD25A9F" w14:textId="77777777" w:rsidR="00564258" w:rsidRPr="00564258" w:rsidRDefault="00564258" w:rsidP="00E06390">
      <w:pPr>
        <w:pStyle w:val="EndNoteBibliography"/>
        <w:spacing w:line="480" w:lineRule="auto"/>
        <w:ind w:left="720" w:hanging="720"/>
        <w:rPr>
          <w:noProof/>
        </w:rPr>
      </w:pPr>
      <w:r w:rsidRPr="00564258">
        <w:rPr>
          <w:noProof/>
        </w:rPr>
        <w:t xml:space="preserve">De Bellis, M. D., Keshavan, M. S., Shifflett, H., Iyengar, S., Beers, S. R., Hall, J., &amp; Moritz, G. (2002). Brain structures in pediatric maltreatment-related posttraumatic stress disorder: a sociodemographically matched study. </w:t>
      </w:r>
      <w:r w:rsidRPr="00564258">
        <w:rPr>
          <w:i/>
          <w:noProof/>
        </w:rPr>
        <w:t>Biol Psychiatry, 52</w:t>
      </w:r>
      <w:r w:rsidRPr="00564258">
        <w:rPr>
          <w:noProof/>
        </w:rPr>
        <w:t>(11), 1066-1078. doi:10.1016/s0006-3223(02)01459-2</w:t>
      </w:r>
    </w:p>
    <w:p w14:paraId="68053F10" w14:textId="77777777" w:rsidR="00564258" w:rsidRPr="00564258" w:rsidRDefault="00564258" w:rsidP="00E06390">
      <w:pPr>
        <w:pStyle w:val="EndNoteBibliography"/>
        <w:spacing w:line="480" w:lineRule="auto"/>
        <w:ind w:left="720" w:hanging="720"/>
        <w:rPr>
          <w:noProof/>
        </w:rPr>
      </w:pPr>
      <w:r w:rsidRPr="00564258">
        <w:rPr>
          <w:noProof/>
        </w:rPr>
        <w:t xml:space="preserve">DeCasper, A. J., &amp; Carstens, A. A. (1981). Contingencies of stimulation: Effects on learning and emotion in neonates. </w:t>
      </w:r>
      <w:r w:rsidRPr="00564258">
        <w:rPr>
          <w:i/>
          <w:noProof/>
        </w:rPr>
        <w:t>Infant Behavior and Development, 4</w:t>
      </w:r>
      <w:r w:rsidRPr="00564258">
        <w:rPr>
          <w:noProof/>
        </w:rPr>
        <w:t xml:space="preserve">, 19-35. </w:t>
      </w:r>
    </w:p>
    <w:p w14:paraId="07F88CF9" w14:textId="77777777" w:rsidR="00564258" w:rsidRPr="00564258" w:rsidRDefault="00564258" w:rsidP="00E06390">
      <w:pPr>
        <w:pStyle w:val="EndNoteBibliography"/>
        <w:spacing w:line="480" w:lineRule="auto"/>
        <w:ind w:left="720" w:hanging="720"/>
        <w:rPr>
          <w:noProof/>
        </w:rPr>
      </w:pPr>
      <w:r w:rsidRPr="00564258">
        <w:rPr>
          <w:noProof/>
        </w:rPr>
        <w:t xml:space="preserve">Dehaene-Lambertz, G., Montavont, A., Jobert, A., Allirol, L., Dubois, J., Hertz-Pannier, L., &amp; Dehaene, S. (2010). Language or music, mother or Mozart? Structural and environmental influences on infants' language networks. </w:t>
      </w:r>
      <w:r w:rsidRPr="00564258">
        <w:rPr>
          <w:i/>
          <w:noProof/>
        </w:rPr>
        <w:t>Brain Lang, 114</w:t>
      </w:r>
      <w:r w:rsidRPr="00564258">
        <w:rPr>
          <w:noProof/>
        </w:rPr>
        <w:t>(2), 53-65. doi:10.1016/j.bandl.2009.09.003</w:t>
      </w:r>
    </w:p>
    <w:p w14:paraId="6394AB8B" w14:textId="77777777" w:rsidR="00564258" w:rsidRPr="00564258" w:rsidRDefault="00564258" w:rsidP="00E06390">
      <w:pPr>
        <w:pStyle w:val="EndNoteBibliography"/>
        <w:spacing w:line="480" w:lineRule="auto"/>
        <w:ind w:left="720" w:hanging="720"/>
        <w:rPr>
          <w:noProof/>
        </w:rPr>
      </w:pPr>
      <w:r w:rsidRPr="00564258">
        <w:rPr>
          <w:noProof/>
        </w:rPr>
        <w:t xml:space="preserve">Dennison, M. J., Rosen, M. L., Sambrook, K. A., Jenness, J. L., Sheridan, M. A., &amp; McLaughlin, K. A. (2019). Differential Associations of Distinct Forms of Childhood Adversity With </w:t>
      </w:r>
      <w:r w:rsidRPr="00564258">
        <w:rPr>
          <w:noProof/>
        </w:rPr>
        <w:lastRenderedPageBreak/>
        <w:t xml:space="preserve">Neurobehavioral Measures of Reward Processing: A Developmental Pathway to Depression. </w:t>
      </w:r>
      <w:r w:rsidRPr="00564258">
        <w:rPr>
          <w:i/>
          <w:noProof/>
        </w:rPr>
        <w:t>Child Dev, 90</w:t>
      </w:r>
      <w:r w:rsidRPr="00564258">
        <w:rPr>
          <w:noProof/>
        </w:rPr>
        <w:t>(1), e96-e113. doi:10.1111/cdev.13011</w:t>
      </w:r>
    </w:p>
    <w:p w14:paraId="102E4484" w14:textId="77777777" w:rsidR="00564258" w:rsidRPr="00564258" w:rsidRDefault="00564258" w:rsidP="00E06390">
      <w:pPr>
        <w:pStyle w:val="EndNoteBibliography"/>
        <w:spacing w:line="480" w:lineRule="auto"/>
        <w:ind w:left="720" w:hanging="720"/>
        <w:rPr>
          <w:noProof/>
        </w:rPr>
      </w:pPr>
      <w:r w:rsidRPr="00564258">
        <w:rPr>
          <w:noProof/>
        </w:rPr>
        <w:t xml:space="preserve">DePasquale, C. E., Raby, K. L., Hoye, J., &amp; Dozier, M. (2018). Parenting predicts Strange Situation cortisol reactivity among children adopted internationally. </w:t>
      </w:r>
      <w:r w:rsidRPr="00564258">
        <w:rPr>
          <w:i/>
          <w:noProof/>
        </w:rPr>
        <w:t>Psychoneuroendocrinology, 89</w:t>
      </w:r>
      <w:r w:rsidRPr="00564258">
        <w:rPr>
          <w:noProof/>
        </w:rPr>
        <w:t>, 86-91. doi:10.1016/j.psyneuen.2018.01.003</w:t>
      </w:r>
    </w:p>
    <w:p w14:paraId="63EF3B63" w14:textId="77777777" w:rsidR="00564258" w:rsidRPr="00564258" w:rsidRDefault="00564258" w:rsidP="00E06390">
      <w:pPr>
        <w:pStyle w:val="EndNoteBibliography"/>
        <w:spacing w:line="480" w:lineRule="auto"/>
        <w:ind w:left="720" w:hanging="720"/>
        <w:rPr>
          <w:noProof/>
        </w:rPr>
      </w:pPr>
      <w:r w:rsidRPr="00564258">
        <w:rPr>
          <w:noProof/>
        </w:rPr>
        <w:t xml:space="preserve">Dikker, S., &amp; Pylkkanen, L. (2013). Predicting language: MEG evidence for lexical preactivation. </w:t>
      </w:r>
      <w:r w:rsidRPr="00564258">
        <w:rPr>
          <w:i/>
          <w:noProof/>
        </w:rPr>
        <w:t>Brain Lang, 127</w:t>
      </w:r>
      <w:r w:rsidRPr="00564258">
        <w:rPr>
          <w:noProof/>
        </w:rPr>
        <w:t>(1), 55-64. doi:10.1016/j.bandl.2012.08.004</w:t>
      </w:r>
    </w:p>
    <w:p w14:paraId="6DF993C5" w14:textId="77777777" w:rsidR="00564258" w:rsidRPr="00564258" w:rsidRDefault="00564258" w:rsidP="00E06390">
      <w:pPr>
        <w:pStyle w:val="EndNoteBibliography"/>
        <w:spacing w:line="480" w:lineRule="auto"/>
        <w:ind w:left="720" w:hanging="720"/>
        <w:rPr>
          <w:noProof/>
        </w:rPr>
      </w:pPr>
      <w:r w:rsidRPr="00564258">
        <w:rPr>
          <w:noProof/>
        </w:rPr>
        <w:t xml:space="preserve">Ditzen, B., Neumann, I. D., Bodenmann, G., von Dawans, B., Turner, R. A., Ehlert, U., &amp; Heinrichs, M. (2007). Effects of different kinds of couple interaction on cortisol and heart rate responses to stress in women. </w:t>
      </w:r>
      <w:r w:rsidRPr="00564258">
        <w:rPr>
          <w:i/>
          <w:noProof/>
        </w:rPr>
        <w:t>Psychoneuroendocrinology, 32</w:t>
      </w:r>
      <w:r w:rsidRPr="00564258">
        <w:rPr>
          <w:noProof/>
        </w:rPr>
        <w:t>(5), 565-574. doi:10.1016/j.psyneuen.2007.03.011</w:t>
      </w:r>
    </w:p>
    <w:p w14:paraId="30E1C229" w14:textId="77777777" w:rsidR="00564258" w:rsidRPr="00564258" w:rsidRDefault="00564258" w:rsidP="00E06390">
      <w:pPr>
        <w:pStyle w:val="EndNoteBibliography"/>
        <w:spacing w:line="480" w:lineRule="auto"/>
        <w:ind w:left="720" w:hanging="720"/>
        <w:rPr>
          <w:noProof/>
        </w:rPr>
      </w:pPr>
      <w:r w:rsidRPr="00564258">
        <w:rPr>
          <w:noProof/>
        </w:rPr>
        <w:t xml:space="preserve">Drury, S. S., Sanchez, M. M., &amp; Gonzalez, A. (2016). When mothering goes awry: Challenges and opportunities for utilizing evidence across rodent, nonhuman primate and human studies to better define the biological consequences of negative early caregiving. </w:t>
      </w:r>
      <w:r w:rsidRPr="00564258">
        <w:rPr>
          <w:i/>
          <w:noProof/>
        </w:rPr>
        <w:t>Horm Behav, 77</w:t>
      </w:r>
      <w:r w:rsidRPr="00564258">
        <w:rPr>
          <w:noProof/>
        </w:rPr>
        <w:t>, 182-192. doi:10.1016/j.yhbeh.2015.10.007</w:t>
      </w:r>
    </w:p>
    <w:p w14:paraId="0DF0F977" w14:textId="77777777" w:rsidR="00564258" w:rsidRPr="00564258" w:rsidRDefault="00564258" w:rsidP="00E06390">
      <w:pPr>
        <w:pStyle w:val="EndNoteBibliography"/>
        <w:spacing w:line="480" w:lineRule="auto"/>
        <w:ind w:left="720" w:hanging="720"/>
        <w:rPr>
          <w:noProof/>
        </w:rPr>
      </w:pPr>
      <w:r w:rsidRPr="00564258">
        <w:rPr>
          <w:noProof/>
        </w:rPr>
        <w:t xml:space="preserve">Duncan, K. D., &amp; Shohamy, D. (2016). Memory states influence value-based decisions. </w:t>
      </w:r>
      <w:r w:rsidRPr="00564258">
        <w:rPr>
          <w:i/>
          <w:noProof/>
        </w:rPr>
        <w:t>J Exp Psychol Gen, 145</w:t>
      </w:r>
      <w:r w:rsidRPr="00564258">
        <w:rPr>
          <w:noProof/>
        </w:rPr>
        <w:t>(11), 1420-1426. doi:10.1037/xge0000231</w:t>
      </w:r>
    </w:p>
    <w:p w14:paraId="6955CD4B" w14:textId="77777777" w:rsidR="00564258" w:rsidRPr="00564258" w:rsidRDefault="00564258" w:rsidP="00E06390">
      <w:pPr>
        <w:pStyle w:val="EndNoteBibliography"/>
        <w:spacing w:line="480" w:lineRule="auto"/>
        <w:ind w:left="720" w:hanging="720"/>
        <w:rPr>
          <w:noProof/>
        </w:rPr>
      </w:pPr>
      <w:r w:rsidRPr="00564258">
        <w:rPr>
          <w:noProof/>
        </w:rPr>
        <w:t xml:space="preserve">Edwards, V. J., Holden, G. W., Felitti, V. J., &amp; Anda, R. F. (2003). Relationship between multiple forms of childhood maltreatment and adult mental health in community respondents: results from the adverse childhood experiences study. </w:t>
      </w:r>
      <w:r w:rsidRPr="00564258">
        <w:rPr>
          <w:i/>
          <w:noProof/>
        </w:rPr>
        <w:t>Am J Psychiatry, 160</w:t>
      </w:r>
      <w:r w:rsidRPr="00564258">
        <w:rPr>
          <w:noProof/>
        </w:rPr>
        <w:t>(8), 1453-1460. doi:10.1176/appi.ajp.160.8.1453</w:t>
      </w:r>
    </w:p>
    <w:p w14:paraId="2D6B2C1C"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Ellis, B. J., &amp; Del Giudice, M. (2014). Beyond allostatic load: rethinking the role of stress in regulating human development. </w:t>
      </w:r>
      <w:r w:rsidRPr="00564258">
        <w:rPr>
          <w:i/>
          <w:noProof/>
        </w:rPr>
        <w:t>Dev Psychopathol, 26</w:t>
      </w:r>
      <w:r w:rsidRPr="00564258">
        <w:rPr>
          <w:noProof/>
        </w:rPr>
        <w:t>(1), 1-20. doi:10.1017/S0954579413000849</w:t>
      </w:r>
    </w:p>
    <w:p w14:paraId="156BA0F0" w14:textId="77777777" w:rsidR="00564258" w:rsidRPr="00564258" w:rsidRDefault="00564258" w:rsidP="00E06390">
      <w:pPr>
        <w:pStyle w:val="EndNoteBibliography"/>
        <w:spacing w:line="480" w:lineRule="auto"/>
        <w:ind w:left="720" w:hanging="720"/>
        <w:rPr>
          <w:noProof/>
        </w:rPr>
      </w:pPr>
      <w:r w:rsidRPr="00564258">
        <w:rPr>
          <w:noProof/>
        </w:rPr>
        <w:t xml:space="preserve">Ellsworth, P. C., &amp; Scherer, K. R. (2003). Appraisal processes in emotion. . In K. R. S. R. J. Davidson, &amp; H. H. Goldsmith (Ed.), </w:t>
      </w:r>
      <w:r w:rsidRPr="00564258">
        <w:rPr>
          <w:i/>
          <w:noProof/>
        </w:rPr>
        <w:t xml:space="preserve">Series in affective science. Handbook of affective sciences </w:t>
      </w:r>
      <w:r w:rsidRPr="00564258">
        <w:rPr>
          <w:noProof/>
        </w:rPr>
        <w:t>(pp. 572–595): Oxford University Press.</w:t>
      </w:r>
    </w:p>
    <w:p w14:paraId="1FCF0EE7" w14:textId="03F101B0" w:rsidR="00564258" w:rsidRPr="00564258" w:rsidRDefault="00564258" w:rsidP="00E06390">
      <w:pPr>
        <w:pStyle w:val="EndNoteBibliography"/>
        <w:spacing w:line="480" w:lineRule="auto"/>
        <w:ind w:left="720" w:hanging="720"/>
        <w:rPr>
          <w:noProof/>
        </w:rPr>
      </w:pPr>
      <w:r w:rsidRPr="00564258">
        <w:rPr>
          <w:noProof/>
        </w:rPr>
        <w:t xml:space="preserve">Etkin, A., Egner, T., &amp; Kalisch, R. (2011). Emotional processing in anterior cingulate and medial prefrontal cortex. </w:t>
      </w:r>
      <w:r w:rsidRPr="00564258">
        <w:rPr>
          <w:i/>
          <w:noProof/>
        </w:rPr>
        <w:t>Trends in Cognitive Sciences, 15</w:t>
      </w:r>
      <w:r w:rsidRPr="00564258">
        <w:rPr>
          <w:noProof/>
        </w:rPr>
        <w:t xml:space="preserve">, 85-93. Retrieved from </w:t>
      </w:r>
      <w:hyperlink r:id="rId9" w:history="1">
        <w:r w:rsidRPr="00564258">
          <w:rPr>
            <w:rStyle w:val="Hyperlink"/>
            <w:noProof/>
          </w:rPr>
          <w:t>https://www.ncbi.nlm.nih.gov/pmc/articles/PMC3035157/pdf/nihms-254256.pdf</w:t>
        </w:r>
      </w:hyperlink>
    </w:p>
    <w:p w14:paraId="62EF91E1" w14:textId="77777777" w:rsidR="00564258" w:rsidRPr="00564258" w:rsidRDefault="00564258" w:rsidP="00E06390">
      <w:pPr>
        <w:pStyle w:val="EndNoteBibliography"/>
        <w:spacing w:line="480" w:lineRule="auto"/>
        <w:ind w:left="720" w:hanging="720"/>
        <w:rPr>
          <w:noProof/>
        </w:rPr>
      </w:pPr>
      <w:r w:rsidRPr="00564258">
        <w:rPr>
          <w:noProof/>
        </w:rPr>
        <w:t xml:space="preserve">Feldman, R. (2007). Parent-infant synchrony and the construction of shared timing; physiological precursors, developmental outcomes, and risk conditions. </w:t>
      </w:r>
      <w:r w:rsidRPr="00564258">
        <w:rPr>
          <w:i/>
          <w:noProof/>
        </w:rPr>
        <w:t>J Child Psychol Psychiatry, 48</w:t>
      </w:r>
      <w:r w:rsidRPr="00564258">
        <w:rPr>
          <w:noProof/>
        </w:rPr>
        <w:t>(3-4), 329-354. doi:10.1111/j.1469-7610.2006.01701.x</w:t>
      </w:r>
    </w:p>
    <w:p w14:paraId="73EF1278" w14:textId="77777777" w:rsidR="00564258" w:rsidRPr="00564258" w:rsidRDefault="00564258" w:rsidP="00E06390">
      <w:pPr>
        <w:pStyle w:val="EndNoteBibliography"/>
        <w:spacing w:line="480" w:lineRule="auto"/>
        <w:ind w:left="720" w:hanging="720"/>
        <w:rPr>
          <w:noProof/>
        </w:rPr>
      </w:pPr>
      <w:r w:rsidRPr="00564258">
        <w:rPr>
          <w:noProof/>
        </w:rPr>
        <w:t xml:space="preserve">Fisher, P. A., &amp; Kim, H. K. (2007). Intervention effects on foster preschoolers' attachment-related behaviors from a randomized trial. </w:t>
      </w:r>
      <w:r w:rsidRPr="00564258">
        <w:rPr>
          <w:i/>
          <w:noProof/>
        </w:rPr>
        <w:t>Prev Sci, 8</w:t>
      </w:r>
      <w:r w:rsidRPr="00564258">
        <w:rPr>
          <w:noProof/>
        </w:rPr>
        <w:t>(2), 161-170. doi:10.1007/s11121-007-0066-5</w:t>
      </w:r>
    </w:p>
    <w:p w14:paraId="53F0CDD1" w14:textId="77777777" w:rsidR="00564258" w:rsidRPr="00564258" w:rsidRDefault="00564258" w:rsidP="00E06390">
      <w:pPr>
        <w:pStyle w:val="EndNoteBibliography"/>
        <w:spacing w:line="480" w:lineRule="auto"/>
        <w:ind w:left="720" w:hanging="720"/>
        <w:rPr>
          <w:noProof/>
        </w:rPr>
      </w:pPr>
      <w:r w:rsidRPr="00564258">
        <w:rPr>
          <w:noProof/>
        </w:rPr>
        <w:t xml:space="preserve">Gamwell, K., Nylocks, M., Cross, D., Bradley, B., Norrholm, S. D., &amp; Jovanovic, T. (2015). Fear conditioned responses and PTSD symptoms in children: Sex differences in fear-related symptoms. </w:t>
      </w:r>
      <w:r w:rsidRPr="00564258">
        <w:rPr>
          <w:i/>
          <w:noProof/>
        </w:rPr>
        <w:t>Dev Psychobiol, 57</w:t>
      </w:r>
      <w:r w:rsidRPr="00564258">
        <w:rPr>
          <w:noProof/>
        </w:rPr>
        <w:t>(7), 799-808. doi:10.1002/dev.21313</w:t>
      </w:r>
    </w:p>
    <w:p w14:paraId="29EDDCC2" w14:textId="77777777" w:rsidR="00564258" w:rsidRPr="00564258" w:rsidRDefault="00564258" w:rsidP="00E06390">
      <w:pPr>
        <w:pStyle w:val="EndNoteBibliography"/>
        <w:spacing w:line="480" w:lineRule="auto"/>
        <w:ind w:left="720" w:hanging="720"/>
        <w:rPr>
          <w:noProof/>
        </w:rPr>
      </w:pPr>
      <w:r w:rsidRPr="00564258">
        <w:rPr>
          <w:noProof/>
        </w:rPr>
        <w:t xml:space="preserve">Garbarino, J., Guttmann, E., &amp; Seeley, J. W. (1986). </w:t>
      </w:r>
      <w:r w:rsidRPr="00564258">
        <w:rPr>
          <w:i/>
          <w:noProof/>
        </w:rPr>
        <w:t>The psychologically battered child</w:t>
      </w:r>
      <w:r w:rsidRPr="00564258">
        <w:rPr>
          <w:noProof/>
        </w:rPr>
        <w:t>. San Francisco: Jossey-Bass.</w:t>
      </w:r>
    </w:p>
    <w:p w14:paraId="2E44DA51" w14:textId="77777777" w:rsidR="00564258" w:rsidRPr="00564258" w:rsidRDefault="00564258" w:rsidP="00E06390">
      <w:pPr>
        <w:pStyle w:val="EndNoteBibliography"/>
        <w:spacing w:line="480" w:lineRule="auto"/>
        <w:ind w:left="720" w:hanging="720"/>
        <w:rPr>
          <w:noProof/>
        </w:rPr>
      </w:pPr>
      <w:r w:rsidRPr="00564258">
        <w:rPr>
          <w:noProof/>
        </w:rPr>
        <w:t xml:space="preserve">Garrison, E. G. (1987). Psychological maltreatment of children: An emerging focus for inquiry and concern. . </w:t>
      </w:r>
      <w:r w:rsidRPr="00564258">
        <w:rPr>
          <w:i/>
          <w:noProof/>
        </w:rPr>
        <w:t>American Psychologist, 42</w:t>
      </w:r>
      <w:r w:rsidRPr="00564258">
        <w:rPr>
          <w:noProof/>
        </w:rPr>
        <w:t xml:space="preserve">(2), 157-159. </w:t>
      </w:r>
    </w:p>
    <w:p w14:paraId="22002C80"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Gee, D. G., Gabard-Durnam, L., Telzer, E. H., Humphreys, K. L., Goff, B., Shapiro, M., . . . Tottenham, N. (2014). Maternal buffering of human amygdala-prefrontal circuitry during childhood but not during adolescence. </w:t>
      </w:r>
      <w:r w:rsidRPr="00564258">
        <w:rPr>
          <w:i/>
          <w:noProof/>
        </w:rPr>
        <w:t>Psychol Sci, 25</w:t>
      </w:r>
      <w:r w:rsidRPr="00564258">
        <w:rPr>
          <w:noProof/>
        </w:rPr>
        <w:t>(11), 2067-2078. doi:10.1177/0956797614550878</w:t>
      </w:r>
    </w:p>
    <w:p w14:paraId="2F432944" w14:textId="77777777" w:rsidR="00564258" w:rsidRPr="00564258" w:rsidRDefault="00564258" w:rsidP="00E06390">
      <w:pPr>
        <w:pStyle w:val="EndNoteBibliography"/>
        <w:spacing w:line="480" w:lineRule="auto"/>
        <w:ind w:left="720" w:hanging="720"/>
        <w:rPr>
          <w:noProof/>
        </w:rPr>
      </w:pPr>
      <w:r w:rsidRPr="00564258">
        <w:rPr>
          <w:noProof/>
        </w:rPr>
        <w:t xml:space="preserve">Gee, D. G., Gabard-Durnam, L. J., Flannery, J., Goff, B., Humphreys, K. L., Telzer, E. H., . . . Tottenham, N. (2013). Early developmental emergence of human amygdala-prefrontal connectivity after maternal deprivation. </w:t>
      </w:r>
      <w:r w:rsidRPr="00564258">
        <w:rPr>
          <w:i/>
          <w:noProof/>
        </w:rPr>
        <w:t>Proc Natl Acad Sci U S A, 110</w:t>
      </w:r>
      <w:r w:rsidRPr="00564258">
        <w:rPr>
          <w:noProof/>
        </w:rPr>
        <w:t>(39), 15638-15643. doi:10.1073/pnas.1307893110</w:t>
      </w:r>
    </w:p>
    <w:p w14:paraId="59C8586F" w14:textId="77777777" w:rsidR="00564258" w:rsidRPr="00564258" w:rsidRDefault="00564258" w:rsidP="00E06390">
      <w:pPr>
        <w:pStyle w:val="EndNoteBibliography"/>
        <w:spacing w:line="480" w:lineRule="auto"/>
        <w:ind w:left="720" w:hanging="720"/>
        <w:rPr>
          <w:noProof/>
        </w:rPr>
      </w:pPr>
      <w:r w:rsidRPr="00564258">
        <w:rPr>
          <w:noProof/>
        </w:rPr>
        <w:t xml:space="preserve">Ghosh, V. E., &amp; Gilboa, A. (2014). What is a memory schema? A historical perspective on current neuroscience literature. </w:t>
      </w:r>
      <w:r w:rsidRPr="00564258">
        <w:rPr>
          <w:i/>
          <w:noProof/>
        </w:rPr>
        <w:t>Neuropsychologia, 53</w:t>
      </w:r>
      <w:r w:rsidRPr="00564258">
        <w:rPr>
          <w:noProof/>
        </w:rPr>
        <w:t>, 104-114. doi:10.1016/j.neuropsychologia.2013.11.010</w:t>
      </w:r>
    </w:p>
    <w:p w14:paraId="6595B3FF" w14:textId="77777777" w:rsidR="00564258" w:rsidRPr="00564258" w:rsidRDefault="00564258" w:rsidP="00E06390">
      <w:pPr>
        <w:pStyle w:val="EndNoteBibliography"/>
        <w:spacing w:line="480" w:lineRule="auto"/>
        <w:ind w:left="720" w:hanging="720"/>
        <w:rPr>
          <w:noProof/>
        </w:rPr>
      </w:pPr>
      <w:r w:rsidRPr="00564258">
        <w:rPr>
          <w:noProof/>
        </w:rPr>
        <w:t xml:space="preserve">Gilbert, P. (2006). Evolution and depression: issues and implications. </w:t>
      </w:r>
      <w:r w:rsidRPr="00564258">
        <w:rPr>
          <w:i/>
          <w:noProof/>
        </w:rPr>
        <w:t>Psychol Med, 36</w:t>
      </w:r>
      <w:r w:rsidRPr="00564258">
        <w:rPr>
          <w:noProof/>
        </w:rPr>
        <w:t>(3), 287-297. doi:10.1017/S0033291705006112</w:t>
      </w:r>
    </w:p>
    <w:p w14:paraId="2D15FFAB" w14:textId="77777777" w:rsidR="00564258" w:rsidRPr="00564258" w:rsidRDefault="00564258" w:rsidP="00E06390">
      <w:pPr>
        <w:pStyle w:val="EndNoteBibliography"/>
        <w:spacing w:line="480" w:lineRule="auto"/>
        <w:ind w:left="720" w:hanging="720"/>
        <w:rPr>
          <w:noProof/>
        </w:rPr>
      </w:pPr>
      <w:r w:rsidRPr="00564258">
        <w:rPr>
          <w:noProof/>
        </w:rPr>
        <w:t xml:space="preserve">Golm, D., Maughan, B., Barker, E. D., Hill, J., Kennedy, M., Knights, N., . . . Sonuga-Barke, E. J. S. (2020). Why does early childhood deprivation increase the risk for depression and anxiety in adulthood? A developmental cascade model. </w:t>
      </w:r>
      <w:r w:rsidRPr="00564258">
        <w:rPr>
          <w:i/>
          <w:noProof/>
        </w:rPr>
        <w:t>J Child Psychol Psychiatry</w:t>
      </w:r>
      <w:r w:rsidRPr="00564258">
        <w:rPr>
          <w:noProof/>
        </w:rPr>
        <w:t>. doi:10.1111/jcpp.13205</w:t>
      </w:r>
    </w:p>
    <w:p w14:paraId="2A7986EF" w14:textId="77777777" w:rsidR="00564258" w:rsidRPr="00564258" w:rsidRDefault="00564258" w:rsidP="00E06390">
      <w:pPr>
        <w:pStyle w:val="EndNoteBibliography"/>
        <w:spacing w:line="480" w:lineRule="auto"/>
        <w:ind w:left="720" w:hanging="720"/>
        <w:rPr>
          <w:noProof/>
        </w:rPr>
      </w:pPr>
      <w:r w:rsidRPr="00564258">
        <w:rPr>
          <w:noProof/>
        </w:rPr>
        <w:t xml:space="preserve">Gorka, A. X., Hanson, J. L., Radtke, S. R., &amp; Hariri, A. R. (2014). Reduced hippocampal and medial prefrontal gray matter mediate the association between reported childhood maltreatment and trait anxiety in adulthood and predict sensitivity to future life stress. </w:t>
      </w:r>
      <w:r w:rsidRPr="00564258">
        <w:rPr>
          <w:i/>
          <w:noProof/>
        </w:rPr>
        <w:t>Biol Mood Anxiety Disord, 4</w:t>
      </w:r>
      <w:r w:rsidRPr="00564258">
        <w:rPr>
          <w:noProof/>
        </w:rPr>
        <w:t>, 12. doi:10.1186/2045-5380-4-12</w:t>
      </w:r>
    </w:p>
    <w:p w14:paraId="3B4F3E25"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Graham, A. M., Fisher, P. A., &amp; Pfeifer, J. H. (2013). What sleeping babies hear: a functional MRI study of interparental conflict and infants' emotion processing. </w:t>
      </w:r>
      <w:r w:rsidRPr="00564258">
        <w:rPr>
          <w:i/>
          <w:noProof/>
        </w:rPr>
        <w:t>Psychol Sci, 24</w:t>
      </w:r>
      <w:r w:rsidRPr="00564258">
        <w:rPr>
          <w:noProof/>
        </w:rPr>
        <w:t>(5), 782-789. doi:10.1177/0956797612458803</w:t>
      </w:r>
    </w:p>
    <w:p w14:paraId="65A525F6" w14:textId="77777777" w:rsidR="00564258" w:rsidRPr="00564258" w:rsidRDefault="00564258" w:rsidP="00E06390">
      <w:pPr>
        <w:pStyle w:val="EndNoteBibliography"/>
        <w:spacing w:line="480" w:lineRule="auto"/>
        <w:ind w:left="720" w:hanging="720"/>
        <w:rPr>
          <w:noProof/>
        </w:rPr>
      </w:pPr>
      <w:r w:rsidRPr="00564258">
        <w:rPr>
          <w:noProof/>
        </w:rPr>
        <w:t xml:space="preserve">Greenberg, L. S., &amp; Pascual-Leone, A. (2006). Emotion in psychotherapy: a practice-friendly research review. </w:t>
      </w:r>
      <w:r w:rsidRPr="00564258">
        <w:rPr>
          <w:i/>
          <w:noProof/>
        </w:rPr>
        <w:t>J Clin Psychol, 62</w:t>
      </w:r>
      <w:r w:rsidRPr="00564258">
        <w:rPr>
          <w:noProof/>
        </w:rPr>
        <w:t>(5), 611-630. doi:10.1002/jclp.20252</w:t>
      </w:r>
    </w:p>
    <w:p w14:paraId="4E8FA827" w14:textId="77777777" w:rsidR="00564258" w:rsidRPr="00564258" w:rsidRDefault="00564258" w:rsidP="00E06390">
      <w:pPr>
        <w:pStyle w:val="EndNoteBibliography"/>
        <w:spacing w:line="480" w:lineRule="auto"/>
        <w:ind w:left="720" w:hanging="720"/>
        <w:rPr>
          <w:noProof/>
        </w:rPr>
      </w:pPr>
      <w:r w:rsidRPr="00564258">
        <w:rPr>
          <w:noProof/>
        </w:rPr>
        <w:t xml:space="preserve">Guadagno, A., Kang, M. S., Devenyi, G. A., Mathieu, A. P., Rosa-Neto, P., Chakravarty, M., &amp; Walker, C. D. (2018). Reduced resting-state functional connectivity of the basolateral amygdala to the medial prefrontal cortex in preweaning rats exposed to chronic early-life stress. </w:t>
      </w:r>
      <w:r w:rsidRPr="00564258">
        <w:rPr>
          <w:i/>
          <w:noProof/>
        </w:rPr>
        <w:t>Brain Struct Funct, 223</w:t>
      </w:r>
      <w:r w:rsidRPr="00564258">
        <w:rPr>
          <w:noProof/>
        </w:rPr>
        <w:t>(8), 3711-3729. doi:10.1007/s00429-018-1720-3</w:t>
      </w:r>
    </w:p>
    <w:p w14:paraId="100170C2" w14:textId="77777777" w:rsidR="00564258" w:rsidRPr="00564258" w:rsidRDefault="00564258" w:rsidP="00E06390">
      <w:pPr>
        <w:pStyle w:val="EndNoteBibliography"/>
        <w:spacing w:line="480" w:lineRule="auto"/>
        <w:ind w:left="720" w:hanging="720"/>
        <w:rPr>
          <w:noProof/>
        </w:rPr>
      </w:pPr>
      <w:r w:rsidRPr="00564258">
        <w:rPr>
          <w:noProof/>
        </w:rPr>
        <w:t xml:space="preserve">Guassi Moreira, J. F., &amp; Telzer, E. H. (2018). Mother still knows best: Maternal influence uniquely modulates adolescent reward sensitivity during risk taking. </w:t>
      </w:r>
      <w:r w:rsidRPr="00564258">
        <w:rPr>
          <w:i/>
          <w:noProof/>
        </w:rPr>
        <w:t>Dev Sci, 21</w:t>
      </w:r>
      <w:r w:rsidRPr="00564258">
        <w:rPr>
          <w:noProof/>
        </w:rPr>
        <w:t>(1). doi:10.1111/desc.12484</w:t>
      </w:r>
    </w:p>
    <w:p w14:paraId="6BF07F6A" w14:textId="77777777" w:rsidR="00564258" w:rsidRPr="00564258" w:rsidRDefault="00564258" w:rsidP="00E06390">
      <w:pPr>
        <w:pStyle w:val="EndNoteBibliography"/>
        <w:spacing w:line="480" w:lineRule="auto"/>
        <w:ind w:left="720" w:hanging="720"/>
        <w:rPr>
          <w:noProof/>
        </w:rPr>
      </w:pPr>
      <w:r w:rsidRPr="00564258">
        <w:rPr>
          <w:noProof/>
        </w:rPr>
        <w:t xml:space="preserve">Guilford, J. P. (1982). Cognitive psychology's ambiguities: Some suggested remedies. </w:t>
      </w:r>
      <w:r w:rsidRPr="00564258">
        <w:rPr>
          <w:i/>
          <w:noProof/>
        </w:rPr>
        <w:t>Psychological Review, 89</w:t>
      </w:r>
      <w:r w:rsidRPr="00564258">
        <w:rPr>
          <w:noProof/>
        </w:rPr>
        <w:t xml:space="preserve">(1), 48-59. </w:t>
      </w:r>
    </w:p>
    <w:p w14:paraId="7870CB5A" w14:textId="77777777" w:rsidR="00564258" w:rsidRPr="00564258" w:rsidRDefault="00564258" w:rsidP="00E06390">
      <w:pPr>
        <w:pStyle w:val="EndNoteBibliography"/>
        <w:spacing w:line="480" w:lineRule="auto"/>
        <w:ind w:left="720" w:hanging="720"/>
        <w:rPr>
          <w:noProof/>
        </w:rPr>
      </w:pPr>
      <w:r w:rsidRPr="00564258">
        <w:rPr>
          <w:noProof/>
        </w:rPr>
        <w:t xml:space="preserve">Gunnar, M. R. (2001). Effects of early deprivation: Findings from orphanage-reared infants and children. In C. A. Nelson &amp; M. Luciana (Eds.), </w:t>
      </w:r>
      <w:r w:rsidRPr="00564258">
        <w:rPr>
          <w:i/>
          <w:noProof/>
        </w:rPr>
        <w:t>Handbook of developmental cognitive neuroscience</w:t>
      </w:r>
      <w:r w:rsidRPr="00564258">
        <w:rPr>
          <w:noProof/>
        </w:rPr>
        <w:t xml:space="preserve"> (Vol. 114).</w:t>
      </w:r>
    </w:p>
    <w:p w14:paraId="2A18612C" w14:textId="77777777" w:rsidR="00564258" w:rsidRPr="00564258" w:rsidRDefault="00564258" w:rsidP="00E06390">
      <w:pPr>
        <w:pStyle w:val="EndNoteBibliography"/>
        <w:spacing w:line="480" w:lineRule="auto"/>
        <w:ind w:left="720" w:hanging="720"/>
        <w:rPr>
          <w:noProof/>
        </w:rPr>
      </w:pPr>
      <w:r w:rsidRPr="00564258">
        <w:rPr>
          <w:noProof/>
        </w:rPr>
        <w:t xml:space="preserve">Gunnar, M. R., Leighton, K., &amp; Peleaux, R. (1984). Effects of temporal predictability on the reactions of 1-year-olds to potentially frightening toys. </w:t>
      </w:r>
      <w:r w:rsidRPr="00564258">
        <w:rPr>
          <w:i/>
          <w:noProof/>
        </w:rPr>
        <w:t>Developmental Psychology, 20</w:t>
      </w:r>
      <w:r w:rsidRPr="00564258">
        <w:rPr>
          <w:noProof/>
        </w:rPr>
        <w:t xml:space="preserve">(3), 449-458. </w:t>
      </w:r>
    </w:p>
    <w:p w14:paraId="2D373713" w14:textId="77777777" w:rsidR="00564258" w:rsidRPr="00564258" w:rsidRDefault="00564258" w:rsidP="00E06390">
      <w:pPr>
        <w:pStyle w:val="EndNoteBibliography"/>
        <w:spacing w:line="480" w:lineRule="auto"/>
        <w:ind w:left="720" w:hanging="720"/>
        <w:rPr>
          <w:noProof/>
        </w:rPr>
      </w:pPr>
      <w:r w:rsidRPr="00564258">
        <w:rPr>
          <w:noProof/>
        </w:rPr>
        <w:t xml:space="preserve">Guyer, A. E., Kaufman, J., Hodgdon, H. B., Masten, C. L., Jazbec, S., Pine, D. S., &amp; Ernst, M. (2006). Behavioral alterations in reward system function: the role of childhood </w:t>
      </w:r>
      <w:r w:rsidRPr="00564258">
        <w:rPr>
          <w:noProof/>
        </w:rPr>
        <w:lastRenderedPageBreak/>
        <w:t xml:space="preserve">maltreatment and psychopathology. </w:t>
      </w:r>
      <w:r w:rsidRPr="00564258">
        <w:rPr>
          <w:i/>
          <w:noProof/>
        </w:rPr>
        <w:t>J Am Acad Child Adolesc Psychiatry, 45</w:t>
      </w:r>
      <w:r w:rsidRPr="00564258">
        <w:rPr>
          <w:noProof/>
        </w:rPr>
        <w:t>(9), 1059-1067. doi:10.1097/01.chi.0000227882.50404.11</w:t>
      </w:r>
    </w:p>
    <w:p w14:paraId="599A5DBA" w14:textId="51FBBF35" w:rsidR="00564258" w:rsidRPr="00564258" w:rsidRDefault="00564258" w:rsidP="00E06390">
      <w:pPr>
        <w:pStyle w:val="EndNoteBibliography"/>
        <w:spacing w:line="480" w:lineRule="auto"/>
        <w:ind w:left="720" w:hanging="720"/>
        <w:rPr>
          <w:noProof/>
        </w:rPr>
      </w:pPr>
      <w:r w:rsidRPr="00564258">
        <w:rPr>
          <w:noProof/>
        </w:rPr>
        <w:t xml:space="preserve">Haith, M. M., Hazan, C., &amp; Goodman, G. S. (1988). Expectation and anticipation of dynamic visual events by 3.5-month-old babies. </w:t>
      </w:r>
      <w:r w:rsidRPr="00564258">
        <w:rPr>
          <w:i/>
          <w:noProof/>
        </w:rPr>
        <w:t>Child Dev, 59</w:t>
      </w:r>
      <w:r w:rsidRPr="00564258">
        <w:rPr>
          <w:noProof/>
        </w:rPr>
        <w:t xml:space="preserve">(2), 467-479. Retrieved from </w:t>
      </w:r>
      <w:hyperlink r:id="rId10" w:history="1">
        <w:r w:rsidRPr="00564258">
          <w:rPr>
            <w:rStyle w:val="Hyperlink"/>
            <w:noProof/>
          </w:rPr>
          <w:t>https://www.ncbi.nlm.nih.gov/pubmed/3359865</w:t>
        </w:r>
      </w:hyperlink>
    </w:p>
    <w:p w14:paraId="3BA52658" w14:textId="77777777" w:rsidR="00564258" w:rsidRPr="00564258" w:rsidRDefault="00564258" w:rsidP="00E06390">
      <w:pPr>
        <w:pStyle w:val="EndNoteBibliography"/>
        <w:spacing w:line="480" w:lineRule="auto"/>
        <w:ind w:left="720" w:hanging="720"/>
        <w:rPr>
          <w:noProof/>
        </w:rPr>
      </w:pPr>
      <w:r w:rsidRPr="00564258">
        <w:rPr>
          <w:noProof/>
        </w:rPr>
        <w:t xml:space="preserve">Hanson, J. L., Chung, M. K., Avants, B. B., Shirtcliff, E. A., Gee, J. C., Davidson, R. J., &amp; Pollak, S. D. (2010). Early stress is associated with alterations in the orbitofrontal cortex: a tensor-based morphometry investigation of brain structure and behavioral risk. </w:t>
      </w:r>
      <w:r w:rsidRPr="00564258">
        <w:rPr>
          <w:i/>
          <w:noProof/>
        </w:rPr>
        <w:t>J Neurosci, 30</w:t>
      </w:r>
      <w:r w:rsidRPr="00564258">
        <w:rPr>
          <w:noProof/>
        </w:rPr>
        <w:t>(22), 7466-7472. doi:10.1523/JNEUROSCI.0859-10.2010</w:t>
      </w:r>
    </w:p>
    <w:p w14:paraId="4308D999" w14:textId="77777777" w:rsidR="00564258" w:rsidRPr="00564258" w:rsidRDefault="00564258" w:rsidP="00E06390">
      <w:pPr>
        <w:pStyle w:val="EndNoteBibliography"/>
        <w:spacing w:line="480" w:lineRule="auto"/>
        <w:ind w:left="720" w:hanging="720"/>
        <w:rPr>
          <w:noProof/>
        </w:rPr>
      </w:pPr>
      <w:r w:rsidRPr="00564258">
        <w:rPr>
          <w:noProof/>
        </w:rPr>
        <w:t xml:space="preserve">Hanson, J. L., Hariri, A. R., &amp; Williamson, D. E. (2015). Blunted Ventral Striatum Development in Adolescence Reflects Emotional Neglect and Predicts Depressive Symptoms. </w:t>
      </w:r>
      <w:r w:rsidRPr="00564258">
        <w:rPr>
          <w:i/>
          <w:noProof/>
        </w:rPr>
        <w:t>Biol Psychiatry, 78</w:t>
      </w:r>
      <w:r w:rsidRPr="00564258">
        <w:rPr>
          <w:noProof/>
        </w:rPr>
        <w:t>(9), 598-605. doi:10.1016/j.biopsych.2015.05.010</w:t>
      </w:r>
    </w:p>
    <w:p w14:paraId="2446B5A3" w14:textId="77777777" w:rsidR="00564258" w:rsidRPr="00564258" w:rsidRDefault="00564258" w:rsidP="00E06390">
      <w:pPr>
        <w:pStyle w:val="EndNoteBibliography"/>
        <w:spacing w:line="480" w:lineRule="auto"/>
        <w:ind w:left="720" w:hanging="720"/>
        <w:rPr>
          <w:noProof/>
        </w:rPr>
      </w:pPr>
      <w:r w:rsidRPr="00564258">
        <w:rPr>
          <w:noProof/>
        </w:rPr>
        <w:t xml:space="preserve">Hanson, J. L., Knodt, A. R., Brigidi, B. D., &amp; Hariri, A. R. (2015). Lower structural integrity of the uncinate fasciculus is associated with a history of child maltreatment and future psychological vulnerability to stress. </w:t>
      </w:r>
      <w:r w:rsidRPr="00564258">
        <w:rPr>
          <w:i/>
          <w:noProof/>
        </w:rPr>
        <w:t>Dev Psychopathol, 27</w:t>
      </w:r>
      <w:r w:rsidRPr="00564258">
        <w:rPr>
          <w:noProof/>
        </w:rPr>
        <w:t>(4 Pt 2), 1611-1619. doi:10.1017/S0954579415000978</w:t>
      </w:r>
    </w:p>
    <w:p w14:paraId="6A31ECA5" w14:textId="77777777" w:rsidR="00564258" w:rsidRPr="00564258" w:rsidRDefault="00564258" w:rsidP="00E06390">
      <w:pPr>
        <w:pStyle w:val="EndNoteBibliography"/>
        <w:spacing w:line="480" w:lineRule="auto"/>
        <w:ind w:left="720" w:hanging="720"/>
        <w:rPr>
          <w:noProof/>
        </w:rPr>
      </w:pPr>
      <w:r w:rsidRPr="00564258">
        <w:rPr>
          <w:noProof/>
        </w:rPr>
        <w:t xml:space="preserve">Hanson, J. L., Nacewicz, B. M., Sutterer, M. J., Cayo, A. A., Schaefer, S. M., Rudolph, K. D., . . . Davidson, R. J. (2015). Behavioral Problems After Early Life Stress: Contributions of the Hippocampus and Amygdala. </w:t>
      </w:r>
      <w:r w:rsidRPr="00564258">
        <w:rPr>
          <w:i/>
          <w:noProof/>
        </w:rPr>
        <w:t>Biol Psychiatry, 77</w:t>
      </w:r>
      <w:r w:rsidRPr="00564258">
        <w:rPr>
          <w:noProof/>
        </w:rPr>
        <w:t>(4), 314-323. doi:10.1016/j.biopsych.2014.04.020</w:t>
      </w:r>
    </w:p>
    <w:p w14:paraId="428935DD" w14:textId="77777777" w:rsidR="00564258" w:rsidRPr="00564258" w:rsidRDefault="00564258" w:rsidP="00E06390">
      <w:pPr>
        <w:pStyle w:val="EndNoteBibliography"/>
        <w:spacing w:line="480" w:lineRule="auto"/>
        <w:ind w:left="720" w:hanging="720"/>
        <w:rPr>
          <w:noProof/>
        </w:rPr>
      </w:pPr>
      <w:r w:rsidRPr="00564258">
        <w:rPr>
          <w:noProof/>
        </w:rPr>
        <w:t xml:space="preserve">Hanson, J. L., van den Bos, W., Roeber, B. J., Rudolph, K. D., Davidson, R. J., &amp; Pollak, S. D. (2017). Early adversity and learning: implications for typical and atypical behavioral development. </w:t>
      </w:r>
      <w:r w:rsidRPr="00564258">
        <w:rPr>
          <w:i/>
          <w:noProof/>
        </w:rPr>
        <w:t>J Child Psychol Psychiatry, 58</w:t>
      </w:r>
      <w:r w:rsidRPr="00564258">
        <w:rPr>
          <w:noProof/>
        </w:rPr>
        <w:t>(7), 770-778. doi:10.1111/jcpp.12694</w:t>
      </w:r>
    </w:p>
    <w:p w14:paraId="6245343C"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Hart, H., &amp; Rubia, K. (2012). Neuroimaging of child abuse: a critical review. </w:t>
      </w:r>
      <w:r w:rsidRPr="00564258">
        <w:rPr>
          <w:i/>
          <w:noProof/>
        </w:rPr>
        <w:t>Front Hum Neurosci, 6</w:t>
      </w:r>
      <w:r w:rsidRPr="00564258">
        <w:rPr>
          <w:noProof/>
        </w:rPr>
        <w:t>, 52. doi:10.3389/fnhum.2012.00052</w:t>
      </w:r>
    </w:p>
    <w:p w14:paraId="62363349" w14:textId="77777777" w:rsidR="00564258" w:rsidRPr="00564258" w:rsidRDefault="00564258" w:rsidP="00E06390">
      <w:pPr>
        <w:pStyle w:val="EndNoteBibliography"/>
        <w:spacing w:line="480" w:lineRule="auto"/>
        <w:ind w:left="720" w:hanging="720"/>
        <w:rPr>
          <w:noProof/>
        </w:rPr>
      </w:pPr>
      <w:r w:rsidRPr="00564258">
        <w:rPr>
          <w:noProof/>
        </w:rPr>
        <w:t xml:space="preserve">Hart, S. N., &amp; Brassard, M. R. (1987). A major threat to children's mental health: Psychological maltreatment. </w:t>
      </w:r>
      <w:r w:rsidRPr="00564258">
        <w:rPr>
          <w:i/>
          <w:noProof/>
        </w:rPr>
        <w:t>American Psychologist, 42</w:t>
      </w:r>
      <w:r w:rsidRPr="00564258">
        <w:rPr>
          <w:noProof/>
        </w:rPr>
        <w:t xml:space="preserve">(2), 160-165. </w:t>
      </w:r>
    </w:p>
    <w:p w14:paraId="185E9B30" w14:textId="77777777" w:rsidR="00564258" w:rsidRPr="00564258" w:rsidRDefault="00564258" w:rsidP="00E06390">
      <w:pPr>
        <w:pStyle w:val="EndNoteBibliography"/>
        <w:spacing w:line="480" w:lineRule="auto"/>
        <w:ind w:left="720" w:hanging="720"/>
        <w:rPr>
          <w:noProof/>
        </w:rPr>
      </w:pPr>
      <w:r w:rsidRPr="00564258">
        <w:rPr>
          <w:noProof/>
        </w:rPr>
        <w:t xml:space="preserve">Heany, S. J., Groenewold, N. A., Uhlmann, A., Dalvie, S., Stein, D. J., &amp; Brooks, S. J. (2018). The neural correlates of Childhood Trauma Questionnaire scores in adults: A meta-analysis and review of functional magnetic resonance imaging studies. </w:t>
      </w:r>
      <w:r w:rsidRPr="00564258">
        <w:rPr>
          <w:i/>
          <w:noProof/>
        </w:rPr>
        <w:t>Dev Psychopathol, 30</w:t>
      </w:r>
      <w:r w:rsidRPr="00564258">
        <w:rPr>
          <w:noProof/>
        </w:rPr>
        <w:t>(4), 1475-1485. doi:10.1017/S0954579417001717</w:t>
      </w:r>
    </w:p>
    <w:p w14:paraId="1F75E1DF" w14:textId="77777777" w:rsidR="00564258" w:rsidRPr="00564258" w:rsidRDefault="00564258" w:rsidP="00E06390">
      <w:pPr>
        <w:pStyle w:val="EndNoteBibliography"/>
        <w:spacing w:line="480" w:lineRule="auto"/>
        <w:ind w:left="720" w:hanging="720"/>
        <w:rPr>
          <w:noProof/>
        </w:rPr>
      </w:pPr>
      <w:r w:rsidRPr="00564258">
        <w:rPr>
          <w:noProof/>
        </w:rPr>
        <w:t xml:space="preserve">Herzberg, M. P., Hodel, A. S., Cowell, R. A., Hunt, R. H., Gunnar, M. R., &amp; Thomas, K. M. (2018). Risk taking, decision-making, and brain volume in youth adopted internationally from institutional care. </w:t>
      </w:r>
      <w:r w:rsidRPr="00564258">
        <w:rPr>
          <w:i/>
          <w:noProof/>
        </w:rPr>
        <w:t>Neuropsychologia, 119</w:t>
      </w:r>
      <w:r w:rsidRPr="00564258">
        <w:rPr>
          <w:noProof/>
        </w:rPr>
        <w:t>, 262-270. doi:10.1016/j.neuropsychologia.2018.08.022</w:t>
      </w:r>
    </w:p>
    <w:p w14:paraId="15FCACF0" w14:textId="77777777" w:rsidR="00564258" w:rsidRPr="00564258" w:rsidRDefault="00564258" w:rsidP="00E06390">
      <w:pPr>
        <w:pStyle w:val="EndNoteBibliography"/>
        <w:spacing w:line="480" w:lineRule="auto"/>
        <w:ind w:left="720" w:hanging="720"/>
        <w:rPr>
          <w:noProof/>
        </w:rPr>
      </w:pPr>
      <w:r w:rsidRPr="00564258">
        <w:rPr>
          <w:noProof/>
        </w:rPr>
        <w:t xml:space="preserve">Holmes, B. M., &amp; Lyons-Ruth, K. (2006). The Relationship Questionnaire-Clinical Version (Rq-Cv): Introducing a Profoundly-Distrustful Attachment Style. </w:t>
      </w:r>
      <w:r w:rsidRPr="00564258">
        <w:rPr>
          <w:i/>
          <w:noProof/>
        </w:rPr>
        <w:t>Infant Ment Health J, 27</w:t>
      </w:r>
      <w:r w:rsidRPr="00564258">
        <w:rPr>
          <w:noProof/>
        </w:rPr>
        <w:t>(3), 310-325. doi:10.1002/imhj.20094</w:t>
      </w:r>
    </w:p>
    <w:p w14:paraId="4688EF02" w14:textId="77777777" w:rsidR="00564258" w:rsidRPr="00564258" w:rsidRDefault="00564258" w:rsidP="00E06390">
      <w:pPr>
        <w:pStyle w:val="EndNoteBibliography"/>
        <w:spacing w:line="480" w:lineRule="auto"/>
        <w:ind w:left="720" w:hanging="720"/>
        <w:rPr>
          <w:noProof/>
        </w:rPr>
      </w:pPr>
      <w:r w:rsidRPr="00564258">
        <w:rPr>
          <w:noProof/>
        </w:rPr>
        <w:t xml:space="preserve">Honeycutt, J. A., Demaestri, C., Peterzell, S., Silveri, M. M., Cai, X., Kulkarni, P., . . . Brenhouse, H. C. (2020). Altered corticolimbic connectivity reveals sex-specific adolescent outcomes in a rat model of early life adversity. </w:t>
      </w:r>
      <w:r w:rsidRPr="00564258">
        <w:rPr>
          <w:i/>
          <w:noProof/>
        </w:rPr>
        <w:t>Elife, 9</w:t>
      </w:r>
      <w:r w:rsidRPr="00564258">
        <w:rPr>
          <w:noProof/>
        </w:rPr>
        <w:t>. doi:10.7554/eLife.52651</w:t>
      </w:r>
    </w:p>
    <w:p w14:paraId="0B5206F4" w14:textId="77777777" w:rsidR="00564258" w:rsidRPr="00564258" w:rsidRDefault="00564258" w:rsidP="00E06390">
      <w:pPr>
        <w:pStyle w:val="EndNoteBibliography"/>
        <w:spacing w:line="480" w:lineRule="auto"/>
        <w:ind w:left="720" w:hanging="720"/>
        <w:rPr>
          <w:noProof/>
        </w:rPr>
      </w:pPr>
      <w:r w:rsidRPr="00564258">
        <w:rPr>
          <w:noProof/>
        </w:rPr>
        <w:t xml:space="preserve">Hostinar, C. E., &amp; Gunnar, M. R. (2015). Social Support Can Buffer against Stress and Shape Brain Activity. </w:t>
      </w:r>
      <w:r w:rsidRPr="00564258">
        <w:rPr>
          <w:i/>
          <w:noProof/>
        </w:rPr>
        <w:t>AJOB Neurosci, 6</w:t>
      </w:r>
      <w:r w:rsidRPr="00564258">
        <w:rPr>
          <w:noProof/>
        </w:rPr>
        <w:t>(3), 34-42. doi:10.1080/21507740.2015.1047054</w:t>
      </w:r>
    </w:p>
    <w:p w14:paraId="1712228E" w14:textId="77777777" w:rsidR="00564258" w:rsidRPr="00564258" w:rsidRDefault="00564258" w:rsidP="00E06390">
      <w:pPr>
        <w:pStyle w:val="EndNoteBibliography"/>
        <w:spacing w:line="480" w:lineRule="auto"/>
        <w:ind w:left="720" w:hanging="720"/>
        <w:rPr>
          <w:noProof/>
        </w:rPr>
      </w:pPr>
      <w:r w:rsidRPr="00564258">
        <w:rPr>
          <w:noProof/>
        </w:rPr>
        <w:t xml:space="preserve">Hostinar, C. E., Stellern, S. A., Schaefer, C., Carlson, S. M., &amp; Gunnar, M. R. (2012). Associations between early life adversity and executive function in children adopted </w:t>
      </w:r>
      <w:r w:rsidRPr="00564258">
        <w:rPr>
          <w:noProof/>
        </w:rPr>
        <w:lastRenderedPageBreak/>
        <w:t xml:space="preserve">internationally from orphanages. </w:t>
      </w:r>
      <w:r w:rsidRPr="00564258">
        <w:rPr>
          <w:i/>
          <w:noProof/>
        </w:rPr>
        <w:t>Proc Natl Acad Sci U S A, 109 Suppl 2</w:t>
      </w:r>
      <w:r w:rsidRPr="00564258">
        <w:rPr>
          <w:noProof/>
        </w:rPr>
        <w:t>, 17208-17212. doi:10.1073/pnas.1121246109</w:t>
      </w:r>
    </w:p>
    <w:p w14:paraId="29E60005" w14:textId="77777777" w:rsidR="00564258" w:rsidRPr="00564258" w:rsidRDefault="00564258" w:rsidP="00E06390">
      <w:pPr>
        <w:pStyle w:val="EndNoteBibliography"/>
        <w:spacing w:line="480" w:lineRule="auto"/>
        <w:ind w:left="720" w:hanging="720"/>
        <w:rPr>
          <w:noProof/>
        </w:rPr>
      </w:pPr>
      <w:r w:rsidRPr="00564258">
        <w:rPr>
          <w:noProof/>
        </w:rPr>
        <w:t xml:space="preserve">Howell, B. R., Grand, A. P., McCormack, K. M., Shi, Y., LaPrarie, J. L., Maestripieri, D., . . . Sanchez, M. M. (2014). Early adverse experience increases emotional reactivity in juvenile rhesus macaques: relation to amygdala volume. </w:t>
      </w:r>
      <w:r w:rsidRPr="00564258">
        <w:rPr>
          <w:i/>
          <w:noProof/>
        </w:rPr>
        <w:t>Dev Psychobiol, 56</w:t>
      </w:r>
      <w:r w:rsidRPr="00564258">
        <w:rPr>
          <w:noProof/>
        </w:rPr>
        <w:t>(8), 1735-1746. doi:10.1002/dev.21237</w:t>
      </w:r>
    </w:p>
    <w:p w14:paraId="1238949E" w14:textId="77777777" w:rsidR="00564258" w:rsidRPr="00564258" w:rsidRDefault="00564258" w:rsidP="00E06390">
      <w:pPr>
        <w:pStyle w:val="EndNoteBibliography"/>
        <w:spacing w:line="480" w:lineRule="auto"/>
        <w:ind w:left="720" w:hanging="720"/>
        <w:rPr>
          <w:noProof/>
        </w:rPr>
      </w:pPr>
      <w:r w:rsidRPr="00564258">
        <w:rPr>
          <w:noProof/>
        </w:rPr>
        <w:t xml:space="preserve">Howell, B. R., McCormack, K. M., Grand, A. P., Sawyer, N. T., Zhang, X., Maestripieri, D., . . . Sanchez, M. M. (2013). Brain white matter microstructure alterations in adolescent rhesus monkeys exposed to early life stress: associations with high cortisol during infancy. </w:t>
      </w:r>
      <w:r w:rsidRPr="00564258">
        <w:rPr>
          <w:i/>
          <w:noProof/>
        </w:rPr>
        <w:t>Biol Mood Anxiety Disord, 3</w:t>
      </w:r>
      <w:r w:rsidRPr="00564258">
        <w:rPr>
          <w:noProof/>
        </w:rPr>
        <w:t>(1), 21. doi:10.1186/2045-5380-3-21</w:t>
      </w:r>
    </w:p>
    <w:p w14:paraId="34CAE1EC" w14:textId="77777777" w:rsidR="00564258" w:rsidRPr="00564258" w:rsidRDefault="00564258" w:rsidP="00E06390">
      <w:pPr>
        <w:pStyle w:val="EndNoteBibliography"/>
        <w:spacing w:line="480" w:lineRule="auto"/>
        <w:ind w:left="720" w:hanging="720"/>
        <w:rPr>
          <w:noProof/>
        </w:rPr>
      </w:pPr>
      <w:r w:rsidRPr="00564258">
        <w:rPr>
          <w:noProof/>
        </w:rPr>
        <w:t xml:space="preserve">Humphreys, K. L., Gabard-Durnam, L., Goff, B., Telzer, E. H., Flannery, J., Gee, D. G., . . . Tottenham, N. (2018). Friendship and social functioning following early institutional rearing: The role of ADHD symptoms. </w:t>
      </w:r>
      <w:r w:rsidRPr="00564258">
        <w:rPr>
          <w:i/>
          <w:noProof/>
        </w:rPr>
        <w:t>Dev Psychopathol</w:t>
      </w:r>
      <w:r w:rsidRPr="00564258">
        <w:rPr>
          <w:noProof/>
        </w:rPr>
        <w:t>, 1-11. doi:10.1017/S0954579418001050</w:t>
      </w:r>
    </w:p>
    <w:p w14:paraId="5D9F0417" w14:textId="77777777" w:rsidR="00564258" w:rsidRPr="00564258" w:rsidRDefault="00564258" w:rsidP="00E06390">
      <w:pPr>
        <w:pStyle w:val="EndNoteBibliography"/>
        <w:spacing w:line="480" w:lineRule="auto"/>
        <w:ind w:left="720" w:hanging="720"/>
        <w:rPr>
          <w:noProof/>
        </w:rPr>
      </w:pPr>
      <w:r w:rsidRPr="00564258">
        <w:rPr>
          <w:noProof/>
        </w:rPr>
        <w:t xml:space="preserve">Humphreys, K. L., Lee, S. S., Telzer, E. H., Gabard-Durnam, L. J., Goff, B., Flannery, J., &amp; Tottenham, N. (2015). Exploration-exploitation strategy is dependent on early experience. </w:t>
      </w:r>
      <w:r w:rsidRPr="00564258">
        <w:rPr>
          <w:i/>
          <w:noProof/>
        </w:rPr>
        <w:t>Dev Psychobiol, 57</w:t>
      </w:r>
      <w:r w:rsidRPr="00564258">
        <w:rPr>
          <w:noProof/>
        </w:rPr>
        <w:t>(3), 313-321. doi:10.1002/dev.21293</w:t>
      </w:r>
    </w:p>
    <w:p w14:paraId="1682ED2A" w14:textId="53A7BA0D" w:rsidR="00564258" w:rsidRPr="00564258" w:rsidRDefault="00564258" w:rsidP="00E06390">
      <w:pPr>
        <w:pStyle w:val="EndNoteBibliography"/>
        <w:spacing w:line="480" w:lineRule="auto"/>
        <w:ind w:left="720" w:hanging="720"/>
        <w:rPr>
          <w:noProof/>
        </w:rPr>
      </w:pPr>
      <w:r w:rsidRPr="00564258">
        <w:rPr>
          <w:noProof/>
        </w:rPr>
        <w:t xml:space="preserve">Isabella, R. A., &amp; Belsky, J. (1991). Interactional synchrony and the origins of infant-mother attachment: a replication study. </w:t>
      </w:r>
      <w:r w:rsidRPr="00564258">
        <w:rPr>
          <w:i/>
          <w:noProof/>
        </w:rPr>
        <w:t>Child Dev, 62</w:t>
      </w:r>
      <w:r w:rsidRPr="00564258">
        <w:rPr>
          <w:noProof/>
        </w:rPr>
        <w:t xml:space="preserve">(2), 373-384. Retrieved from </w:t>
      </w:r>
      <w:hyperlink r:id="rId11" w:history="1">
        <w:r w:rsidRPr="00564258">
          <w:rPr>
            <w:rStyle w:val="Hyperlink"/>
            <w:noProof/>
          </w:rPr>
          <w:t>https://www.ncbi.nlm.nih.gov/pubmed/2055128</w:t>
        </w:r>
      </w:hyperlink>
    </w:p>
    <w:p w14:paraId="2F6F69E8" w14:textId="77777777" w:rsidR="00564258" w:rsidRPr="00564258" w:rsidRDefault="00564258" w:rsidP="00E06390">
      <w:pPr>
        <w:pStyle w:val="EndNoteBibliography"/>
        <w:spacing w:line="480" w:lineRule="auto"/>
        <w:ind w:left="720" w:hanging="720"/>
        <w:rPr>
          <w:noProof/>
        </w:rPr>
      </w:pPr>
      <w:r w:rsidRPr="00564258">
        <w:rPr>
          <w:noProof/>
        </w:rPr>
        <w:t>Itoga, C. A., Chen, Y., Fateri, C., Echeverry, P. A., Lai, J. M., Delgado, J., . . . Xu, X. (2019). New viral-genetic mapping uncovers an enrichment of corticotropin-releasing hormone-</w:t>
      </w:r>
      <w:r w:rsidRPr="00564258">
        <w:rPr>
          <w:noProof/>
        </w:rPr>
        <w:lastRenderedPageBreak/>
        <w:t xml:space="preserve">expressing neuronal inputs to the nucleus accumbens from stress-related brain regions. </w:t>
      </w:r>
      <w:r w:rsidRPr="00564258">
        <w:rPr>
          <w:i/>
          <w:noProof/>
        </w:rPr>
        <w:t>J Comp Neurol, 527</w:t>
      </w:r>
      <w:r w:rsidRPr="00564258">
        <w:rPr>
          <w:noProof/>
        </w:rPr>
        <w:t>(15), 2474-2487. doi:10.1002/cne.24676</w:t>
      </w:r>
    </w:p>
    <w:p w14:paraId="60E1E42D" w14:textId="77777777" w:rsidR="00564258" w:rsidRPr="00564258" w:rsidRDefault="00564258" w:rsidP="00E06390">
      <w:pPr>
        <w:pStyle w:val="EndNoteBibliography"/>
        <w:spacing w:line="480" w:lineRule="auto"/>
        <w:ind w:left="720" w:hanging="720"/>
        <w:rPr>
          <w:noProof/>
        </w:rPr>
      </w:pPr>
      <w:r w:rsidRPr="00564258">
        <w:rPr>
          <w:noProof/>
        </w:rPr>
        <w:t xml:space="preserve">Izard, C. E., Woodburn, E. M., Finlon, K. J., Krauthamer-Ewing, E. S., Grossman, S. R., &amp; Seidenfeld, A. (2011). Emotion Knowledge, Emotion Utilization, and Emotion Regulation. </w:t>
      </w:r>
      <w:r w:rsidRPr="00564258">
        <w:rPr>
          <w:i/>
          <w:noProof/>
        </w:rPr>
        <w:t>Emotion Review, 3</w:t>
      </w:r>
      <w:r w:rsidRPr="00564258">
        <w:rPr>
          <w:noProof/>
        </w:rPr>
        <w:t xml:space="preserve">(1), 44–52. </w:t>
      </w:r>
    </w:p>
    <w:p w14:paraId="5B62608A" w14:textId="37113E53" w:rsidR="00564258" w:rsidRPr="00564258" w:rsidRDefault="00564258" w:rsidP="00E06390">
      <w:pPr>
        <w:pStyle w:val="EndNoteBibliography"/>
        <w:spacing w:line="480" w:lineRule="auto"/>
        <w:ind w:left="720" w:hanging="720"/>
        <w:rPr>
          <w:noProof/>
        </w:rPr>
      </w:pPr>
      <w:r w:rsidRPr="00564258">
        <w:rPr>
          <w:noProof/>
        </w:rPr>
        <w:t xml:space="preserve">Jaffe, J., Beebe, B., Feldstein, S., Crown, C. L., &amp; Jasnow, M. D. (2001). Rhythms of dialogue in infancy: coordinated timing in development. </w:t>
      </w:r>
      <w:r w:rsidRPr="00564258">
        <w:rPr>
          <w:i/>
          <w:noProof/>
        </w:rPr>
        <w:t>Monogr Soc Res Child Dev, 66</w:t>
      </w:r>
      <w:r w:rsidRPr="00564258">
        <w:rPr>
          <w:noProof/>
        </w:rPr>
        <w:t xml:space="preserve">(2), i-viii, 1-132. Retrieved from </w:t>
      </w:r>
      <w:hyperlink r:id="rId12" w:history="1">
        <w:r w:rsidRPr="00564258">
          <w:rPr>
            <w:rStyle w:val="Hyperlink"/>
            <w:noProof/>
          </w:rPr>
          <w:t>https://www.ncbi.nlm.nih.gov/pubmed/11428150</w:t>
        </w:r>
      </w:hyperlink>
    </w:p>
    <w:p w14:paraId="3544912D" w14:textId="77777777" w:rsidR="00564258" w:rsidRPr="00564258" w:rsidRDefault="00564258" w:rsidP="00E06390">
      <w:pPr>
        <w:pStyle w:val="EndNoteBibliography"/>
        <w:spacing w:line="480" w:lineRule="auto"/>
        <w:ind w:left="720" w:hanging="720"/>
        <w:rPr>
          <w:noProof/>
        </w:rPr>
      </w:pPr>
      <w:r w:rsidRPr="00564258">
        <w:rPr>
          <w:noProof/>
        </w:rPr>
        <w:t xml:space="preserve">Johnson, S. C., Dweck, C. S., &amp; Chen, F. S. (2007). Evidence for infants' internal working models of attachment. </w:t>
      </w:r>
      <w:r w:rsidRPr="00564258">
        <w:rPr>
          <w:i/>
          <w:noProof/>
        </w:rPr>
        <w:t>Psychol Sci, 18</w:t>
      </w:r>
      <w:r w:rsidRPr="00564258">
        <w:rPr>
          <w:noProof/>
        </w:rPr>
        <w:t>(6), 501-502. doi:10.1111/j.1467-9280.2007.01929.x</w:t>
      </w:r>
    </w:p>
    <w:p w14:paraId="167FF27F" w14:textId="77777777" w:rsidR="00564258" w:rsidRPr="00564258" w:rsidRDefault="00564258" w:rsidP="00E06390">
      <w:pPr>
        <w:pStyle w:val="EndNoteBibliography"/>
        <w:spacing w:line="480" w:lineRule="auto"/>
        <w:ind w:left="720" w:hanging="720"/>
        <w:rPr>
          <w:noProof/>
        </w:rPr>
      </w:pPr>
      <w:r w:rsidRPr="00564258">
        <w:rPr>
          <w:noProof/>
        </w:rPr>
        <w:t xml:space="preserve">Johnson, S. C., Dweck, C. S., Chen, F. S., Stern, H. L., Ok, S. J., &amp; Barth, M. (2010). At the intersection of social and cognitive development: internal working models of attachment in infancy. </w:t>
      </w:r>
      <w:r w:rsidRPr="00564258">
        <w:rPr>
          <w:i/>
          <w:noProof/>
        </w:rPr>
        <w:t>Cogn Sci, 34</w:t>
      </w:r>
      <w:r w:rsidRPr="00564258">
        <w:rPr>
          <w:noProof/>
        </w:rPr>
        <w:t>(5), 807-825. doi:10.1111/j.1551-6709.2010.01112.x</w:t>
      </w:r>
    </w:p>
    <w:p w14:paraId="57B989B0" w14:textId="77777777" w:rsidR="00564258" w:rsidRPr="00564258" w:rsidRDefault="00564258" w:rsidP="00E06390">
      <w:pPr>
        <w:pStyle w:val="EndNoteBibliography"/>
        <w:spacing w:line="480" w:lineRule="auto"/>
        <w:ind w:left="720" w:hanging="720"/>
        <w:rPr>
          <w:noProof/>
        </w:rPr>
      </w:pPr>
      <w:r w:rsidRPr="00564258">
        <w:rPr>
          <w:noProof/>
        </w:rPr>
        <w:t xml:space="preserve">Jovanovic, T., Nylocks, K. M., Gamwell, K. L., Smith, A., Davis, T. A., Norrholm, S. D., &amp; Bradley, B. (2014). Development of fear acquisition and extinction in children: effects of age and anxiety. </w:t>
      </w:r>
      <w:r w:rsidRPr="00564258">
        <w:rPr>
          <w:i/>
          <w:noProof/>
        </w:rPr>
        <w:t>Neurobiol Learn Mem, 113</w:t>
      </w:r>
      <w:r w:rsidRPr="00564258">
        <w:rPr>
          <w:noProof/>
        </w:rPr>
        <w:t>, 135-142. doi:10.1016/j.nlm.2013.10.016</w:t>
      </w:r>
    </w:p>
    <w:p w14:paraId="2E2546BD" w14:textId="77777777" w:rsidR="00564258" w:rsidRPr="00564258" w:rsidRDefault="00564258" w:rsidP="00E06390">
      <w:pPr>
        <w:pStyle w:val="EndNoteBibliography"/>
        <w:spacing w:line="480" w:lineRule="auto"/>
        <w:ind w:left="720" w:hanging="720"/>
        <w:rPr>
          <w:noProof/>
        </w:rPr>
      </w:pPr>
      <w:r w:rsidRPr="00564258">
        <w:rPr>
          <w:noProof/>
        </w:rPr>
        <w:t xml:space="preserve">Kaiser, R. H., Clegg, R., Goer, F., Pechtel, P., Beltzer, M., Vitaliano, G., . . . Pizzagalli, D. A. (2018). Childhood stress, grown-up brain networks: corticolimbic correlates of threat-related early life stress and adult stress response. </w:t>
      </w:r>
      <w:r w:rsidRPr="00564258">
        <w:rPr>
          <w:i/>
          <w:noProof/>
        </w:rPr>
        <w:t>Psychol Med, 48</w:t>
      </w:r>
      <w:r w:rsidRPr="00564258">
        <w:rPr>
          <w:noProof/>
        </w:rPr>
        <w:t>(7), 1157-1166. doi:10.1017/S0033291717002628</w:t>
      </w:r>
    </w:p>
    <w:p w14:paraId="104E855D"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Kaufman, J., &amp; Cicchetti, D. (1989). Effects of maltreatment on school-age children's socioemotional development: Assessments in a day-camp setting. </w:t>
      </w:r>
      <w:r w:rsidRPr="00564258">
        <w:rPr>
          <w:i/>
          <w:noProof/>
        </w:rPr>
        <w:t>Developmental Psychology, 25</w:t>
      </w:r>
      <w:r w:rsidRPr="00564258">
        <w:rPr>
          <w:noProof/>
        </w:rPr>
        <w:t xml:space="preserve">(4), 516-524. </w:t>
      </w:r>
    </w:p>
    <w:p w14:paraId="0D47A16F" w14:textId="77777777" w:rsidR="00564258" w:rsidRPr="00564258" w:rsidRDefault="00564258" w:rsidP="00E06390">
      <w:pPr>
        <w:pStyle w:val="EndNoteBibliography"/>
        <w:spacing w:line="480" w:lineRule="auto"/>
        <w:ind w:left="720" w:hanging="720"/>
        <w:rPr>
          <w:noProof/>
        </w:rPr>
      </w:pPr>
      <w:r w:rsidRPr="00564258">
        <w:rPr>
          <w:noProof/>
        </w:rPr>
        <w:t xml:space="preserve">Kendler, K. S., Hettema, J. M., Butera, F., Gardner, C. O., &amp; Prescott, C. A. (2003). Life event dimensions of loss, humiliation, entrapment, and danger in the prediction of onsets of major depression and generalized anxiety. </w:t>
      </w:r>
      <w:r w:rsidRPr="00564258">
        <w:rPr>
          <w:i/>
          <w:noProof/>
        </w:rPr>
        <w:t>Arch Gen Psychiatry, 60</w:t>
      </w:r>
      <w:r w:rsidRPr="00564258">
        <w:rPr>
          <w:noProof/>
        </w:rPr>
        <w:t>(8), 789-796. doi:10.1001/archpsyc.60.8.789</w:t>
      </w:r>
    </w:p>
    <w:p w14:paraId="59663C8F" w14:textId="77777777" w:rsidR="00564258" w:rsidRPr="00564258" w:rsidRDefault="00564258" w:rsidP="00E06390">
      <w:pPr>
        <w:pStyle w:val="EndNoteBibliography"/>
        <w:spacing w:line="480" w:lineRule="auto"/>
        <w:ind w:left="720" w:hanging="720"/>
        <w:rPr>
          <w:noProof/>
        </w:rPr>
      </w:pPr>
      <w:r w:rsidRPr="00564258">
        <w:rPr>
          <w:noProof/>
        </w:rPr>
        <w:t xml:space="preserve">Kessler, R. C., McLaughlin, K. A., Green, J. G., Gruber, M. J., Sampson, N. A., Zaslavsky, A. M., . . . Williams, D. R. (2010). Childhood adversities and adult psychopathology in the WHO World Mental Health Surveys. </w:t>
      </w:r>
      <w:r w:rsidRPr="00564258">
        <w:rPr>
          <w:i/>
          <w:noProof/>
        </w:rPr>
        <w:t>Br J Psychiatry, 197</w:t>
      </w:r>
      <w:r w:rsidRPr="00564258">
        <w:rPr>
          <w:noProof/>
        </w:rPr>
        <w:t>(5), 378-385. doi:10.1192/bjp.bp.110.080499</w:t>
      </w:r>
    </w:p>
    <w:p w14:paraId="4D59AE05" w14:textId="77777777" w:rsidR="00564258" w:rsidRPr="00564258" w:rsidRDefault="00564258" w:rsidP="00E06390">
      <w:pPr>
        <w:pStyle w:val="EndNoteBibliography"/>
        <w:spacing w:line="480" w:lineRule="auto"/>
        <w:ind w:left="720" w:hanging="720"/>
        <w:rPr>
          <w:noProof/>
        </w:rPr>
      </w:pPr>
      <w:r w:rsidRPr="00564258">
        <w:rPr>
          <w:noProof/>
        </w:rPr>
        <w:t xml:space="preserve">Kidd, C., Palmeri, H., &amp; Aslin, R. N. (2013). Rational snacking: young children's decision-making on the marshmallow task is moderated by beliefs about environmental reliability. </w:t>
      </w:r>
      <w:r w:rsidRPr="00564258">
        <w:rPr>
          <w:i/>
          <w:noProof/>
        </w:rPr>
        <w:t>Cognition, 126</w:t>
      </w:r>
      <w:r w:rsidRPr="00564258">
        <w:rPr>
          <w:noProof/>
        </w:rPr>
        <w:t>(1), 109-114. doi:10.1016/j.cognition.2012.08.004</w:t>
      </w:r>
    </w:p>
    <w:p w14:paraId="32489678" w14:textId="29EEC78B" w:rsidR="00564258" w:rsidRPr="00564258" w:rsidRDefault="00564258" w:rsidP="00E06390">
      <w:pPr>
        <w:pStyle w:val="EndNoteBibliography"/>
        <w:spacing w:line="480" w:lineRule="auto"/>
        <w:ind w:left="720" w:hanging="720"/>
        <w:rPr>
          <w:noProof/>
        </w:rPr>
      </w:pPr>
      <w:r w:rsidRPr="00564258">
        <w:rPr>
          <w:noProof/>
        </w:rPr>
        <w:t xml:space="preserve">Kirsh, S. J., &amp; Cassidy, J. (1997). Preschoolers' attention to and memory for attachment-relevant information. </w:t>
      </w:r>
      <w:r w:rsidRPr="00564258">
        <w:rPr>
          <w:i/>
          <w:noProof/>
        </w:rPr>
        <w:t>Child Dev, 68</w:t>
      </w:r>
      <w:r w:rsidRPr="00564258">
        <w:rPr>
          <w:noProof/>
        </w:rPr>
        <w:t xml:space="preserve">(6), 1143-1153. Retrieved from </w:t>
      </w:r>
      <w:hyperlink r:id="rId13" w:history="1">
        <w:r w:rsidRPr="00564258">
          <w:rPr>
            <w:rStyle w:val="Hyperlink"/>
            <w:noProof/>
          </w:rPr>
          <w:t>https://www.ncbi.nlm.nih.gov/pubmed/9418230</w:t>
        </w:r>
      </w:hyperlink>
    </w:p>
    <w:p w14:paraId="33E7B66A" w14:textId="77777777" w:rsidR="00564258" w:rsidRPr="00564258" w:rsidRDefault="00564258" w:rsidP="00E06390">
      <w:pPr>
        <w:pStyle w:val="EndNoteBibliography"/>
        <w:spacing w:line="480" w:lineRule="auto"/>
        <w:ind w:left="720" w:hanging="720"/>
        <w:rPr>
          <w:noProof/>
        </w:rPr>
      </w:pPr>
      <w:r w:rsidRPr="00564258">
        <w:rPr>
          <w:noProof/>
        </w:rPr>
        <w:t xml:space="preserve">Kitayama, N., Quinn, S., &amp; Bremner, J. D. (2006). Smaller volume of anterior cingulate cortex in abuse-related posttraumatic stress disorder. </w:t>
      </w:r>
      <w:r w:rsidRPr="00564258">
        <w:rPr>
          <w:i/>
          <w:noProof/>
        </w:rPr>
        <w:t>J Affect Disord, 90</w:t>
      </w:r>
      <w:r w:rsidRPr="00564258">
        <w:rPr>
          <w:noProof/>
        </w:rPr>
        <w:t>(2-3), 171-174. doi:10.1016/j.jad.2005.11.006</w:t>
      </w:r>
    </w:p>
    <w:p w14:paraId="511AE2A7" w14:textId="77777777" w:rsidR="00564258" w:rsidRPr="00564258" w:rsidRDefault="00564258" w:rsidP="00E06390">
      <w:pPr>
        <w:pStyle w:val="EndNoteBibliography"/>
        <w:spacing w:line="480" w:lineRule="auto"/>
        <w:ind w:left="720" w:hanging="720"/>
        <w:rPr>
          <w:noProof/>
        </w:rPr>
      </w:pPr>
      <w:r w:rsidRPr="00564258">
        <w:rPr>
          <w:noProof/>
        </w:rPr>
        <w:t xml:space="preserve">Kopala-Sibley, D. C., Cyr, M., Finsaas, M. C., Orawe, J., Huang, A., Tottenham, N., &amp; Klein, D. N. (2018). Early Childhood Parenting Predicts Late Childhood Brain Functional </w:t>
      </w:r>
      <w:r w:rsidRPr="00564258">
        <w:rPr>
          <w:noProof/>
        </w:rPr>
        <w:lastRenderedPageBreak/>
        <w:t xml:space="preserve">Connectivity During Emotion Perception and Reward Processing. </w:t>
      </w:r>
      <w:r w:rsidRPr="00564258">
        <w:rPr>
          <w:i/>
          <w:noProof/>
        </w:rPr>
        <w:t>Child Dev</w:t>
      </w:r>
      <w:r w:rsidRPr="00564258">
        <w:rPr>
          <w:noProof/>
        </w:rPr>
        <w:t>. doi:10.1111/cdev.13126</w:t>
      </w:r>
    </w:p>
    <w:p w14:paraId="33239E71" w14:textId="77777777" w:rsidR="00564258" w:rsidRPr="00564258" w:rsidRDefault="00564258" w:rsidP="00E06390">
      <w:pPr>
        <w:pStyle w:val="EndNoteBibliography"/>
        <w:spacing w:line="480" w:lineRule="auto"/>
        <w:ind w:left="720" w:hanging="720"/>
        <w:rPr>
          <w:noProof/>
        </w:rPr>
      </w:pPr>
      <w:r w:rsidRPr="00564258">
        <w:rPr>
          <w:noProof/>
        </w:rPr>
        <w:t xml:space="preserve">Kopetz, C., Woerner, J. I., MacPherson, L., Lejuez, C. W., Nelson, C. A., Zeanah, C. H., &amp; Fox, N. A. (2019). Early psychosocial deprivation and adolescent risk-taking: The role of motivation and executive control. </w:t>
      </w:r>
      <w:r w:rsidRPr="00564258">
        <w:rPr>
          <w:i/>
          <w:noProof/>
        </w:rPr>
        <w:t>J Exp Psychol Gen, 148</w:t>
      </w:r>
      <w:r w:rsidRPr="00564258">
        <w:rPr>
          <w:noProof/>
        </w:rPr>
        <w:t>(2), 388-399. doi:10.1037/xge0000486</w:t>
      </w:r>
    </w:p>
    <w:p w14:paraId="7F5B4266" w14:textId="77777777" w:rsidR="00564258" w:rsidRPr="00564258" w:rsidRDefault="00564258" w:rsidP="00E06390">
      <w:pPr>
        <w:pStyle w:val="EndNoteBibliography"/>
        <w:spacing w:line="480" w:lineRule="auto"/>
        <w:ind w:left="720" w:hanging="720"/>
        <w:rPr>
          <w:noProof/>
        </w:rPr>
      </w:pPr>
      <w:r w:rsidRPr="00564258">
        <w:rPr>
          <w:noProof/>
        </w:rPr>
        <w:t xml:space="preserve">Koss, K. J., Lawler, J. M., &amp; Gunnar, M. R. (2019). Early adversity and children's regulatory deficits: Does postadoption parenting facilitate recovery in postinstitutionalized children? </w:t>
      </w:r>
      <w:r w:rsidRPr="00564258">
        <w:rPr>
          <w:i/>
          <w:noProof/>
        </w:rPr>
        <w:t>Dev Psychopathol</w:t>
      </w:r>
      <w:r w:rsidRPr="00564258">
        <w:rPr>
          <w:noProof/>
        </w:rPr>
        <w:t>, 1-18. doi:10.1017/S0954579419001226</w:t>
      </w:r>
    </w:p>
    <w:p w14:paraId="1BA9D200" w14:textId="77777777" w:rsidR="00564258" w:rsidRPr="00564258" w:rsidRDefault="00564258" w:rsidP="00E06390">
      <w:pPr>
        <w:pStyle w:val="EndNoteBibliography"/>
        <w:spacing w:line="480" w:lineRule="auto"/>
        <w:ind w:left="720" w:hanging="720"/>
        <w:rPr>
          <w:noProof/>
        </w:rPr>
      </w:pPr>
      <w:r w:rsidRPr="00564258">
        <w:rPr>
          <w:noProof/>
        </w:rPr>
        <w:t xml:space="preserve">Kumaran, D., Summerfield, J. J., Hassabis, D., &amp; Maguire, E. A. (2009). Tracking the emergence of conceptual knowledge during human decision making. </w:t>
      </w:r>
      <w:r w:rsidRPr="00564258">
        <w:rPr>
          <w:i/>
          <w:noProof/>
        </w:rPr>
        <w:t>Neuron, 63</w:t>
      </w:r>
      <w:r w:rsidRPr="00564258">
        <w:rPr>
          <w:noProof/>
        </w:rPr>
        <w:t>(6), 889-901. doi:10.1016/j.neuron.2009.07.030</w:t>
      </w:r>
    </w:p>
    <w:p w14:paraId="1AA200FB" w14:textId="77777777" w:rsidR="00564258" w:rsidRPr="00564258" w:rsidRDefault="00564258" w:rsidP="00E06390">
      <w:pPr>
        <w:pStyle w:val="EndNoteBibliography"/>
        <w:spacing w:line="480" w:lineRule="auto"/>
        <w:ind w:left="720" w:hanging="720"/>
        <w:rPr>
          <w:noProof/>
        </w:rPr>
      </w:pPr>
      <w:r w:rsidRPr="00564258">
        <w:rPr>
          <w:noProof/>
        </w:rPr>
        <w:t xml:space="preserve">LaBar, K. S. (2003). Emotional memory functions of the human amygdala. </w:t>
      </w:r>
      <w:r w:rsidRPr="00564258">
        <w:rPr>
          <w:i/>
          <w:noProof/>
        </w:rPr>
        <w:t>Curr Neurol Neurosci Rep, 3</w:t>
      </w:r>
      <w:r w:rsidRPr="00564258">
        <w:rPr>
          <w:noProof/>
        </w:rPr>
        <w:t>(5), 363-364. doi:10.1007/s11910-003-0015-z</w:t>
      </w:r>
    </w:p>
    <w:p w14:paraId="4BD59758" w14:textId="77777777" w:rsidR="00564258" w:rsidRPr="00564258" w:rsidRDefault="00564258" w:rsidP="00E06390">
      <w:pPr>
        <w:pStyle w:val="EndNoteBibliography"/>
        <w:spacing w:line="480" w:lineRule="auto"/>
        <w:ind w:left="720" w:hanging="720"/>
        <w:rPr>
          <w:noProof/>
        </w:rPr>
      </w:pPr>
      <w:r w:rsidRPr="00564258">
        <w:rPr>
          <w:noProof/>
        </w:rPr>
        <w:t xml:space="preserve">Lejuez, C., Read, J., Kahler, C., Richards, J., Ramsey, S., Stuart, G., . . . Brown, R. (2002). Evaluation of a behavioral measure of risk taking: the Balloon Analogue Risk Task (BART). </w:t>
      </w:r>
      <w:r w:rsidRPr="00564258">
        <w:rPr>
          <w:i/>
          <w:noProof/>
        </w:rPr>
        <w:t>Journal of Experimental Psychology: Applied, 8</w:t>
      </w:r>
      <w:r w:rsidRPr="00564258">
        <w:rPr>
          <w:noProof/>
        </w:rPr>
        <w:t xml:space="preserve">, 75-84. </w:t>
      </w:r>
    </w:p>
    <w:p w14:paraId="6F0218F8" w14:textId="77777777" w:rsidR="00564258" w:rsidRPr="00564258" w:rsidRDefault="00564258" w:rsidP="00E06390">
      <w:pPr>
        <w:pStyle w:val="EndNoteBibliography"/>
        <w:spacing w:line="480" w:lineRule="auto"/>
        <w:ind w:left="720" w:hanging="720"/>
        <w:rPr>
          <w:noProof/>
        </w:rPr>
      </w:pPr>
      <w:r w:rsidRPr="00564258">
        <w:rPr>
          <w:noProof/>
        </w:rPr>
        <w:t xml:space="preserve">Likhtik, E., &amp; Paz, R. (2015). Amygdala-prefrontal interactions in (mal)adaptive learning. </w:t>
      </w:r>
      <w:r w:rsidRPr="00564258">
        <w:rPr>
          <w:i/>
          <w:noProof/>
        </w:rPr>
        <w:t>Trends Neurosci, 38</w:t>
      </w:r>
      <w:r w:rsidRPr="00564258">
        <w:rPr>
          <w:noProof/>
        </w:rPr>
        <w:t>(3), 158-166. doi:10.1016/j.tins.2014.12.007</w:t>
      </w:r>
    </w:p>
    <w:p w14:paraId="2134064E" w14:textId="77777777" w:rsidR="00564258" w:rsidRPr="00564258" w:rsidRDefault="00564258" w:rsidP="00E06390">
      <w:pPr>
        <w:pStyle w:val="EndNoteBibliography"/>
        <w:spacing w:line="480" w:lineRule="auto"/>
        <w:ind w:left="720" w:hanging="720"/>
        <w:rPr>
          <w:noProof/>
        </w:rPr>
      </w:pPr>
      <w:r w:rsidRPr="00564258">
        <w:rPr>
          <w:noProof/>
        </w:rPr>
        <w:t xml:space="preserve">Lim, L., Radua, J., &amp; Rubia, K. (2014). Gray matter abnormalities in childhood maltreatment: a voxel-wise meta-analysis. </w:t>
      </w:r>
      <w:r w:rsidRPr="00564258">
        <w:rPr>
          <w:i/>
          <w:noProof/>
        </w:rPr>
        <w:t>Am J Psychiatry, 171</w:t>
      </w:r>
      <w:r w:rsidRPr="00564258">
        <w:rPr>
          <w:noProof/>
        </w:rPr>
        <w:t>(8), 854-863. doi:10.1176/appi.ajp.2014.13101427</w:t>
      </w:r>
    </w:p>
    <w:p w14:paraId="0A563851"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Lind, T., Lee Raby, K., Caron, E. B., Roben, C. K., &amp; Dozier, M. (2017). Enhancing executive functioning among toddlers in foster care with an attachment-based intervention. </w:t>
      </w:r>
      <w:r w:rsidRPr="00564258">
        <w:rPr>
          <w:i/>
          <w:noProof/>
        </w:rPr>
        <w:t>Dev Psychopathol, 29</w:t>
      </w:r>
      <w:r w:rsidRPr="00564258">
        <w:rPr>
          <w:noProof/>
        </w:rPr>
        <w:t>(2), 575-586. doi:10.1017/S0954579417000190</w:t>
      </w:r>
    </w:p>
    <w:p w14:paraId="757CC5F1" w14:textId="77777777" w:rsidR="00564258" w:rsidRPr="00564258" w:rsidRDefault="00564258" w:rsidP="00E06390">
      <w:pPr>
        <w:pStyle w:val="EndNoteBibliography"/>
        <w:spacing w:line="480" w:lineRule="auto"/>
        <w:ind w:left="720" w:hanging="720"/>
        <w:rPr>
          <w:noProof/>
        </w:rPr>
      </w:pPr>
      <w:r w:rsidRPr="00564258">
        <w:rPr>
          <w:noProof/>
        </w:rPr>
        <w:t xml:space="preserve">Loman, M. M., Johnson, A. E., Quevedo, K., Lafavor, T. L., &amp; Gunnar, M. R. (2014). Risk-taking and sensation-seeking propensity in postinstitutionalized early adolescents. </w:t>
      </w:r>
      <w:r w:rsidRPr="00564258">
        <w:rPr>
          <w:i/>
          <w:noProof/>
        </w:rPr>
        <w:t>J Child Psychol Psychiatry, 55</w:t>
      </w:r>
      <w:r w:rsidRPr="00564258">
        <w:rPr>
          <w:noProof/>
        </w:rPr>
        <w:t>(10), 1145-1152. doi:10.1111/jcpp.12208</w:t>
      </w:r>
    </w:p>
    <w:p w14:paraId="5C280FC9" w14:textId="77777777" w:rsidR="00564258" w:rsidRPr="00564258" w:rsidRDefault="00564258" w:rsidP="00E06390">
      <w:pPr>
        <w:pStyle w:val="EndNoteBibliography"/>
        <w:spacing w:line="480" w:lineRule="auto"/>
        <w:ind w:left="720" w:hanging="720"/>
        <w:rPr>
          <w:noProof/>
        </w:rPr>
      </w:pPr>
      <w:r w:rsidRPr="00564258">
        <w:rPr>
          <w:noProof/>
        </w:rPr>
        <w:t xml:space="preserve">Lougheed, J. P., Koval, P., &amp; Hollenstein, T. (2016). Sharing the burden: The interpersonal regulation of emotional arousal in mother-daughter dyads. </w:t>
      </w:r>
      <w:r w:rsidRPr="00564258">
        <w:rPr>
          <w:i/>
          <w:noProof/>
        </w:rPr>
        <w:t>Emotion, 16</w:t>
      </w:r>
      <w:r w:rsidRPr="00564258">
        <w:rPr>
          <w:noProof/>
        </w:rPr>
        <w:t>(1), 83-93. doi:10.1037/emo0000105</w:t>
      </w:r>
    </w:p>
    <w:p w14:paraId="5FA472F4" w14:textId="77777777" w:rsidR="00564258" w:rsidRPr="00564258" w:rsidRDefault="00564258" w:rsidP="00E06390">
      <w:pPr>
        <w:pStyle w:val="EndNoteBibliography"/>
        <w:spacing w:line="480" w:lineRule="auto"/>
        <w:ind w:left="720" w:hanging="720"/>
        <w:rPr>
          <w:noProof/>
        </w:rPr>
      </w:pPr>
      <w:r w:rsidRPr="00564258">
        <w:rPr>
          <w:noProof/>
        </w:rPr>
        <w:t xml:space="preserve">Lupien, S. J., Parent, S., Evans, A. C., Tremblay, R. E., Zelazo, P. D., Corbo, V., . . . Seguin, J. R. (2011). Larger amygdala but no change in hippocampal volume in 10-year-old children exposed to maternal depressive symptomatology since birth. </w:t>
      </w:r>
      <w:r w:rsidRPr="00564258">
        <w:rPr>
          <w:i/>
          <w:noProof/>
        </w:rPr>
        <w:t>Proc Natl Acad Sci U S A, 108</w:t>
      </w:r>
      <w:r w:rsidRPr="00564258">
        <w:rPr>
          <w:noProof/>
        </w:rPr>
        <w:t>(34), 14324-14329. doi:1105371108 [pii] 10.1073/pnas.1105371108</w:t>
      </w:r>
    </w:p>
    <w:p w14:paraId="60EDDAA8" w14:textId="77777777" w:rsidR="00564258" w:rsidRPr="00564258" w:rsidRDefault="00564258" w:rsidP="00E06390">
      <w:pPr>
        <w:pStyle w:val="EndNoteBibliography"/>
        <w:spacing w:line="480" w:lineRule="auto"/>
        <w:ind w:left="720" w:hanging="720"/>
        <w:rPr>
          <w:noProof/>
        </w:rPr>
      </w:pPr>
      <w:r w:rsidRPr="00564258">
        <w:rPr>
          <w:noProof/>
        </w:rPr>
        <w:t xml:space="preserve">Lyons-Ruth, K., Pechtel, P., Yoon, S. A., Anderson, C. M., &amp; Teicher, M. H. (2016). Disorganized attachment in infancy predicts greater amygdala volume in adulthood. </w:t>
      </w:r>
      <w:r w:rsidRPr="00564258">
        <w:rPr>
          <w:i/>
          <w:noProof/>
        </w:rPr>
        <w:t>Behav Brain Res, 308</w:t>
      </w:r>
      <w:r w:rsidRPr="00564258">
        <w:rPr>
          <w:noProof/>
        </w:rPr>
        <w:t>, 83-93. doi:10.1016/j.bbr.2016.03.050</w:t>
      </w:r>
    </w:p>
    <w:p w14:paraId="06785CCB" w14:textId="77777777" w:rsidR="00564258" w:rsidRPr="00564258" w:rsidRDefault="00564258" w:rsidP="00E06390">
      <w:pPr>
        <w:pStyle w:val="EndNoteBibliography"/>
        <w:spacing w:line="480" w:lineRule="auto"/>
        <w:ind w:left="720" w:hanging="720"/>
        <w:rPr>
          <w:noProof/>
        </w:rPr>
      </w:pPr>
      <w:r w:rsidRPr="00564258">
        <w:rPr>
          <w:noProof/>
        </w:rPr>
        <w:t xml:space="preserve">Ma, F., Chen, B., Xu, F., Lee, K., &amp; Heyman, G. D. (2018). Generalized trust predicts young children's willingness to delay gratification. </w:t>
      </w:r>
      <w:r w:rsidRPr="00564258">
        <w:rPr>
          <w:i/>
          <w:noProof/>
        </w:rPr>
        <w:t>J Exp Child Psychol, 169</w:t>
      </w:r>
      <w:r w:rsidRPr="00564258">
        <w:rPr>
          <w:noProof/>
        </w:rPr>
        <w:t>, 118-125. doi:10.1016/j.jecp.2017.12.015</w:t>
      </w:r>
    </w:p>
    <w:p w14:paraId="281A0D83" w14:textId="77777777" w:rsidR="00564258" w:rsidRPr="00564258" w:rsidRDefault="00564258" w:rsidP="00E06390">
      <w:pPr>
        <w:pStyle w:val="EndNoteBibliography"/>
        <w:spacing w:line="480" w:lineRule="auto"/>
        <w:ind w:left="720" w:hanging="720"/>
        <w:rPr>
          <w:noProof/>
        </w:rPr>
      </w:pPr>
      <w:r w:rsidRPr="00564258">
        <w:rPr>
          <w:noProof/>
        </w:rPr>
        <w:t xml:space="preserve">Machlin, L., Miller, A. B., Snyder, J., McLaughlin, K. A., &amp; Sheridan, M. A. (2019). Differential Associations of Deprivation and Threat With Cognitive Control and Fear Conditioning in Early Childhood. </w:t>
      </w:r>
      <w:r w:rsidRPr="00564258">
        <w:rPr>
          <w:i/>
          <w:noProof/>
        </w:rPr>
        <w:t>Front Behav Neurosci, 13</w:t>
      </w:r>
      <w:r w:rsidRPr="00564258">
        <w:rPr>
          <w:noProof/>
        </w:rPr>
        <w:t>, 80. doi:10.3389/fnbeh.2019.00080</w:t>
      </w:r>
    </w:p>
    <w:p w14:paraId="113B3574"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Maheu, F. S., Dozier, M., Guyer, A. E., Mandell, D., Peloso, E., Poeth, K., . . . Ernst, M. (2010). A preliminary study of medial temporal lobe function in youths with a history of caregiver deprivation and emotional neglect. </w:t>
      </w:r>
      <w:r w:rsidRPr="00564258">
        <w:rPr>
          <w:i/>
          <w:noProof/>
        </w:rPr>
        <w:t>Cogn Affect Behav Neurosci, 10</w:t>
      </w:r>
      <w:r w:rsidRPr="00564258">
        <w:rPr>
          <w:noProof/>
        </w:rPr>
        <w:t>(1), 34-49. doi:10.3758/CABN.10.1.34</w:t>
      </w:r>
    </w:p>
    <w:p w14:paraId="06E2D8FC" w14:textId="54B8768E" w:rsidR="00564258" w:rsidRPr="00564258" w:rsidRDefault="00564258" w:rsidP="00E06390">
      <w:pPr>
        <w:pStyle w:val="EndNoteBibliography"/>
        <w:spacing w:line="480" w:lineRule="auto"/>
        <w:ind w:left="720" w:hanging="720"/>
        <w:rPr>
          <w:noProof/>
        </w:rPr>
      </w:pPr>
      <w:r w:rsidRPr="00564258">
        <w:rPr>
          <w:noProof/>
        </w:rPr>
        <w:t xml:space="preserve">Malatesta, C. Z., Culver, C., Tesman, J. R., &amp; Shepard, B. (1989). The development of emotion expression during the first two years of life. </w:t>
      </w:r>
      <w:r w:rsidRPr="00564258">
        <w:rPr>
          <w:i/>
          <w:noProof/>
        </w:rPr>
        <w:t>Monogr Soc Res Child Dev, 54</w:t>
      </w:r>
      <w:r w:rsidRPr="00564258">
        <w:rPr>
          <w:noProof/>
        </w:rPr>
        <w:t xml:space="preserve">(1-2), 1-104; discussion 105-136. Retrieved from </w:t>
      </w:r>
      <w:hyperlink r:id="rId14" w:history="1">
        <w:r w:rsidRPr="00564258">
          <w:rPr>
            <w:rStyle w:val="Hyperlink"/>
            <w:noProof/>
          </w:rPr>
          <w:t>https://www.ncbi.nlm.nih.gov/pubmed/2770755</w:t>
        </w:r>
      </w:hyperlink>
    </w:p>
    <w:p w14:paraId="6EABF5C3" w14:textId="23A43683" w:rsidR="00564258" w:rsidRPr="00564258" w:rsidRDefault="00564258" w:rsidP="00E06390">
      <w:pPr>
        <w:pStyle w:val="EndNoteBibliography"/>
        <w:spacing w:line="480" w:lineRule="auto"/>
        <w:ind w:left="720" w:hanging="720"/>
        <w:rPr>
          <w:noProof/>
        </w:rPr>
      </w:pPr>
      <w:r w:rsidRPr="00564258">
        <w:rPr>
          <w:noProof/>
        </w:rPr>
        <w:t xml:space="preserve">Manly, J. T., Kim, J. E., Rogosch, F. A., &amp; Cicchetti, D. (2001). Dimensions of child maltreatment and children's adjustment: contributions of developmental timing and subtype. </w:t>
      </w:r>
      <w:r w:rsidRPr="00564258">
        <w:rPr>
          <w:i/>
          <w:noProof/>
        </w:rPr>
        <w:t>Dev Psychopathol, 13</w:t>
      </w:r>
      <w:r w:rsidRPr="00564258">
        <w:rPr>
          <w:noProof/>
        </w:rPr>
        <w:t xml:space="preserve">(4), 759-782. Retrieved from </w:t>
      </w:r>
      <w:hyperlink r:id="rId15" w:history="1">
        <w:r w:rsidRPr="00564258">
          <w:rPr>
            <w:rStyle w:val="Hyperlink"/>
            <w:noProof/>
          </w:rPr>
          <w:t>https://www.ncbi.nlm.nih.gov/pubmed/11771907</w:t>
        </w:r>
      </w:hyperlink>
    </w:p>
    <w:p w14:paraId="4742E97A" w14:textId="77777777" w:rsidR="00564258" w:rsidRPr="00564258" w:rsidRDefault="00564258" w:rsidP="00E06390">
      <w:pPr>
        <w:pStyle w:val="EndNoteBibliography"/>
        <w:spacing w:line="480" w:lineRule="auto"/>
        <w:ind w:left="720" w:hanging="720"/>
        <w:rPr>
          <w:noProof/>
        </w:rPr>
      </w:pPr>
      <w:r w:rsidRPr="00564258">
        <w:rPr>
          <w:noProof/>
        </w:rPr>
        <w:t xml:space="preserve">Markowitsch, H. J., &amp; Staniloiu, A. (2011). Amygdala in action: relaying biological and social significance to autobiographical memory. </w:t>
      </w:r>
      <w:r w:rsidRPr="00564258">
        <w:rPr>
          <w:i/>
          <w:noProof/>
        </w:rPr>
        <w:t>Neuropsychologia, 49</w:t>
      </w:r>
      <w:r w:rsidRPr="00564258">
        <w:rPr>
          <w:noProof/>
        </w:rPr>
        <w:t>(4), 718-733. doi:10.1016/j.neuropsychologia.2010.10.007</w:t>
      </w:r>
    </w:p>
    <w:p w14:paraId="5D216908" w14:textId="77777777" w:rsidR="00564258" w:rsidRPr="00564258" w:rsidRDefault="00564258" w:rsidP="00E06390">
      <w:pPr>
        <w:pStyle w:val="EndNoteBibliography"/>
        <w:spacing w:line="480" w:lineRule="auto"/>
        <w:ind w:left="720" w:hanging="720"/>
        <w:rPr>
          <w:noProof/>
        </w:rPr>
      </w:pPr>
      <w:r w:rsidRPr="00564258">
        <w:rPr>
          <w:noProof/>
        </w:rPr>
        <w:t xml:space="preserve">Markus, H., &amp; Zajonc, R. B. (1985). The cognitive perspective in social psychology. </w:t>
      </w:r>
      <w:r w:rsidRPr="00564258">
        <w:rPr>
          <w:i/>
          <w:noProof/>
        </w:rPr>
        <w:t>Handbook of social psychology, 1</w:t>
      </w:r>
      <w:r w:rsidRPr="00564258">
        <w:rPr>
          <w:noProof/>
        </w:rPr>
        <w:t xml:space="preserve">, 137-230. </w:t>
      </w:r>
    </w:p>
    <w:p w14:paraId="38B2C085" w14:textId="77777777" w:rsidR="00564258" w:rsidRPr="00564258" w:rsidRDefault="00564258" w:rsidP="00E06390">
      <w:pPr>
        <w:pStyle w:val="EndNoteBibliography"/>
        <w:spacing w:line="480" w:lineRule="auto"/>
        <w:ind w:left="720" w:hanging="720"/>
        <w:rPr>
          <w:noProof/>
        </w:rPr>
      </w:pPr>
      <w:r w:rsidRPr="00564258">
        <w:rPr>
          <w:noProof/>
        </w:rPr>
        <w:t xml:space="preserve">Martin, A., Razza, R., &amp; Brooks-Gunn, J. (2012). Specifying the Links Between Household Chaos and Preschool Children's Development. </w:t>
      </w:r>
      <w:r w:rsidRPr="00564258">
        <w:rPr>
          <w:i/>
          <w:noProof/>
        </w:rPr>
        <w:t>Early Child Dev Care, 182</w:t>
      </w:r>
      <w:r w:rsidRPr="00564258">
        <w:rPr>
          <w:noProof/>
        </w:rPr>
        <w:t>(10), 1247-1263. doi:10.1080/03004430.2011.605522</w:t>
      </w:r>
    </w:p>
    <w:p w14:paraId="6D94F798" w14:textId="77777777" w:rsidR="00564258" w:rsidRPr="00564258" w:rsidRDefault="00564258" w:rsidP="00E06390">
      <w:pPr>
        <w:pStyle w:val="EndNoteBibliography"/>
        <w:spacing w:line="480" w:lineRule="auto"/>
        <w:ind w:left="720" w:hanging="720"/>
        <w:rPr>
          <w:noProof/>
        </w:rPr>
      </w:pPr>
      <w:r w:rsidRPr="00564258">
        <w:rPr>
          <w:noProof/>
        </w:rPr>
        <w:t xml:space="preserve">Marusak, H. A., Thomason, M. E., Peters, C., Zundel, C., Elrahal, F., &amp; Rabinak, C. A. (2016). You say 'prefrontal cortex' and I say 'anterior cingulate': meta-analysis of spatial overlap in amygdala-to-prefrontal connectivity and internalizing symptomology. </w:t>
      </w:r>
      <w:r w:rsidRPr="00564258">
        <w:rPr>
          <w:i/>
          <w:noProof/>
        </w:rPr>
        <w:t>Transl Psychiatry, 6</w:t>
      </w:r>
      <w:r w:rsidRPr="00564258">
        <w:rPr>
          <w:noProof/>
        </w:rPr>
        <w:t>(11), e944. doi:10.1038/tp.2016.218</w:t>
      </w:r>
    </w:p>
    <w:p w14:paraId="14ADB330"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Mathew, S. J., Shungu, D. C., Mao, X., Smith, E. L., Perera, G. M., Kegeles, L. S., . . . Coplan, J. D. (2003). A magnetic resonance spectroscopic imaging study of adult nonhuman primates exposed to early-life stressors. </w:t>
      </w:r>
      <w:r w:rsidRPr="00564258">
        <w:rPr>
          <w:i/>
          <w:noProof/>
        </w:rPr>
        <w:t>Biol Psychiatry, 54</w:t>
      </w:r>
      <w:r w:rsidRPr="00564258">
        <w:rPr>
          <w:noProof/>
        </w:rPr>
        <w:t>(7), 727-735. doi:10.1016/s0006-3223(03)00004-0</w:t>
      </w:r>
    </w:p>
    <w:p w14:paraId="2FD24621" w14:textId="77777777" w:rsidR="00564258" w:rsidRPr="00564258" w:rsidRDefault="00564258" w:rsidP="00E06390">
      <w:pPr>
        <w:pStyle w:val="EndNoteBibliography"/>
        <w:spacing w:line="480" w:lineRule="auto"/>
        <w:ind w:left="720" w:hanging="720"/>
        <w:rPr>
          <w:noProof/>
        </w:rPr>
      </w:pPr>
      <w:r w:rsidRPr="00564258">
        <w:rPr>
          <w:noProof/>
        </w:rPr>
        <w:t xml:space="preserve">Mattavelli, G., Cattaneo, Z., &amp; Papagno, C. (2011). Transcranial magnetic stimulation of medial prefrontal cortex modulates face expressions processing in a priming task. </w:t>
      </w:r>
      <w:r w:rsidRPr="00564258">
        <w:rPr>
          <w:i/>
          <w:noProof/>
        </w:rPr>
        <w:t>Neuropsychologia, 49</w:t>
      </w:r>
      <w:r w:rsidRPr="00564258">
        <w:rPr>
          <w:noProof/>
        </w:rPr>
        <w:t>(5), 992-998. doi:10.1016/j.neuropsychologia.2011.01.038</w:t>
      </w:r>
    </w:p>
    <w:p w14:paraId="10733BD4" w14:textId="77777777" w:rsidR="00564258" w:rsidRPr="00564258" w:rsidRDefault="00564258" w:rsidP="00E06390">
      <w:pPr>
        <w:pStyle w:val="EndNoteBibliography"/>
        <w:spacing w:line="480" w:lineRule="auto"/>
        <w:ind w:left="720" w:hanging="720"/>
        <w:rPr>
          <w:noProof/>
        </w:rPr>
      </w:pPr>
      <w:r w:rsidRPr="00564258">
        <w:rPr>
          <w:noProof/>
        </w:rPr>
        <w:t xml:space="preserve">McClelland, J. L., McNaughton, B. L., &amp; O'Reilly, R. C. (1995). Why there are complementary learning systems in the hippocampus and neocortex: insights from the successes and failures of connectionist models of learning and memory. </w:t>
      </w:r>
      <w:r w:rsidRPr="00564258">
        <w:rPr>
          <w:i/>
          <w:noProof/>
        </w:rPr>
        <w:t>Psychol Rev, 102</w:t>
      </w:r>
      <w:r w:rsidRPr="00564258">
        <w:rPr>
          <w:noProof/>
        </w:rPr>
        <w:t>(3), 419-457. doi:10.1037/0033-295X.102.3.419</w:t>
      </w:r>
    </w:p>
    <w:p w14:paraId="323DD144" w14:textId="77777777" w:rsidR="00564258" w:rsidRPr="00564258" w:rsidRDefault="00564258" w:rsidP="00E06390">
      <w:pPr>
        <w:pStyle w:val="EndNoteBibliography"/>
        <w:spacing w:line="480" w:lineRule="auto"/>
        <w:ind w:left="720" w:hanging="720"/>
        <w:rPr>
          <w:noProof/>
        </w:rPr>
      </w:pPr>
      <w:r w:rsidRPr="00564258">
        <w:rPr>
          <w:noProof/>
        </w:rPr>
        <w:t xml:space="preserve">McCrory, E. J., De Brito, S. A., Kelly, P. A., Bird, G., Sebastian, C. L., Mechelli, A., . . . Viding, E. (2013). Amygdala activation in maltreated children during pre-attentive emotional processing. </w:t>
      </w:r>
      <w:r w:rsidRPr="00564258">
        <w:rPr>
          <w:i/>
          <w:noProof/>
        </w:rPr>
        <w:t>Br J Psychiatry, 202</w:t>
      </w:r>
      <w:r w:rsidRPr="00564258">
        <w:rPr>
          <w:noProof/>
        </w:rPr>
        <w:t>(4), 269-276. doi:10.1192/bjp.bp.112.116624</w:t>
      </w:r>
    </w:p>
    <w:p w14:paraId="2A8A4939" w14:textId="77777777" w:rsidR="00564258" w:rsidRPr="00564258" w:rsidRDefault="00564258" w:rsidP="00E06390">
      <w:pPr>
        <w:pStyle w:val="EndNoteBibliography"/>
        <w:spacing w:line="480" w:lineRule="auto"/>
        <w:ind w:left="720" w:hanging="720"/>
        <w:rPr>
          <w:noProof/>
        </w:rPr>
      </w:pPr>
      <w:r w:rsidRPr="00564258">
        <w:rPr>
          <w:noProof/>
        </w:rPr>
        <w:t xml:space="preserve">McGee, R. A., Wolfe, D. A., &amp; Wilson, S. K. (1997). Multiple maltreatment experiences and adolescent behavior problems: adolescents' perspectives. </w:t>
      </w:r>
      <w:r w:rsidRPr="00564258">
        <w:rPr>
          <w:i/>
          <w:noProof/>
        </w:rPr>
        <w:t>Dev Psychopathol, 9</w:t>
      </w:r>
      <w:r w:rsidRPr="00564258">
        <w:rPr>
          <w:noProof/>
        </w:rPr>
        <w:t>(1), 131-149. doi:10.1017/s0954579497001107</w:t>
      </w:r>
    </w:p>
    <w:p w14:paraId="2C4380D7" w14:textId="77777777" w:rsidR="00564258" w:rsidRPr="00564258" w:rsidRDefault="00564258" w:rsidP="00E06390">
      <w:pPr>
        <w:pStyle w:val="EndNoteBibliography"/>
        <w:spacing w:line="480" w:lineRule="auto"/>
        <w:ind w:left="720" w:hanging="720"/>
        <w:rPr>
          <w:noProof/>
        </w:rPr>
      </w:pPr>
      <w:r w:rsidRPr="00564258">
        <w:rPr>
          <w:noProof/>
        </w:rPr>
        <w:t xml:space="preserve">McLaughlin, K. A., Sheridan, M. A., Gold, A. L., Duys, A., Lambert, H. K., Peverill, M., . . . Pine, D. S. (2016). Maltreatment Exposure, Brain Structure, and Fear Conditioning in Children and Adolescents. </w:t>
      </w:r>
      <w:r w:rsidRPr="00564258">
        <w:rPr>
          <w:i/>
          <w:noProof/>
        </w:rPr>
        <w:t>Neuropsychopharmacology, 41</w:t>
      </w:r>
      <w:r w:rsidRPr="00564258">
        <w:rPr>
          <w:noProof/>
        </w:rPr>
        <w:t>(8), 1956-1964. doi:10.1038/npp.2015.365</w:t>
      </w:r>
    </w:p>
    <w:p w14:paraId="68A19610"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McLaughlin, K. A., Sheridan, M. A., &amp; Lambert, H. K. (2014). Childhood adversity and neural development: deprivation and threat as distinct dimensions of early experience. </w:t>
      </w:r>
      <w:r w:rsidRPr="00564258">
        <w:rPr>
          <w:i/>
          <w:noProof/>
        </w:rPr>
        <w:t>Neurosci Biobehav Rev, 47</w:t>
      </w:r>
      <w:r w:rsidRPr="00564258">
        <w:rPr>
          <w:noProof/>
        </w:rPr>
        <w:t>, 578-591. doi:10.1016/j.neubiorev.2014.10.012</w:t>
      </w:r>
    </w:p>
    <w:p w14:paraId="13381BE5" w14:textId="77777777" w:rsidR="00564258" w:rsidRPr="00564258" w:rsidRDefault="00564258" w:rsidP="00E06390">
      <w:pPr>
        <w:pStyle w:val="EndNoteBibliography"/>
        <w:spacing w:line="480" w:lineRule="auto"/>
        <w:ind w:left="720" w:hanging="720"/>
        <w:rPr>
          <w:noProof/>
        </w:rPr>
      </w:pPr>
      <w:r w:rsidRPr="00564258">
        <w:rPr>
          <w:noProof/>
        </w:rPr>
        <w:t xml:space="preserve">McLaughlin, K. A., Zeanah, C. H., Fox, N. A., &amp; Nelson, C. A. (2012). Attachment security as a mechanism linking foster care placement to improved mental health outcomes in previously institutionalized children. </w:t>
      </w:r>
      <w:r w:rsidRPr="00564258">
        <w:rPr>
          <w:i/>
          <w:noProof/>
        </w:rPr>
        <w:t>J Child Psychol Psychiatry, 53</w:t>
      </w:r>
      <w:r w:rsidRPr="00564258">
        <w:rPr>
          <w:noProof/>
        </w:rPr>
        <w:t>(1), 46-55. doi:10.1111/j.1469-7610.2011.02437.x</w:t>
      </w:r>
    </w:p>
    <w:p w14:paraId="32E9E38B" w14:textId="77777777" w:rsidR="00564258" w:rsidRPr="00564258" w:rsidRDefault="00564258" w:rsidP="00E06390">
      <w:pPr>
        <w:pStyle w:val="EndNoteBibliography"/>
        <w:spacing w:line="480" w:lineRule="auto"/>
        <w:ind w:left="720" w:hanging="720"/>
        <w:rPr>
          <w:noProof/>
        </w:rPr>
      </w:pPr>
      <w:r w:rsidRPr="00564258">
        <w:rPr>
          <w:noProof/>
        </w:rPr>
        <w:t xml:space="preserve">Meeter, M., &amp; Murre, J. M. (2004). Consolidation of long-term memory: evidence and alternatives. </w:t>
      </w:r>
      <w:r w:rsidRPr="00564258">
        <w:rPr>
          <w:i/>
          <w:noProof/>
        </w:rPr>
        <w:t>Psychol Bull, 130</w:t>
      </w:r>
      <w:r w:rsidRPr="00564258">
        <w:rPr>
          <w:noProof/>
        </w:rPr>
        <w:t>(6), 843-857. doi:10.1037/0033-2909.130.6.843</w:t>
      </w:r>
    </w:p>
    <w:p w14:paraId="6B2BBE5F" w14:textId="77777777" w:rsidR="00564258" w:rsidRPr="00564258" w:rsidRDefault="00564258" w:rsidP="00E06390">
      <w:pPr>
        <w:pStyle w:val="EndNoteBibliography"/>
        <w:spacing w:line="480" w:lineRule="auto"/>
        <w:ind w:left="720" w:hanging="720"/>
        <w:rPr>
          <w:noProof/>
        </w:rPr>
      </w:pPr>
      <w:r w:rsidRPr="00564258">
        <w:rPr>
          <w:noProof/>
        </w:rPr>
        <w:t xml:space="preserve">Mehta, M. A., Golembo, N. I., Nosarti, C., Colvert, E., Mota, A., Williams, S. C., . . . Sonuga-Barke, E. J. (2009). Amygdala, hippocampal and corpus callosum size following severe early institutional deprivation: the English and Romanian Adoptees study pilot. </w:t>
      </w:r>
      <w:r w:rsidRPr="00564258">
        <w:rPr>
          <w:i/>
          <w:noProof/>
        </w:rPr>
        <w:t>Journal of Child Psychology &amp; Psychiatry, 50</w:t>
      </w:r>
      <w:r w:rsidRPr="00564258">
        <w:rPr>
          <w:noProof/>
        </w:rPr>
        <w:t>(8), 943-951. doi:JCPP2084 [pii] 10.1111/j.1469-7610.2009.02084.x</w:t>
      </w:r>
    </w:p>
    <w:p w14:paraId="0A744B4A" w14:textId="77777777" w:rsidR="00564258" w:rsidRPr="00564258" w:rsidRDefault="00564258" w:rsidP="00E06390">
      <w:pPr>
        <w:pStyle w:val="EndNoteBibliography"/>
        <w:spacing w:line="480" w:lineRule="auto"/>
        <w:ind w:left="720" w:hanging="720"/>
        <w:rPr>
          <w:noProof/>
        </w:rPr>
      </w:pPr>
      <w:r w:rsidRPr="00564258">
        <w:rPr>
          <w:noProof/>
        </w:rPr>
        <w:t xml:space="preserve">Mehta, M. A., Gore-Langton, E., Golembo, N., Colvert, E., Williams, S. C., &amp; Sonuga-Barke, E. (2010). Hyporesponsive reward anticipation in the basal ganglia following severe institutional deprivation early in life. </w:t>
      </w:r>
      <w:r w:rsidRPr="00564258">
        <w:rPr>
          <w:i/>
          <w:noProof/>
        </w:rPr>
        <w:t>J Cogn Neurosci, 22</w:t>
      </w:r>
      <w:r w:rsidRPr="00564258">
        <w:rPr>
          <w:noProof/>
        </w:rPr>
        <w:t>(10), 2316-2325. doi:10.1162/jocn.2009.21394</w:t>
      </w:r>
    </w:p>
    <w:p w14:paraId="79AAC674" w14:textId="77777777" w:rsidR="00564258" w:rsidRPr="00564258" w:rsidRDefault="00564258" w:rsidP="00E06390">
      <w:pPr>
        <w:pStyle w:val="EndNoteBibliography"/>
        <w:spacing w:line="480" w:lineRule="auto"/>
        <w:ind w:left="720" w:hanging="720"/>
        <w:rPr>
          <w:noProof/>
        </w:rPr>
      </w:pPr>
      <w:r w:rsidRPr="00564258">
        <w:rPr>
          <w:noProof/>
        </w:rPr>
        <w:t xml:space="preserve">Messina, I., Sambin, M., Beschoner, P., &amp; Viviani, R. (2016). Changing views of emotion regulation and neurobiological models of the mechanism of action of psychotherapy. </w:t>
      </w:r>
      <w:r w:rsidRPr="00564258">
        <w:rPr>
          <w:i/>
          <w:noProof/>
        </w:rPr>
        <w:t>Cogn Affect Behav Neurosci, 16</w:t>
      </w:r>
      <w:r w:rsidRPr="00564258">
        <w:rPr>
          <w:noProof/>
        </w:rPr>
        <w:t>(4), 571-587. doi:10.3758/s13415-016-0440-5</w:t>
      </w:r>
    </w:p>
    <w:p w14:paraId="188226B7" w14:textId="77777777" w:rsidR="00564258" w:rsidRPr="00564258" w:rsidRDefault="00564258" w:rsidP="00E06390">
      <w:pPr>
        <w:pStyle w:val="EndNoteBibliography"/>
        <w:spacing w:line="480" w:lineRule="auto"/>
        <w:ind w:left="720" w:hanging="720"/>
        <w:rPr>
          <w:noProof/>
        </w:rPr>
      </w:pPr>
      <w:r w:rsidRPr="00564258">
        <w:rPr>
          <w:noProof/>
        </w:rPr>
        <w:t xml:space="preserve">Miller, J. G., Ho, T. C., Humphreys, K. L., King, L. S., Foland-Ross, L. C., Colich, N. L., . . . Gotlib, I. H. (2020). Early Life Stress, Frontoamygdala Connectivity, and Biological </w:t>
      </w:r>
      <w:r w:rsidRPr="00564258">
        <w:rPr>
          <w:noProof/>
        </w:rPr>
        <w:lastRenderedPageBreak/>
        <w:t xml:space="preserve">Aging in Adolescence: A Longitudinal Investigation. </w:t>
      </w:r>
      <w:r w:rsidRPr="00564258">
        <w:rPr>
          <w:i/>
          <w:noProof/>
        </w:rPr>
        <w:t>Cereb Cortex</w:t>
      </w:r>
      <w:r w:rsidRPr="00564258">
        <w:rPr>
          <w:noProof/>
        </w:rPr>
        <w:t>. doi:10.1093/cercor/bhaa057</w:t>
      </w:r>
    </w:p>
    <w:p w14:paraId="4F33ABF5" w14:textId="77777777" w:rsidR="00564258" w:rsidRPr="00564258" w:rsidRDefault="00564258" w:rsidP="00E06390">
      <w:pPr>
        <w:pStyle w:val="EndNoteBibliography"/>
        <w:spacing w:line="480" w:lineRule="auto"/>
        <w:ind w:left="720" w:hanging="720"/>
        <w:rPr>
          <w:noProof/>
        </w:rPr>
      </w:pPr>
      <w:r w:rsidRPr="00564258">
        <w:rPr>
          <w:noProof/>
        </w:rPr>
        <w:t xml:space="preserve">Mineka, S., Gunnar, M., &amp; Champoux, M. (1986). Control and early socioemotional development: Infant rhesus monkeys reared in controllable versus uncontrollable environments. </w:t>
      </w:r>
      <w:r w:rsidRPr="00564258">
        <w:rPr>
          <w:i/>
          <w:noProof/>
        </w:rPr>
        <w:t>Child Development, 57</w:t>
      </w:r>
      <w:r w:rsidRPr="00564258">
        <w:rPr>
          <w:noProof/>
        </w:rPr>
        <w:t xml:space="preserve">(5), 1241-1256. </w:t>
      </w:r>
    </w:p>
    <w:p w14:paraId="44110404" w14:textId="77777777" w:rsidR="00564258" w:rsidRPr="00564258" w:rsidRDefault="00564258" w:rsidP="00E06390">
      <w:pPr>
        <w:pStyle w:val="EndNoteBibliography"/>
        <w:spacing w:line="480" w:lineRule="auto"/>
        <w:ind w:left="720" w:hanging="720"/>
        <w:rPr>
          <w:noProof/>
        </w:rPr>
      </w:pPr>
      <w:r w:rsidRPr="00564258">
        <w:rPr>
          <w:noProof/>
        </w:rPr>
        <w:t xml:space="preserve">Mineka, S., &amp; Hendersen, R. W. (1985). Controllability and predictability in acquired motivation. </w:t>
      </w:r>
      <w:r w:rsidRPr="00564258">
        <w:rPr>
          <w:i/>
          <w:noProof/>
        </w:rPr>
        <w:t>Annu Rev Psychol, 36</w:t>
      </w:r>
      <w:r w:rsidRPr="00564258">
        <w:rPr>
          <w:noProof/>
        </w:rPr>
        <w:t>, 495-529. doi:10.1146/annurev.ps.36.020185.002431</w:t>
      </w:r>
    </w:p>
    <w:p w14:paraId="5F6A1171" w14:textId="77777777" w:rsidR="00564258" w:rsidRPr="00564258" w:rsidRDefault="00564258" w:rsidP="00E06390">
      <w:pPr>
        <w:pStyle w:val="EndNoteBibliography"/>
        <w:spacing w:line="480" w:lineRule="auto"/>
        <w:ind w:left="720" w:hanging="720"/>
        <w:rPr>
          <w:noProof/>
        </w:rPr>
      </w:pPr>
      <w:r w:rsidRPr="00564258">
        <w:rPr>
          <w:noProof/>
        </w:rPr>
        <w:t xml:space="preserve">Moffett, L., Flannagan, C., &amp; Shah, P. (2020). The influence of environmental reliability in the marshmallow task: An extension study. </w:t>
      </w:r>
      <w:r w:rsidRPr="00564258">
        <w:rPr>
          <w:i/>
          <w:noProof/>
        </w:rPr>
        <w:t>J Exp Child Psychol, 194</w:t>
      </w:r>
      <w:r w:rsidRPr="00564258">
        <w:rPr>
          <w:noProof/>
        </w:rPr>
        <w:t>, 104821. doi:10.1016/j.jecp.2020.104821</w:t>
      </w:r>
    </w:p>
    <w:p w14:paraId="482BE182" w14:textId="77777777" w:rsidR="00564258" w:rsidRPr="00564258" w:rsidRDefault="00564258" w:rsidP="00E06390">
      <w:pPr>
        <w:pStyle w:val="EndNoteBibliography"/>
        <w:spacing w:line="480" w:lineRule="auto"/>
        <w:ind w:left="720" w:hanging="720"/>
        <w:rPr>
          <w:noProof/>
        </w:rPr>
      </w:pPr>
      <w:r w:rsidRPr="00564258">
        <w:rPr>
          <w:noProof/>
        </w:rPr>
        <w:t xml:space="preserve">Moosavian, E., &amp; Nejati, S. F. (2018). Association Between Facial Affect Recognition and Maladaptive Schema in People With Depressive Symptoms. </w:t>
      </w:r>
      <w:r w:rsidRPr="00564258">
        <w:rPr>
          <w:i/>
          <w:noProof/>
        </w:rPr>
        <w:t>Practice in Clinical Psychology, 6</w:t>
      </w:r>
      <w:r w:rsidRPr="00564258">
        <w:rPr>
          <w:noProof/>
        </w:rPr>
        <w:t xml:space="preserve">(2), 83-92. </w:t>
      </w:r>
    </w:p>
    <w:p w14:paraId="14A8EB6B" w14:textId="77777777" w:rsidR="00564258" w:rsidRPr="00564258" w:rsidRDefault="00564258" w:rsidP="00E06390">
      <w:pPr>
        <w:pStyle w:val="EndNoteBibliography"/>
        <w:spacing w:line="480" w:lineRule="auto"/>
        <w:ind w:left="720" w:hanging="720"/>
        <w:rPr>
          <w:noProof/>
        </w:rPr>
      </w:pPr>
      <w:r w:rsidRPr="00564258">
        <w:rPr>
          <w:noProof/>
        </w:rPr>
        <w:t xml:space="preserve">Moreno-Lopez, L., Ioannidis, K., Askelund, A. D., Smith, A. J., Schueler, K., &amp; van Harmelen, A. L. (2019). The Resilient Emotional Brain: A Scoping Review of the Medial Prefrontal Cortex and Limbic Structure and Function in Resilient Adults With a History of Childhood Maltreatment. </w:t>
      </w:r>
      <w:r w:rsidRPr="00564258">
        <w:rPr>
          <w:i/>
          <w:noProof/>
        </w:rPr>
        <w:t>Biol Psychiatry Cogn Neurosci Neuroimaging</w:t>
      </w:r>
      <w:r w:rsidRPr="00564258">
        <w:rPr>
          <w:noProof/>
        </w:rPr>
        <w:t>. doi:10.1016/j.bpsc.2019.12.008</w:t>
      </w:r>
    </w:p>
    <w:p w14:paraId="7BCF315B" w14:textId="77777777" w:rsidR="00564258" w:rsidRPr="00564258" w:rsidRDefault="00564258" w:rsidP="00E06390">
      <w:pPr>
        <w:pStyle w:val="EndNoteBibliography"/>
        <w:spacing w:line="480" w:lineRule="auto"/>
        <w:ind w:left="720" w:hanging="720"/>
        <w:rPr>
          <w:noProof/>
        </w:rPr>
      </w:pPr>
      <w:r w:rsidRPr="00564258">
        <w:rPr>
          <w:noProof/>
        </w:rPr>
        <w:t xml:space="preserve">Morey, R. A., Haswell, C. C., Hooper, S. R., &amp; De Bellis, M. D. (2016). Amygdala, Hippocampus, and Ventral Medial Prefrontal Cortex Volumes Differ in Maltreated Youth with and without Chronic Posttraumatic Stress Disorder. </w:t>
      </w:r>
      <w:r w:rsidRPr="00564258">
        <w:rPr>
          <w:i/>
          <w:noProof/>
        </w:rPr>
        <w:t>Neuropsychopharmacology, 41</w:t>
      </w:r>
      <w:r w:rsidRPr="00564258">
        <w:rPr>
          <w:noProof/>
        </w:rPr>
        <w:t>(3), 791-801. doi:10.1038/npp.2015.205</w:t>
      </w:r>
    </w:p>
    <w:p w14:paraId="301B4E2A"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Moriceau, S., Shionoya, K., Jakubs, K., &amp; Sullivan, R. M. (2009). Early-life stress disrupts attachment learning: the role of amygdala corticosterone, locus ceruleus corticotropin releasing hormone, and olfactory bulb norepinephrine. </w:t>
      </w:r>
      <w:r w:rsidRPr="00564258">
        <w:rPr>
          <w:i/>
          <w:noProof/>
        </w:rPr>
        <w:t>J Neurosci, 29</w:t>
      </w:r>
      <w:r w:rsidRPr="00564258">
        <w:rPr>
          <w:noProof/>
        </w:rPr>
        <w:t>(50), 15745-15755. doi:10.1523/JNEUROSCI.4106-09.2009</w:t>
      </w:r>
    </w:p>
    <w:p w14:paraId="121E2888" w14:textId="77777777" w:rsidR="00564258" w:rsidRPr="00564258" w:rsidRDefault="00564258" w:rsidP="00E06390">
      <w:pPr>
        <w:pStyle w:val="EndNoteBibliography"/>
        <w:spacing w:line="480" w:lineRule="auto"/>
        <w:ind w:left="720" w:hanging="720"/>
        <w:rPr>
          <w:noProof/>
        </w:rPr>
      </w:pPr>
      <w:r w:rsidRPr="00564258">
        <w:rPr>
          <w:noProof/>
        </w:rPr>
        <w:t xml:space="preserve">Moriceau, S., &amp; Sullivan, R. M. (2005). Neurobiology of infant attachment. </w:t>
      </w:r>
      <w:r w:rsidRPr="00564258">
        <w:rPr>
          <w:i/>
          <w:noProof/>
        </w:rPr>
        <w:t>Dev Psychobiol, 47</w:t>
      </w:r>
      <w:r w:rsidRPr="00564258">
        <w:rPr>
          <w:noProof/>
        </w:rPr>
        <w:t>(3), 230-242. doi:10.1002/dev.20093</w:t>
      </w:r>
    </w:p>
    <w:p w14:paraId="596B8771" w14:textId="1993114A" w:rsidR="00564258" w:rsidRPr="00564258" w:rsidRDefault="00564258" w:rsidP="00E06390">
      <w:pPr>
        <w:pStyle w:val="EndNoteBibliography"/>
        <w:spacing w:line="480" w:lineRule="auto"/>
        <w:ind w:left="720" w:hanging="720"/>
        <w:rPr>
          <w:noProof/>
        </w:rPr>
      </w:pPr>
      <w:r w:rsidRPr="00564258">
        <w:rPr>
          <w:noProof/>
        </w:rPr>
        <w:t xml:space="preserve">Moriceau, S., &amp; Sullivan, R. M. (2006). Maternal presence serves as a switch between learning fear and attraction in infancy. </w:t>
      </w:r>
      <w:r w:rsidRPr="00564258">
        <w:rPr>
          <w:i/>
          <w:noProof/>
        </w:rPr>
        <w:t>Nat Neurosci, 9</w:t>
      </w:r>
      <w:r w:rsidRPr="00564258">
        <w:rPr>
          <w:noProof/>
        </w:rPr>
        <w:t xml:space="preserve">(8), 1004-1006. Retrieved from </w:t>
      </w:r>
      <w:hyperlink r:id="rId16" w:history="1">
        <w:r w:rsidRPr="00564258">
          <w:rPr>
            <w:rStyle w:val="Hyperlink"/>
            <w:noProof/>
          </w:rPr>
          <w:t>http://www.ncbi.nlm.nih.gov/entrez/query.fcgi?cmd=Retrieve&amp;db=PubMed&amp;dopt=Citation&amp;list_uids=16829957</w:t>
        </w:r>
      </w:hyperlink>
    </w:p>
    <w:p w14:paraId="30B4AFEB" w14:textId="77777777" w:rsidR="00564258" w:rsidRPr="00564258" w:rsidRDefault="00564258" w:rsidP="00E06390">
      <w:pPr>
        <w:pStyle w:val="EndNoteBibliography"/>
        <w:spacing w:line="480" w:lineRule="auto"/>
        <w:ind w:left="720" w:hanging="720"/>
        <w:rPr>
          <w:noProof/>
        </w:rPr>
      </w:pPr>
      <w:r w:rsidRPr="00564258">
        <w:rPr>
          <w:noProof/>
        </w:rPr>
        <w:t xml:space="preserve">Mothersill, O., &amp; Donohoe, G. (2016). Neural effects of social environmental stress - an activation likelihood estimation meta-analysis. </w:t>
      </w:r>
      <w:r w:rsidRPr="00564258">
        <w:rPr>
          <w:i/>
          <w:noProof/>
        </w:rPr>
        <w:t>Psychol Med, 46</w:t>
      </w:r>
      <w:r w:rsidRPr="00564258">
        <w:rPr>
          <w:noProof/>
        </w:rPr>
        <w:t>(10), 2015-2023. doi:10.1017/S0033291716000477</w:t>
      </w:r>
    </w:p>
    <w:p w14:paraId="5C457810" w14:textId="77777777" w:rsidR="00564258" w:rsidRPr="00564258" w:rsidRDefault="00564258" w:rsidP="00E06390">
      <w:pPr>
        <w:pStyle w:val="EndNoteBibliography"/>
        <w:spacing w:line="480" w:lineRule="auto"/>
        <w:ind w:left="720" w:hanging="720"/>
        <w:rPr>
          <w:noProof/>
        </w:rPr>
      </w:pPr>
      <w:r w:rsidRPr="00564258">
        <w:rPr>
          <w:noProof/>
        </w:rPr>
        <w:t xml:space="preserve">Mueller, S. C., Maheu, F. S., Dozier, M., Peloso, E., Mandell, D., Leibenluft, E., . . . Ernst, M. (2010). Early-life stress is associated with impairment in cognitive control in adolescence: an fMRI study. </w:t>
      </w:r>
      <w:r w:rsidRPr="00564258">
        <w:rPr>
          <w:i/>
          <w:noProof/>
        </w:rPr>
        <w:t>Neuropsychologia, 48</w:t>
      </w:r>
      <w:r w:rsidRPr="00564258">
        <w:rPr>
          <w:noProof/>
        </w:rPr>
        <w:t>(10), 3037-3044. doi:S0028-3932(10)00242-3 [pii] 10.1016/j.neuropsychologia.2010.06.013</w:t>
      </w:r>
    </w:p>
    <w:p w14:paraId="7A07127D" w14:textId="77777777" w:rsidR="00564258" w:rsidRPr="00564258" w:rsidRDefault="00564258" w:rsidP="00E06390">
      <w:pPr>
        <w:pStyle w:val="EndNoteBibliography"/>
        <w:spacing w:line="480" w:lineRule="auto"/>
        <w:ind w:left="720" w:hanging="720"/>
        <w:rPr>
          <w:noProof/>
        </w:rPr>
      </w:pPr>
      <w:r w:rsidRPr="00564258">
        <w:rPr>
          <w:noProof/>
        </w:rPr>
        <w:t xml:space="preserve">Neisser. (1967). </w:t>
      </w:r>
      <w:r w:rsidRPr="00564258">
        <w:rPr>
          <w:i/>
          <w:noProof/>
        </w:rPr>
        <w:t>Cogntive Psychology</w:t>
      </w:r>
      <w:r w:rsidRPr="00564258">
        <w:rPr>
          <w:noProof/>
        </w:rPr>
        <w:t>. New York: Appleton-Century-Crofts.</w:t>
      </w:r>
    </w:p>
    <w:p w14:paraId="57C2EA9B" w14:textId="77777777" w:rsidR="00564258" w:rsidRPr="00564258" w:rsidRDefault="00564258" w:rsidP="00E06390">
      <w:pPr>
        <w:pStyle w:val="EndNoteBibliography"/>
        <w:spacing w:line="480" w:lineRule="auto"/>
        <w:ind w:left="720" w:hanging="720"/>
        <w:rPr>
          <w:noProof/>
        </w:rPr>
      </w:pPr>
      <w:r w:rsidRPr="00564258">
        <w:rPr>
          <w:noProof/>
        </w:rPr>
        <w:t xml:space="preserve">Newberger, C. M. (1991). Child maltreatment: Problems and promise for the 1990s. Reauthorization of the Child Abuse Prevention and Treatment Act (CAPTA). . In </w:t>
      </w:r>
      <w:r w:rsidRPr="00564258">
        <w:rPr>
          <w:i/>
          <w:noProof/>
        </w:rPr>
        <w:t xml:space="preserve">Hearing before the Subcommittee on Children, Family, Drugs and Alcoholism of the Committee on Labor and Human Resources, United States Senate, 102nd Congress (Senate Hearing 102-691). </w:t>
      </w:r>
      <w:r w:rsidRPr="00564258">
        <w:rPr>
          <w:noProof/>
        </w:rPr>
        <w:t>. Washington, DC: U.S. Government Printing Office. .</w:t>
      </w:r>
    </w:p>
    <w:p w14:paraId="39C02125"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Nieuwenhuis, I. L., &amp; Takashima, A. (2011). The role of the ventromedial prefrontal cortex in memory consolidation. </w:t>
      </w:r>
      <w:r w:rsidRPr="00564258">
        <w:rPr>
          <w:i/>
          <w:noProof/>
        </w:rPr>
        <w:t>Behav Brain Res, 218</w:t>
      </w:r>
      <w:r w:rsidRPr="00564258">
        <w:rPr>
          <w:noProof/>
        </w:rPr>
        <w:t>(2), 325-334. doi:10.1016/j.bbr.2010.12.009</w:t>
      </w:r>
    </w:p>
    <w:p w14:paraId="5D00FFF8" w14:textId="77777777" w:rsidR="00564258" w:rsidRPr="00564258" w:rsidRDefault="00564258" w:rsidP="00E06390">
      <w:pPr>
        <w:pStyle w:val="EndNoteBibliography"/>
        <w:spacing w:line="480" w:lineRule="auto"/>
        <w:ind w:left="720" w:hanging="720"/>
        <w:rPr>
          <w:noProof/>
        </w:rPr>
      </w:pPr>
      <w:r w:rsidRPr="00564258">
        <w:rPr>
          <w:noProof/>
        </w:rPr>
        <w:t xml:space="preserve">Norman, R. E., Byambaa, M., De, R., Butchart, A., Scott, J., &amp; Vos, T. (2012). The long-term health consequences of child physical abuse, emotional abuse, and neglect: a systematic review and meta-analysis. </w:t>
      </w:r>
      <w:r w:rsidRPr="00564258">
        <w:rPr>
          <w:i/>
          <w:noProof/>
        </w:rPr>
        <w:t>PLoS Med, 9</w:t>
      </w:r>
      <w:r w:rsidRPr="00564258">
        <w:rPr>
          <w:noProof/>
        </w:rPr>
        <w:t>(11), e1001349. doi:10.1371/journal.pmed.1001349</w:t>
      </w:r>
    </w:p>
    <w:p w14:paraId="1BB80131" w14:textId="77777777" w:rsidR="00564258" w:rsidRPr="00564258" w:rsidRDefault="00564258" w:rsidP="00E06390">
      <w:pPr>
        <w:pStyle w:val="EndNoteBibliography"/>
        <w:spacing w:line="480" w:lineRule="auto"/>
        <w:ind w:left="720" w:hanging="720"/>
        <w:rPr>
          <w:noProof/>
        </w:rPr>
      </w:pPr>
      <w:r w:rsidRPr="00564258">
        <w:rPr>
          <w:noProof/>
        </w:rPr>
        <w:t xml:space="preserve">Norrholm, S. D., Jovanovic, T., Olin, I. W., Sands, L. A., Karapanou, I., Bradley, B., &amp; Ressler, K. J. (2011). Fear extinction in traumatized civilians with posttraumatic stress disorder: relation to symptom severity. </w:t>
      </w:r>
      <w:r w:rsidRPr="00564258">
        <w:rPr>
          <w:i/>
          <w:noProof/>
        </w:rPr>
        <w:t>Biol Psychiatry, 69</w:t>
      </w:r>
      <w:r w:rsidRPr="00564258">
        <w:rPr>
          <w:noProof/>
        </w:rPr>
        <w:t>(6), 556-563. doi:10.1016/j.biopsych.2010.09.013</w:t>
      </w:r>
    </w:p>
    <w:p w14:paraId="08DB0AE9" w14:textId="77777777" w:rsidR="00564258" w:rsidRPr="00564258" w:rsidRDefault="00564258" w:rsidP="00E06390">
      <w:pPr>
        <w:pStyle w:val="EndNoteBibliography"/>
        <w:spacing w:line="480" w:lineRule="auto"/>
        <w:ind w:left="720" w:hanging="720"/>
        <w:rPr>
          <w:noProof/>
        </w:rPr>
      </w:pPr>
      <w:r w:rsidRPr="00564258">
        <w:rPr>
          <w:noProof/>
        </w:rPr>
        <w:t xml:space="preserve">O'Reilly, R. C., Bhattacharyya, R., Howard, M. D., &amp; Ketz, N. (2014). Complementary learning systems. </w:t>
      </w:r>
      <w:r w:rsidRPr="00564258">
        <w:rPr>
          <w:i/>
          <w:noProof/>
        </w:rPr>
        <w:t>Cogn Sci, 38</w:t>
      </w:r>
      <w:r w:rsidRPr="00564258">
        <w:rPr>
          <w:noProof/>
        </w:rPr>
        <w:t>(6), 1229-1248. doi:10.1111/j.1551-6709.2011.01214.x</w:t>
      </w:r>
    </w:p>
    <w:p w14:paraId="434A4271" w14:textId="77777777" w:rsidR="00564258" w:rsidRPr="00564258" w:rsidRDefault="00564258" w:rsidP="00E06390">
      <w:pPr>
        <w:pStyle w:val="EndNoteBibliography"/>
        <w:spacing w:line="480" w:lineRule="auto"/>
        <w:ind w:left="720" w:hanging="720"/>
        <w:rPr>
          <w:noProof/>
        </w:rPr>
      </w:pPr>
      <w:r w:rsidRPr="00564258">
        <w:rPr>
          <w:noProof/>
        </w:rPr>
        <w:t xml:space="preserve">Olsavsky, A. K., Telzer, E. H., Shapiro, M., Humphreys, K. L., Flannery, J., Goff, B., &amp; Tottenham, N. (2013). Indiscriminate amygdala response to mothers and strangers after early maternal deprivation. </w:t>
      </w:r>
      <w:r w:rsidRPr="00564258">
        <w:rPr>
          <w:i/>
          <w:noProof/>
        </w:rPr>
        <w:t>Biol Psychiatry, 74</w:t>
      </w:r>
      <w:r w:rsidRPr="00564258">
        <w:rPr>
          <w:noProof/>
        </w:rPr>
        <w:t>(11), 853-860. doi:10.1016/j.biopsych.2013.05.025</w:t>
      </w:r>
    </w:p>
    <w:p w14:paraId="0E3FBC04" w14:textId="77777777" w:rsidR="00564258" w:rsidRPr="00564258" w:rsidRDefault="00564258" w:rsidP="00E06390">
      <w:pPr>
        <w:pStyle w:val="EndNoteBibliography"/>
        <w:spacing w:line="480" w:lineRule="auto"/>
        <w:ind w:left="720" w:hanging="720"/>
        <w:rPr>
          <w:noProof/>
        </w:rPr>
      </w:pPr>
      <w:r w:rsidRPr="00564258">
        <w:rPr>
          <w:noProof/>
        </w:rPr>
        <w:t xml:space="preserve">Ono, M., Kikusui, T., Sasaki, N., Ichikawa, M., Mori, Y., &amp; Murakami-Murofushi, K. (2008). Early weaning induces anxiety and precocious myelination in the anterior part of the basolateral amygdala of male Balb/c mice. </w:t>
      </w:r>
      <w:r w:rsidRPr="00564258">
        <w:rPr>
          <w:i/>
          <w:noProof/>
        </w:rPr>
        <w:t>Neuroscience, 156</w:t>
      </w:r>
      <w:r w:rsidRPr="00564258">
        <w:rPr>
          <w:noProof/>
        </w:rPr>
        <w:t>(4), 1103-1110. doi:S0306-4522(08)01124-X [pii] 10.1016/j.neuroscience.2008.07.078</w:t>
      </w:r>
    </w:p>
    <w:p w14:paraId="21F02F53" w14:textId="77777777" w:rsidR="00564258" w:rsidRPr="00564258" w:rsidRDefault="00564258" w:rsidP="00E06390">
      <w:pPr>
        <w:pStyle w:val="EndNoteBibliography"/>
        <w:spacing w:line="480" w:lineRule="auto"/>
        <w:ind w:left="720" w:hanging="720"/>
        <w:rPr>
          <w:noProof/>
        </w:rPr>
      </w:pPr>
      <w:r w:rsidRPr="00564258">
        <w:rPr>
          <w:noProof/>
        </w:rPr>
        <w:t xml:space="preserve">Opendak, M., Theisen, E., Blomkvist, A., Hollis, K., Lind, T., Sarro, E., . . . Sullivan, R. M. (2020). Adverse caregiving in infancy blunts neural processing of the mother. </w:t>
      </w:r>
      <w:r w:rsidRPr="00564258">
        <w:rPr>
          <w:i/>
          <w:noProof/>
        </w:rPr>
        <w:t>Nat Commun, 11</w:t>
      </w:r>
      <w:r w:rsidRPr="00564258">
        <w:rPr>
          <w:noProof/>
        </w:rPr>
        <w:t>(1), 1119. doi:10.1038/s41467-020-14801-3</w:t>
      </w:r>
    </w:p>
    <w:p w14:paraId="613744EB"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Pechtel, P., Lyons-Ruth, K., Anderson, C. M., &amp; Teicher, M. H. (2014). Sensitive periods of amygdala development: the role of maltreatment in preadolescence. </w:t>
      </w:r>
      <w:r w:rsidRPr="00564258">
        <w:rPr>
          <w:i/>
          <w:noProof/>
        </w:rPr>
        <w:t>Neuroimage, 97</w:t>
      </w:r>
      <w:r w:rsidRPr="00564258">
        <w:rPr>
          <w:noProof/>
        </w:rPr>
        <w:t>, 236-244. doi:10.1016/j.neuroimage.2014.04.025</w:t>
      </w:r>
    </w:p>
    <w:p w14:paraId="008B665B" w14:textId="77777777" w:rsidR="00564258" w:rsidRPr="00564258" w:rsidRDefault="00564258" w:rsidP="00E06390">
      <w:pPr>
        <w:pStyle w:val="EndNoteBibliography"/>
        <w:spacing w:line="480" w:lineRule="auto"/>
        <w:ind w:left="720" w:hanging="720"/>
        <w:rPr>
          <w:noProof/>
        </w:rPr>
      </w:pPr>
      <w:r w:rsidRPr="00564258">
        <w:rPr>
          <w:noProof/>
        </w:rPr>
        <w:t xml:space="preserve">Pechtel, P., &amp; Pizzagalli, D. A. (2011). Effects of early life stress on cognitive and affective function: an integrated review of human literature. </w:t>
      </w:r>
      <w:r w:rsidRPr="00564258">
        <w:rPr>
          <w:i/>
          <w:noProof/>
        </w:rPr>
        <w:t>Psychopharmacology (Berl), 214</w:t>
      </w:r>
      <w:r w:rsidRPr="00564258">
        <w:rPr>
          <w:noProof/>
        </w:rPr>
        <w:t>(1), 55-70. doi:10.1007/s00213-010-2009-2</w:t>
      </w:r>
    </w:p>
    <w:p w14:paraId="74CF1818" w14:textId="77777777" w:rsidR="00564258" w:rsidRPr="00564258" w:rsidRDefault="00564258" w:rsidP="00E06390">
      <w:pPr>
        <w:pStyle w:val="EndNoteBibliography"/>
        <w:spacing w:line="480" w:lineRule="auto"/>
        <w:ind w:left="720" w:hanging="720"/>
        <w:rPr>
          <w:noProof/>
        </w:rPr>
      </w:pPr>
      <w:r w:rsidRPr="00564258">
        <w:rPr>
          <w:noProof/>
        </w:rPr>
        <w:t xml:space="preserve">Philip, N. S., Sweet, L. H., Tyrka, A. R., Price, L. H., Bloom, R. F., &amp; Carpenter, L. L. (2013). Decreased default network connectivity is associated with early life stress in medication-free healthy adults. </w:t>
      </w:r>
      <w:r w:rsidRPr="00564258">
        <w:rPr>
          <w:i/>
          <w:noProof/>
        </w:rPr>
        <w:t>Eur Neuropsychopharmacol, 23</w:t>
      </w:r>
      <w:r w:rsidRPr="00564258">
        <w:rPr>
          <w:noProof/>
        </w:rPr>
        <w:t>(1), 24-32. doi:10.1016/j.euroneuro.2012.10.008</w:t>
      </w:r>
    </w:p>
    <w:p w14:paraId="65C69158" w14:textId="77777777" w:rsidR="00564258" w:rsidRPr="00564258" w:rsidRDefault="00564258" w:rsidP="00E06390">
      <w:pPr>
        <w:pStyle w:val="EndNoteBibliography"/>
        <w:spacing w:line="480" w:lineRule="auto"/>
        <w:ind w:left="720" w:hanging="720"/>
        <w:rPr>
          <w:noProof/>
        </w:rPr>
      </w:pPr>
      <w:r w:rsidRPr="00564258">
        <w:rPr>
          <w:noProof/>
        </w:rPr>
        <w:t xml:space="preserve">Piaget, J. (1955). </w:t>
      </w:r>
      <w:r w:rsidRPr="00564258">
        <w:rPr>
          <w:i/>
          <w:noProof/>
        </w:rPr>
        <w:t>The child's construction of reality</w:t>
      </w:r>
      <w:r w:rsidRPr="00564258">
        <w:rPr>
          <w:noProof/>
        </w:rPr>
        <w:t>. London: Routledge &amp; Kegan Paul.</w:t>
      </w:r>
    </w:p>
    <w:p w14:paraId="05FF65EE" w14:textId="77777777" w:rsidR="00564258" w:rsidRPr="00564258" w:rsidRDefault="00564258" w:rsidP="00E06390">
      <w:pPr>
        <w:pStyle w:val="EndNoteBibliography"/>
        <w:spacing w:line="480" w:lineRule="auto"/>
        <w:ind w:left="720" w:hanging="720"/>
        <w:rPr>
          <w:noProof/>
        </w:rPr>
      </w:pPr>
      <w:r w:rsidRPr="00564258">
        <w:rPr>
          <w:noProof/>
        </w:rPr>
        <w:t xml:space="preserve">Pitula, C. E., Wenner, J. A., Gunnar, M. R., &amp; Thomas, K. M. (2017). To trust or not to trust: social decision-making in post-institutionalized, internationally adopted youth. </w:t>
      </w:r>
      <w:r w:rsidRPr="00564258">
        <w:rPr>
          <w:i/>
          <w:noProof/>
        </w:rPr>
        <w:t>Dev Sci, 20</w:t>
      </w:r>
      <w:r w:rsidRPr="00564258">
        <w:rPr>
          <w:noProof/>
        </w:rPr>
        <w:t>(3). doi:10.1111/desc.12375</w:t>
      </w:r>
    </w:p>
    <w:p w14:paraId="434A39A4" w14:textId="77777777" w:rsidR="00564258" w:rsidRPr="00564258" w:rsidRDefault="00564258" w:rsidP="00E06390">
      <w:pPr>
        <w:pStyle w:val="EndNoteBibliography"/>
        <w:spacing w:line="480" w:lineRule="auto"/>
        <w:ind w:left="720" w:hanging="720"/>
        <w:rPr>
          <w:noProof/>
        </w:rPr>
      </w:pPr>
      <w:r w:rsidRPr="00564258">
        <w:rPr>
          <w:noProof/>
        </w:rPr>
        <w:t xml:space="preserve">Pollak, S. D., Cicchetti, D., Hornung, K., &amp; Reed, A. (2000). Recognizing emotion in faces: developmental effects of child abuse and neglect. </w:t>
      </w:r>
      <w:r w:rsidRPr="00564258">
        <w:rPr>
          <w:i/>
          <w:noProof/>
        </w:rPr>
        <w:t>Dev Psychol, 36</w:t>
      </w:r>
      <w:r w:rsidRPr="00564258">
        <w:rPr>
          <w:noProof/>
        </w:rPr>
        <w:t>(5), 679-688. doi:10.1037/0012-1649.36.5.679</w:t>
      </w:r>
    </w:p>
    <w:p w14:paraId="0F0D407A" w14:textId="6400DE9C" w:rsidR="00564258" w:rsidRPr="00564258" w:rsidRDefault="00564258" w:rsidP="00E06390">
      <w:pPr>
        <w:pStyle w:val="EndNoteBibliography"/>
        <w:spacing w:line="480" w:lineRule="auto"/>
        <w:ind w:left="720" w:hanging="720"/>
        <w:rPr>
          <w:noProof/>
        </w:rPr>
      </w:pPr>
      <w:r w:rsidRPr="00564258">
        <w:rPr>
          <w:noProof/>
        </w:rPr>
        <w:t xml:space="preserve">Pollak, S. D., &amp; Sinha, P. (2002). Effects of early experience on children's recognition of facial displays of emotion. </w:t>
      </w:r>
      <w:r w:rsidRPr="00564258">
        <w:rPr>
          <w:i/>
          <w:noProof/>
        </w:rPr>
        <w:t>Dev Psychol, 38</w:t>
      </w:r>
      <w:r w:rsidRPr="00564258">
        <w:rPr>
          <w:noProof/>
        </w:rPr>
        <w:t xml:space="preserve">(5), 784-791. Retrieved from </w:t>
      </w:r>
      <w:hyperlink r:id="rId17" w:history="1">
        <w:r w:rsidRPr="00564258">
          <w:rPr>
            <w:rStyle w:val="Hyperlink"/>
            <w:noProof/>
          </w:rPr>
          <w:t>http://www.ncbi.nlm.nih.gov/entrez/query.fcgi?cmd=Retrieve&amp;db=PubMed&amp;dopt=Citation&amp;list_uids=12220055</w:t>
        </w:r>
      </w:hyperlink>
    </w:p>
    <w:p w14:paraId="6EBDF7F7" w14:textId="77777777" w:rsidR="00564258" w:rsidRPr="00564258" w:rsidRDefault="00564258" w:rsidP="00E06390">
      <w:pPr>
        <w:pStyle w:val="EndNoteBibliography"/>
        <w:spacing w:line="480" w:lineRule="auto"/>
        <w:ind w:left="720" w:hanging="720"/>
        <w:rPr>
          <w:noProof/>
        </w:rPr>
      </w:pPr>
      <w:r w:rsidRPr="00564258">
        <w:rPr>
          <w:noProof/>
        </w:rPr>
        <w:t xml:space="preserve">Pollak, S. D., &amp; Tolley-Schell, S. A. (2003). Selective attention to facial emotion in physically abused children. </w:t>
      </w:r>
      <w:r w:rsidRPr="00564258">
        <w:rPr>
          <w:i/>
          <w:noProof/>
        </w:rPr>
        <w:t>J Abnorm Psychol, 112</w:t>
      </w:r>
      <w:r w:rsidRPr="00564258">
        <w:rPr>
          <w:noProof/>
        </w:rPr>
        <w:t>(3), 323-338. doi:10.1037/0021-843x.112.3.323</w:t>
      </w:r>
    </w:p>
    <w:p w14:paraId="0681F7F6"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Preston, A. R., &amp; Eichenbaum, H. (2013). Interplay of hippocampus and prefrontal cortex in memory. </w:t>
      </w:r>
      <w:r w:rsidRPr="00564258">
        <w:rPr>
          <w:i/>
          <w:noProof/>
        </w:rPr>
        <w:t>Curr Biol, 23</w:t>
      </w:r>
      <w:r w:rsidRPr="00564258">
        <w:rPr>
          <w:noProof/>
        </w:rPr>
        <w:t>(17), R764-773. doi:10.1016/j.cub.2013.05.041</w:t>
      </w:r>
    </w:p>
    <w:p w14:paraId="2BE56540" w14:textId="77777777" w:rsidR="00564258" w:rsidRPr="00564258" w:rsidRDefault="00564258" w:rsidP="00E06390">
      <w:pPr>
        <w:pStyle w:val="EndNoteBibliography"/>
        <w:spacing w:line="480" w:lineRule="auto"/>
        <w:ind w:left="720" w:hanging="720"/>
        <w:rPr>
          <w:noProof/>
        </w:rPr>
      </w:pPr>
      <w:r w:rsidRPr="00564258">
        <w:rPr>
          <w:noProof/>
        </w:rPr>
        <w:t xml:space="preserve">Raineki, C., Cortés, M. R., Belnoue, L., &amp; Sullivan, R. M. (2012). Effects of early-life abuse differ across development: infant social behavior deficits are followed by adolescent depressive-like behaviors mediated by the amygdala. </w:t>
      </w:r>
      <w:r w:rsidRPr="00564258">
        <w:rPr>
          <w:i/>
          <w:noProof/>
        </w:rPr>
        <w:t>J Neurosci, 32</w:t>
      </w:r>
      <w:r w:rsidRPr="00564258">
        <w:rPr>
          <w:noProof/>
        </w:rPr>
        <w:t>(22), 7758-7765. doi:10.1523/JNEUROSCI.5843-11.2012</w:t>
      </w:r>
    </w:p>
    <w:p w14:paraId="5A9B51C9" w14:textId="77777777" w:rsidR="00564258" w:rsidRPr="00564258" w:rsidRDefault="00564258" w:rsidP="00E06390">
      <w:pPr>
        <w:pStyle w:val="EndNoteBibliography"/>
        <w:spacing w:line="480" w:lineRule="auto"/>
        <w:ind w:left="720" w:hanging="720"/>
        <w:rPr>
          <w:noProof/>
        </w:rPr>
      </w:pPr>
      <w:r w:rsidRPr="00564258">
        <w:rPr>
          <w:noProof/>
        </w:rPr>
        <w:t xml:space="preserve">Raineki, C., Moriceau, S., &amp; Sullivan, R. M. (2010). Developing a neurobehavioral animal model of infant attachment to an abusive caregiver. </w:t>
      </w:r>
      <w:r w:rsidRPr="00564258">
        <w:rPr>
          <w:i/>
          <w:noProof/>
        </w:rPr>
        <w:t>Biol Psychiatry, 67</w:t>
      </w:r>
      <w:r w:rsidRPr="00564258">
        <w:rPr>
          <w:noProof/>
        </w:rPr>
        <w:t>(12), 1137-1145. doi:10.1016/j.biopsych.2009.12.019</w:t>
      </w:r>
    </w:p>
    <w:p w14:paraId="435C82DD" w14:textId="77777777" w:rsidR="00564258" w:rsidRPr="00564258" w:rsidRDefault="00564258" w:rsidP="00E06390">
      <w:pPr>
        <w:pStyle w:val="EndNoteBibliography"/>
        <w:spacing w:line="480" w:lineRule="auto"/>
        <w:ind w:left="720" w:hanging="720"/>
        <w:rPr>
          <w:noProof/>
        </w:rPr>
      </w:pPr>
      <w:r w:rsidRPr="00564258">
        <w:rPr>
          <w:noProof/>
        </w:rPr>
        <w:t xml:space="preserve">Raineki, C., Opendak, M., Sarro, E., Showler, A., Bui, K., McEwen, B. S., . . . Sullivan, R. M. (2019). During infant maltreatment, stress targets hippocampus, but stress with mother present targets amygdala and social behavior. </w:t>
      </w:r>
      <w:r w:rsidRPr="00564258">
        <w:rPr>
          <w:i/>
          <w:noProof/>
        </w:rPr>
        <w:t>Proc Natl Acad Sci U S A, 116</w:t>
      </w:r>
      <w:r w:rsidRPr="00564258">
        <w:rPr>
          <w:noProof/>
        </w:rPr>
        <w:t>(45), 22821-22832. doi:10.1073/pnas.1907170116</w:t>
      </w:r>
    </w:p>
    <w:p w14:paraId="7BC92070" w14:textId="77777777" w:rsidR="00564258" w:rsidRPr="00564258" w:rsidRDefault="00564258" w:rsidP="00E06390">
      <w:pPr>
        <w:pStyle w:val="EndNoteBibliography"/>
        <w:spacing w:line="480" w:lineRule="auto"/>
        <w:ind w:left="720" w:hanging="720"/>
        <w:rPr>
          <w:noProof/>
        </w:rPr>
      </w:pPr>
      <w:r w:rsidRPr="00564258">
        <w:rPr>
          <w:noProof/>
        </w:rPr>
        <w:t xml:space="preserve">Raio, C. M., Carmel, D., Carrasco, M., &amp; Phelps, E. A. (2012). Nonconscious fear is quickly acquired but swiftly forgotten. </w:t>
      </w:r>
      <w:r w:rsidRPr="00564258">
        <w:rPr>
          <w:i/>
          <w:noProof/>
        </w:rPr>
        <w:t>Curr Biol, 22</w:t>
      </w:r>
      <w:r w:rsidRPr="00564258">
        <w:rPr>
          <w:noProof/>
        </w:rPr>
        <w:t>(12), R477-479. doi:10.1016/j.cub.2012.04.023</w:t>
      </w:r>
    </w:p>
    <w:p w14:paraId="6B1F7132" w14:textId="77777777" w:rsidR="00564258" w:rsidRPr="00564258" w:rsidRDefault="00564258" w:rsidP="00E06390">
      <w:pPr>
        <w:pStyle w:val="EndNoteBibliography"/>
        <w:spacing w:line="480" w:lineRule="auto"/>
        <w:ind w:left="720" w:hanging="720"/>
        <w:rPr>
          <w:noProof/>
        </w:rPr>
      </w:pPr>
      <w:r w:rsidRPr="00564258">
        <w:rPr>
          <w:noProof/>
        </w:rPr>
        <w:t xml:space="preserve">Rincon-Cortes, M., &amp; Sullivan, R. M. (2016). Emergence of social behavior deficit, blunted corticolimbic activity and adult depression-like behavior in a rodent model of maternal maltreatment. </w:t>
      </w:r>
      <w:r w:rsidRPr="00564258">
        <w:rPr>
          <w:i/>
          <w:noProof/>
        </w:rPr>
        <w:t>Transl Psychiatry, 6</w:t>
      </w:r>
      <w:r w:rsidRPr="00564258">
        <w:rPr>
          <w:noProof/>
        </w:rPr>
        <w:t>(10), e930. doi:10.1038/tp.2016.205</w:t>
      </w:r>
    </w:p>
    <w:p w14:paraId="6E05F51B" w14:textId="77777777" w:rsidR="00564258" w:rsidRPr="00564258" w:rsidRDefault="00564258" w:rsidP="00E06390">
      <w:pPr>
        <w:pStyle w:val="EndNoteBibliography"/>
        <w:spacing w:line="480" w:lineRule="auto"/>
        <w:ind w:left="720" w:hanging="720"/>
        <w:rPr>
          <w:noProof/>
        </w:rPr>
      </w:pPr>
      <w:r w:rsidRPr="00564258">
        <w:rPr>
          <w:noProof/>
        </w:rPr>
        <w:t xml:space="preserve">Robinson-Drummer, P. A., Opendak, M., Blomkvist, A., Chan, S., Tan, S., Delmer, C., . . . Sullivan, R. M. (2019). Infant Trauma Alters Social Buffering of Threat Learning: Emerging Role of Prefrontal Cortex in Preadolescence. </w:t>
      </w:r>
      <w:r w:rsidRPr="00564258">
        <w:rPr>
          <w:i/>
          <w:noProof/>
        </w:rPr>
        <w:t>Front Behav Neurosci, 13</w:t>
      </w:r>
      <w:r w:rsidRPr="00564258">
        <w:rPr>
          <w:noProof/>
        </w:rPr>
        <w:t>, 132. doi:10.3389/fnbeh.2019.00132</w:t>
      </w:r>
    </w:p>
    <w:p w14:paraId="0BC5DB91"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Ross, L. T., &amp; Hill, E. M. (2002). Childhood unpredictability, schemas for unpredictability, and risk taking. </w:t>
      </w:r>
      <w:r w:rsidRPr="00564258">
        <w:rPr>
          <w:i/>
          <w:noProof/>
        </w:rPr>
        <w:t>Social Behavior and Personality: an international journal, 30</w:t>
      </w:r>
      <w:r w:rsidRPr="00564258">
        <w:rPr>
          <w:noProof/>
        </w:rPr>
        <w:t xml:space="preserve">(5), 453-473. </w:t>
      </w:r>
    </w:p>
    <w:p w14:paraId="7F58DA4F" w14:textId="77777777" w:rsidR="00564258" w:rsidRPr="00564258" w:rsidRDefault="00564258" w:rsidP="00E06390">
      <w:pPr>
        <w:pStyle w:val="EndNoteBibliography"/>
        <w:spacing w:line="480" w:lineRule="auto"/>
        <w:ind w:left="720" w:hanging="720"/>
        <w:rPr>
          <w:noProof/>
        </w:rPr>
      </w:pPr>
      <w:r w:rsidRPr="00564258">
        <w:rPr>
          <w:noProof/>
        </w:rPr>
        <w:t xml:space="preserve">Roth, T. L., Raineki, C., Salstein, L., Perry, R., Sullivan-Wilson, T. A., Sloan, A., . . . Sullivan, R. M. (2013). Neurobiology of secure infant attachment and attachment despite adversity: a mouse model. </w:t>
      </w:r>
      <w:r w:rsidRPr="00564258">
        <w:rPr>
          <w:i/>
          <w:noProof/>
        </w:rPr>
        <w:t>Genes Brain Behav, 12</w:t>
      </w:r>
      <w:r w:rsidRPr="00564258">
        <w:rPr>
          <w:noProof/>
        </w:rPr>
        <w:t>(7), 673-680. doi:10.1111/gbb.12067</w:t>
      </w:r>
    </w:p>
    <w:p w14:paraId="7B72EA3F" w14:textId="77777777" w:rsidR="00564258" w:rsidRPr="00564258" w:rsidRDefault="00564258" w:rsidP="00E06390">
      <w:pPr>
        <w:pStyle w:val="EndNoteBibliography"/>
        <w:spacing w:line="480" w:lineRule="auto"/>
        <w:ind w:left="720" w:hanging="720"/>
        <w:rPr>
          <w:noProof/>
        </w:rPr>
      </w:pPr>
      <w:r w:rsidRPr="00564258">
        <w:rPr>
          <w:noProof/>
        </w:rPr>
        <w:t xml:space="preserve">Roy, M., Shohamy, D., &amp; Wager, T. D. (2012). Ventromedial prefrontal-subcortical systems and the generation of affective meaning. </w:t>
      </w:r>
      <w:r w:rsidRPr="00564258">
        <w:rPr>
          <w:i/>
          <w:noProof/>
        </w:rPr>
        <w:t>Trends Cogn Sci, 16</w:t>
      </w:r>
      <w:r w:rsidRPr="00564258">
        <w:rPr>
          <w:noProof/>
        </w:rPr>
        <w:t>(3), 147-156. doi:10.1016/j.tics.2012.01.005</w:t>
      </w:r>
    </w:p>
    <w:p w14:paraId="715428D7" w14:textId="77777777" w:rsidR="00564258" w:rsidRPr="00564258" w:rsidRDefault="00564258" w:rsidP="00E06390">
      <w:pPr>
        <w:pStyle w:val="EndNoteBibliography"/>
        <w:spacing w:line="480" w:lineRule="auto"/>
        <w:ind w:left="720" w:hanging="720"/>
        <w:rPr>
          <w:noProof/>
        </w:rPr>
      </w:pPr>
      <w:r w:rsidRPr="00564258">
        <w:rPr>
          <w:noProof/>
        </w:rPr>
        <w:t xml:space="preserve">Saffran, J. R., &amp; Kirkham, N. Z. (2018). Infant Statistical Learning. </w:t>
      </w:r>
      <w:r w:rsidRPr="00564258">
        <w:rPr>
          <w:i/>
          <w:noProof/>
        </w:rPr>
        <w:t>Annu Rev Psychol, 69</w:t>
      </w:r>
      <w:r w:rsidRPr="00564258">
        <w:rPr>
          <w:noProof/>
        </w:rPr>
        <w:t>, 181-203. doi:10.1146/annurev-psych-122216-011805</w:t>
      </w:r>
    </w:p>
    <w:p w14:paraId="233B2200" w14:textId="77777777" w:rsidR="00564258" w:rsidRPr="00564258" w:rsidRDefault="00564258" w:rsidP="00E06390">
      <w:pPr>
        <w:pStyle w:val="EndNoteBibliography"/>
        <w:spacing w:line="480" w:lineRule="auto"/>
        <w:ind w:left="720" w:hanging="720"/>
        <w:rPr>
          <w:noProof/>
        </w:rPr>
      </w:pPr>
      <w:r w:rsidRPr="00564258">
        <w:rPr>
          <w:noProof/>
        </w:rPr>
        <w:t xml:space="preserve">Sanders, B., &amp; Becker-Lausen, E. (1995). The measurement of psychological maltreatment: Early data on the child abuse and trauma scale. </w:t>
      </w:r>
      <w:r w:rsidRPr="00564258">
        <w:rPr>
          <w:i/>
          <w:noProof/>
        </w:rPr>
        <w:t>Child abuse &amp; neglect, 19</w:t>
      </w:r>
      <w:r w:rsidRPr="00564258">
        <w:rPr>
          <w:noProof/>
        </w:rPr>
        <w:t xml:space="preserve">(3), 315-323. </w:t>
      </w:r>
    </w:p>
    <w:p w14:paraId="7062FCE8" w14:textId="77777777" w:rsidR="00564258" w:rsidRPr="00564258" w:rsidRDefault="00564258" w:rsidP="00E06390">
      <w:pPr>
        <w:pStyle w:val="EndNoteBibliography"/>
        <w:spacing w:line="480" w:lineRule="auto"/>
        <w:ind w:left="720" w:hanging="720"/>
        <w:rPr>
          <w:noProof/>
        </w:rPr>
      </w:pPr>
      <w:r w:rsidRPr="00564258">
        <w:rPr>
          <w:noProof/>
        </w:rPr>
        <w:t xml:space="preserve">Sarabdjitsingh, R. A., Loi, M., Joels, M., Dijkhuizen, R. M., &amp; van der Toorn, A. (2017). Early life stress-induced alterations in rat brain structures measured with high resolution MRI. </w:t>
      </w:r>
      <w:r w:rsidRPr="00564258">
        <w:rPr>
          <w:i/>
          <w:noProof/>
        </w:rPr>
        <w:t>PLoS One, 12</w:t>
      </w:r>
      <w:r w:rsidRPr="00564258">
        <w:rPr>
          <w:noProof/>
        </w:rPr>
        <w:t>(9), e0185061. doi:10.1371/journal.pone.0185061</w:t>
      </w:r>
    </w:p>
    <w:p w14:paraId="3A4FA337" w14:textId="77777777" w:rsidR="00564258" w:rsidRPr="00564258" w:rsidRDefault="00564258" w:rsidP="00E06390">
      <w:pPr>
        <w:pStyle w:val="EndNoteBibliography"/>
        <w:spacing w:line="480" w:lineRule="auto"/>
        <w:ind w:left="720" w:hanging="720"/>
        <w:rPr>
          <w:noProof/>
        </w:rPr>
      </w:pPr>
      <w:r w:rsidRPr="00564258">
        <w:rPr>
          <w:noProof/>
        </w:rPr>
        <w:t xml:space="preserve">Sattler, K. M. P., &amp; Font, S. A. (2018). Resilience in young children involved with child protective services. </w:t>
      </w:r>
      <w:r w:rsidRPr="00564258">
        <w:rPr>
          <w:i/>
          <w:noProof/>
        </w:rPr>
        <w:t>Child Abuse Negl, 75</w:t>
      </w:r>
      <w:r w:rsidRPr="00564258">
        <w:rPr>
          <w:noProof/>
        </w:rPr>
        <w:t>, 104-114. doi:10.1016/j.chiabu.2017.05.004</w:t>
      </w:r>
    </w:p>
    <w:p w14:paraId="28011A5A" w14:textId="77777777" w:rsidR="00564258" w:rsidRPr="00564258" w:rsidRDefault="00564258" w:rsidP="00E06390">
      <w:pPr>
        <w:pStyle w:val="EndNoteBibliography"/>
        <w:spacing w:line="480" w:lineRule="auto"/>
        <w:ind w:left="720" w:hanging="720"/>
        <w:rPr>
          <w:noProof/>
        </w:rPr>
      </w:pPr>
      <w:r w:rsidRPr="00564258">
        <w:rPr>
          <w:noProof/>
        </w:rPr>
        <w:t xml:space="preserve">Seidel, K., Poeggel, G., Holetschka, R., Helmeke, C., &amp; Braun, K. (2011). Paternal deprivation affects the development of corticotrophin-releasing factor-expressing neurones in prefrontal cortex, amygdala and hippocampus of the biparental Octodon degus. </w:t>
      </w:r>
      <w:r w:rsidRPr="00564258">
        <w:rPr>
          <w:i/>
          <w:noProof/>
        </w:rPr>
        <w:t>J Neuroendocrinol, 23</w:t>
      </w:r>
      <w:r w:rsidRPr="00564258">
        <w:rPr>
          <w:noProof/>
        </w:rPr>
        <w:t>(11), 1166-1176. doi:10.1111/j.1365-2826.2011.02208.x</w:t>
      </w:r>
    </w:p>
    <w:p w14:paraId="248D2B5A" w14:textId="77777777" w:rsidR="00564258" w:rsidRPr="00564258" w:rsidRDefault="00564258" w:rsidP="00E06390">
      <w:pPr>
        <w:pStyle w:val="EndNoteBibliography"/>
        <w:spacing w:line="480" w:lineRule="auto"/>
        <w:ind w:left="720" w:hanging="720"/>
        <w:rPr>
          <w:noProof/>
        </w:rPr>
      </w:pPr>
      <w:r w:rsidRPr="00564258">
        <w:rPr>
          <w:noProof/>
        </w:rPr>
        <w:t xml:space="preserve">Seltzer, L. J., Ziegler, T. E., &amp; Pollak, S. D. (2010). Social vocalizations can release oxytocin in humans. </w:t>
      </w:r>
      <w:r w:rsidRPr="00564258">
        <w:rPr>
          <w:i/>
          <w:noProof/>
        </w:rPr>
        <w:t>Proc Biol Sci, 277</w:t>
      </w:r>
      <w:r w:rsidRPr="00564258">
        <w:rPr>
          <w:noProof/>
        </w:rPr>
        <w:t>(1694), 2661-2666. doi:10.1098/rspb.2010.0567</w:t>
      </w:r>
    </w:p>
    <w:p w14:paraId="7BD6D2FC"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Shackman, J. E., Shackman, A. J., &amp; Pollak, S. D. (2007). Physical abuse amplifies attention to threat and increases anxiety in children. </w:t>
      </w:r>
      <w:r w:rsidRPr="00564258">
        <w:rPr>
          <w:i/>
          <w:noProof/>
        </w:rPr>
        <w:t>Emotion, 7</w:t>
      </w:r>
      <w:r w:rsidRPr="00564258">
        <w:rPr>
          <w:noProof/>
        </w:rPr>
        <w:t>(4), 838-852. doi:10.1037/1528-3542.7.4.838</w:t>
      </w:r>
    </w:p>
    <w:p w14:paraId="70C5D673" w14:textId="77777777" w:rsidR="00564258" w:rsidRPr="00564258" w:rsidRDefault="00564258" w:rsidP="00E06390">
      <w:pPr>
        <w:pStyle w:val="EndNoteBibliography"/>
        <w:spacing w:line="480" w:lineRule="auto"/>
        <w:ind w:left="720" w:hanging="720"/>
        <w:rPr>
          <w:noProof/>
        </w:rPr>
      </w:pPr>
      <w:r w:rsidRPr="00564258">
        <w:rPr>
          <w:noProof/>
        </w:rPr>
        <w:t xml:space="preserve">Sheridan, M. A., McLaughlin, K. A., Winter, W., Fox, N., Zeanah, C., &amp; Nelson, C. A. (2018). Early deprivation disruption of associative learning is a developmental pathway to depression and social problems. </w:t>
      </w:r>
      <w:r w:rsidRPr="00564258">
        <w:rPr>
          <w:i/>
          <w:noProof/>
        </w:rPr>
        <w:t>Nat Commun, 9</w:t>
      </w:r>
      <w:r w:rsidRPr="00564258">
        <w:rPr>
          <w:noProof/>
        </w:rPr>
        <w:t>(1), 2216. doi:10.1038/s41467-018-04381-8</w:t>
      </w:r>
    </w:p>
    <w:p w14:paraId="64E9495E" w14:textId="77777777" w:rsidR="00564258" w:rsidRPr="00564258" w:rsidRDefault="00564258" w:rsidP="00E06390">
      <w:pPr>
        <w:pStyle w:val="EndNoteBibliography"/>
        <w:spacing w:line="480" w:lineRule="auto"/>
        <w:ind w:left="720" w:hanging="720"/>
        <w:rPr>
          <w:noProof/>
        </w:rPr>
      </w:pPr>
      <w:r w:rsidRPr="00564258">
        <w:rPr>
          <w:noProof/>
        </w:rPr>
        <w:t xml:space="preserve">Silvers, J. A., Lumian, D. S., Gabard-Durnam, L., Gee, D. G., Goff, B., Fareri, D. S., . . . Tottenham, N. (2016). Previous Institutionalization Is Followed by Broader Amygdala-Hippocampal-PFC Network Connectivity during Aversive Learning in Human Development. </w:t>
      </w:r>
      <w:r w:rsidRPr="00564258">
        <w:rPr>
          <w:i/>
          <w:noProof/>
        </w:rPr>
        <w:t>J Neurosci, 36</w:t>
      </w:r>
      <w:r w:rsidRPr="00564258">
        <w:rPr>
          <w:noProof/>
        </w:rPr>
        <w:t>(24), 6420-6430. doi:10.1523/JNEUROSCI.0038-16.2016</w:t>
      </w:r>
    </w:p>
    <w:p w14:paraId="236FA162" w14:textId="77777777" w:rsidR="00564258" w:rsidRPr="00564258" w:rsidRDefault="00564258" w:rsidP="00E06390">
      <w:pPr>
        <w:pStyle w:val="EndNoteBibliography"/>
        <w:spacing w:line="480" w:lineRule="auto"/>
        <w:ind w:left="720" w:hanging="720"/>
        <w:rPr>
          <w:noProof/>
        </w:rPr>
      </w:pPr>
      <w:r w:rsidRPr="00564258">
        <w:rPr>
          <w:noProof/>
        </w:rPr>
        <w:t xml:space="preserve">Sommer, T. (2017). The Emergence of Knowledge and How it Supports the Memory for Novel Related Information. </w:t>
      </w:r>
      <w:r w:rsidRPr="00564258">
        <w:rPr>
          <w:i/>
          <w:noProof/>
        </w:rPr>
        <w:t>Cereb Cortex, 27</w:t>
      </w:r>
      <w:r w:rsidRPr="00564258">
        <w:rPr>
          <w:noProof/>
        </w:rPr>
        <w:t>(3), 1906-1921. doi:10.1093/cercor/bhw031</w:t>
      </w:r>
    </w:p>
    <w:p w14:paraId="365E57D5" w14:textId="77777777" w:rsidR="00564258" w:rsidRPr="00564258" w:rsidRDefault="00564258" w:rsidP="00E06390">
      <w:pPr>
        <w:pStyle w:val="EndNoteBibliography"/>
        <w:spacing w:line="480" w:lineRule="auto"/>
        <w:ind w:left="720" w:hanging="720"/>
        <w:rPr>
          <w:noProof/>
        </w:rPr>
      </w:pPr>
      <w:r w:rsidRPr="00564258">
        <w:rPr>
          <w:noProof/>
        </w:rPr>
        <w:t xml:space="preserve">Spinazzola, J., Hodgdon, H., Liang, L. J., Ford, J. D., Layne, C. M., Pynoos, R., . . . Kisiel, C. (2014). Unseen wounds: The contribution of psychological maltreatment to child and adolescent mental health and risk outcomes. </w:t>
      </w:r>
      <w:r w:rsidRPr="00564258">
        <w:rPr>
          <w:i/>
          <w:noProof/>
        </w:rPr>
        <w:t>Psychological Trauma: Theory, Research, Practice, and Policy, 6</w:t>
      </w:r>
      <w:r w:rsidRPr="00564258">
        <w:rPr>
          <w:noProof/>
        </w:rPr>
        <w:t xml:space="preserve">, S18-S28. </w:t>
      </w:r>
    </w:p>
    <w:p w14:paraId="6BBD0008" w14:textId="77777777" w:rsidR="00564258" w:rsidRPr="00564258" w:rsidRDefault="00564258" w:rsidP="00E06390">
      <w:pPr>
        <w:pStyle w:val="EndNoteBibliography"/>
        <w:spacing w:line="480" w:lineRule="auto"/>
        <w:ind w:left="720" w:hanging="720"/>
        <w:rPr>
          <w:noProof/>
        </w:rPr>
      </w:pPr>
      <w:r w:rsidRPr="00564258">
        <w:rPr>
          <w:noProof/>
        </w:rPr>
        <w:t xml:space="preserve">Spinelli, S., Chefer, S., Suomi, S. J., Higley, J. D., Barr, C. S., &amp; Stein, E. (2009). Early-life stress induces long-term morphologic changes in primate brain. </w:t>
      </w:r>
      <w:r w:rsidRPr="00564258">
        <w:rPr>
          <w:i/>
          <w:noProof/>
        </w:rPr>
        <w:t>Arch Gen Psychiatry, 66</w:t>
      </w:r>
      <w:r w:rsidRPr="00564258">
        <w:rPr>
          <w:noProof/>
        </w:rPr>
        <w:t>(6), 658-665. doi:10.1001/archgenpsychiatry.2009.52</w:t>
      </w:r>
    </w:p>
    <w:p w14:paraId="2BB4C4F9" w14:textId="77777777" w:rsidR="00564258" w:rsidRPr="00564258" w:rsidRDefault="00564258" w:rsidP="00E06390">
      <w:pPr>
        <w:pStyle w:val="EndNoteBibliography"/>
        <w:spacing w:line="480" w:lineRule="auto"/>
        <w:ind w:left="720" w:hanging="720"/>
        <w:rPr>
          <w:noProof/>
        </w:rPr>
      </w:pPr>
      <w:r w:rsidRPr="00564258">
        <w:rPr>
          <w:noProof/>
        </w:rPr>
        <w:t xml:space="preserve">Squire, L. R., Genzel, L., Wixted, J. T., &amp; Morris, R. G. (2015). Memory consolidation. </w:t>
      </w:r>
      <w:r w:rsidRPr="00564258">
        <w:rPr>
          <w:i/>
          <w:noProof/>
        </w:rPr>
        <w:t>Cold Spring Harb Perspect Biol, 7</w:t>
      </w:r>
      <w:r w:rsidRPr="00564258">
        <w:rPr>
          <w:noProof/>
        </w:rPr>
        <w:t>(8), a021766. doi:10.1101/cshperspect.a021766</w:t>
      </w:r>
    </w:p>
    <w:p w14:paraId="3D284FBC"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Sweegers, C. C., Takashima, A., Fernandez, G., &amp; Talamini, L. M. (2014). Neural mechanisms supporting the extraction of general knowledge across episodic memories. </w:t>
      </w:r>
      <w:r w:rsidRPr="00564258">
        <w:rPr>
          <w:i/>
          <w:noProof/>
        </w:rPr>
        <w:t>Neuroimage, 87</w:t>
      </w:r>
      <w:r w:rsidRPr="00564258">
        <w:rPr>
          <w:noProof/>
        </w:rPr>
        <w:t>, 138-146. doi:10.1016/j.neuroimage.2013.10.063</w:t>
      </w:r>
    </w:p>
    <w:p w14:paraId="0C2FA91B" w14:textId="77777777" w:rsidR="00564258" w:rsidRPr="00564258" w:rsidRDefault="00564258" w:rsidP="00E06390">
      <w:pPr>
        <w:pStyle w:val="EndNoteBibliography"/>
        <w:spacing w:line="480" w:lineRule="auto"/>
        <w:ind w:left="720" w:hanging="720"/>
        <w:rPr>
          <w:noProof/>
        </w:rPr>
      </w:pPr>
      <w:r w:rsidRPr="00564258">
        <w:rPr>
          <w:noProof/>
        </w:rPr>
        <w:t xml:space="preserve">Taylor, S. E., Lehman, B. J., Kiefe, C. I., &amp; Seeman, T. E. (2006). Relationship of early life stress and psychological functioning to adult C-reactive protein in the coronary artery risk development in young adults study. </w:t>
      </w:r>
      <w:r w:rsidRPr="00564258">
        <w:rPr>
          <w:i/>
          <w:noProof/>
        </w:rPr>
        <w:t>Biol Psychiatry, 60</w:t>
      </w:r>
      <w:r w:rsidRPr="00564258">
        <w:rPr>
          <w:noProof/>
        </w:rPr>
        <w:t>(8), 819-824. doi:10.1016/j.biopsych.2006.03.016</w:t>
      </w:r>
    </w:p>
    <w:p w14:paraId="55CD25E4" w14:textId="77777777" w:rsidR="00564258" w:rsidRPr="00564258" w:rsidRDefault="00564258" w:rsidP="00E06390">
      <w:pPr>
        <w:pStyle w:val="EndNoteBibliography"/>
        <w:spacing w:line="480" w:lineRule="auto"/>
        <w:ind w:left="720" w:hanging="720"/>
        <w:rPr>
          <w:noProof/>
        </w:rPr>
      </w:pPr>
      <w:r w:rsidRPr="00564258">
        <w:rPr>
          <w:noProof/>
        </w:rPr>
        <w:t xml:space="preserve">Teicher, M. H., Samson, J. A., Anderson, C. M., &amp; Ohashi, K. (2016). The effects of childhood maltreatment on brain structure, function and connectivity. </w:t>
      </w:r>
      <w:r w:rsidRPr="00564258">
        <w:rPr>
          <w:i/>
          <w:noProof/>
        </w:rPr>
        <w:t>Nat Rev Neurosci, 17</w:t>
      </w:r>
      <w:r w:rsidRPr="00564258">
        <w:rPr>
          <w:noProof/>
        </w:rPr>
        <w:t>(10), 652-666. doi:10.1038/nrn.2016.111</w:t>
      </w:r>
    </w:p>
    <w:p w14:paraId="52BEEB9C" w14:textId="77777777" w:rsidR="00564258" w:rsidRPr="00564258" w:rsidRDefault="00564258" w:rsidP="00E06390">
      <w:pPr>
        <w:pStyle w:val="EndNoteBibliography"/>
        <w:spacing w:line="480" w:lineRule="auto"/>
        <w:ind w:left="720" w:hanging="720"/>
        <w:rPr>
          <w:noProof/>
        </w:rPr>
      </w:pPr>
      <w:r w:rsidRPr="00564258">
        <w:rPr>
          <w:noProof/>
        </w:rPr>
        <w:t xml:space="preserve">Teissier, A., Le Magueresse, C., Olusakin, J., Andrade da Costa, B. L. S., De Stasi, A. M., Bacci, A., . . . Gaspar, P. (2019). Early-life stress impairs postnatal oligodendrogenesis and adult emotional behaviour through activity-dependent mechanisms. </w:t>
      </w:r>
      <w:r w:rsidRPr="00564258">
        <w:rPr>
          <w:i/>
          <w:noProof/>
        </w:rPr>
        <w:t>Mol Psychiatry</w:t>
      </w:r>
      <w:r w:rsidRPr="00564258">
        <w:rPr>
          <w:noProof/>
        </w:rPr>
        <w:t>. doi:10.1038/s41380-019-0493-2</w:t>
      </w:r>
    </w:p>
    <w:p w14:paraId="175C9508" w14:textId="77777777" w:rsidR="00564258" w:rsidRPr="00564258" w:rsidRDefault="00564258" w:rsidP="00E06390">
      <w:pPr>
        <w:pStyle w:val="EndNoteBibliography"/>
        <w:spacing w:line="480" w:lineRule="auto"/>
        <w:ind w:left="720" w:hanging="720"/>
        <w:rPr>
          <w:noProof/>
        </w:rPr>
      </w:pPr>
      <w:r w:rsidRPr="00564258">
        <w:rPr>
          <w:noProof/>
        </w:rPr>
        <w:t xml:space="preserve">Telzer, E. H., Ichien, N. T., &amp; Qu, Y. (2015). Mothers know best: redirecting adolescent reward sensitivity toward safe behavior during risk taking. </w:t>
      </w:r>
      <w:r w:rsidRPr="00564258">
        <w:rPr>
          <w:i/>
          <w:noProof/>
        </w:rPr>
        <w:t>Soc Cogn Affect Neurosci, 10</w:t>
      </w:r>
      <w:r w:rsidRPr="00564258">
        <w:rPr>
          <w:noProof/>
        </w:rPr>
        <w:t>(10), 1383-1391. doi:10.1093/scan/nsv026</w:t>
      </w:r>
    </w:p>
    <w:p w14:paraId="33E30270" w14:textId="77777777" w:rsidR="00564258" w:rsidRPr="00564258" w:rsidRDefault="00564258" w:rsidP="00E06390">
      <w:pPr>
        <w:pStyle w:val="EndNoteBibliography"/>
        <w:spacing w:line="480" w:lineRule="auto"/>
        <w:ind w:left="720" w:hanging="720"/>
        <w:rPr>
          <w:noProof/>
        </w:rPr>
      </w:pPr>
      <w:r w:rsidRPr="00564258">
        <w:rPr>
          <w:noProof/>
        </w:rPr>
        <w:t xml:space="preserve">Thijssen, S., Muetzel, R. L., Bakermans-Kranenburg, M. J., Jaddoe, V. W., Tiemeier, H., Verhulst, F. C., . . . Van Ijzendoorn, M. H. (2017). Insensitive parenting may accelerate the development of the amygdala-medial prefrontal cortex circuit. </w:t>
      </w:r>
      <w:r w:rsidRPr="00564258">
        <w:rPr>
          <w:i/>
          <w:noProof/>
        </w:rPr>
        <w:t>Dev Psychopathol, 29</w:t>
      </w:r>
      <w:r w:rsidRPr="00564258">
        <w:rPr>
          <w:noProof/>
        </w:rPr>
        <w:t>(2), 505-518. doi:10.1017/S0954579417000141</w:t>
      </w:r>
    </w:p>
    <w:p w14:paraId="20C36728"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Thimm, J. C. (2010). Personality and early maladaptive schemas: a five-factor model perspective. </w:t>
      </w:r>
      <w:r w:rsidRPr="00564258">
        <w:rPr>
          <w:i/>
          <w:noProof/>
        </w:rPr>
        <w:t>J Behav Ther Exp Psychiatry, 41</w:t>
      </w:r>
      <w:r w:rsidRPr="00564258">
        <w:rPr>
          <w:noProof/>
        </w:rPr>
        <w:t>(4), 373-380. doi:10.1016/j.jbtep.2010.03.009</w:t>
      </w:r>
    </w:p>
    <w:p w14:paraId="3DD95ED1" w14:textId="77777777" w:rsidR="00564258" w:rsidRPr="00564258" w:rsidRDefault="00564258" w:rsidP="00E06390">
      <w:pPr>
        <w:pStyle w:val="EndNoteBibliography"/>
        <w:spacing w:line="480" w:lineRule="auto"/>
        <w:ind w:left="720" w:hanging="720"/>
        <w:rPr>
          <w:noProof/>
        </w:rPr>
      </w:pPr>
      <w:r w:rsidRPr="00564258">
        <w:rPr>
          <w:noProof/>
        </w:rPr>
        <w:t xml:space="preserve">Thomason, M. E., &amp; Marusak, H. A. (2017). Toward understanding the impact of trauma on the early developing human brain. </w:t>
      </w:r>
      <w:r w:rsidRPr="00564258">
        <w:rPr>
          <w:i/>
          <w:noProof/>
        </w:rPr>
        <w:t>Neuroscience, 342</w:t>
      </w:r>
      <w:r w:rsidRPr="00564258">
        <w:rPr>
          <w:noProof/>
        </w:rPr>
        <w:t>, 55-67. doi:10.1016/j.neuroscience.2016.02.022</w:t>
      </w:r>
    </w:p>
    <w:p w14:paraId="5F56D583" w14:textId="77777777" w:rsidR="00564258" w:rsidRPr="00564258" w:rsidRDefault="00564258" w:rsidP="00E06390">
      <w:pPr>
        <w:pStyle w:val="EndNoteBibliography"/>
        <w:spacing w:line="480" w:lineRule="auto"/>
        <w:ind w:left="720" w:hanging="720"/>
        <w:rPr>
          <w:noProof/>
        </w:rPr>
      </w:pPr>
      <w:r w:rsidRPr="00564258">
        <w:rPr>
          <w:noProof/>
        </w:rPr>
        <w:t xml:space="preserve">Tompary, A., &amp; Davachi, L. (2017). Consolidation Promotes the Emergence of Representational Overlap in the Hippocampus and Medial Prefrontal Cortex. </w:t>
      </w:r>
      <w:r w:rsidRPr="00564258">
        <w:rPr>
          <w:i/>
          <w:noProof/>
        </w:rPr>
        <w:t>Neuron, 96</w:t>
      </w:r>
      <w:r w:rsidRPr="00564258">
        <w:rPr>
          <w:noProof/>
        </w:rPr>
        <w:t>(1), 228-241 e225. doi:10.1016/j.neuron.2017.09.005</w:t>
      </w:r>
    </w:p>
    <w:p w14:paraId="2CB675D0" w14:textId="77777777" w:rsidR="00564258" w:rsidRPr="00564258" w:rsidRDefault="00564258" w:rsidP="00E06390">
      <w:pPr>
        <w:pStyle w:val="EndNoteBibliography"/>
        <w:spacing w:line="480" w:lineRule="auto"/>
        <w:ind w:left="720" w:hanging="720"/>
        <w:rPr>
          <w:noProof/>
        </w:rPr>
      </w:pPr>
      <w:r w:rsidRPr="00564258">
        <w:rPr>
          <w:noProof/>
        </w:rPr>
        <w:t xml:space="preserve">Tottenham, N. (2015). Social scaffolding of human amygdala-mPFCcircuit development. </w:t>
      </w:r>
      <w:r w:rsidRPr="00564258">
        <w:rPr>
          <w:i/>
          <w:noProof/>
        </w:rPr>
        <w:t>Soc Neurosci, 10</w:t>
      </w:r>
      <w:r w:rsidRPr="00564258">
        <w:rPr>
          <w:noProof/>
        </w:rPr>
        <w:t>(5), 489-499. doi:10.1080/17470919.2015.1087424</w:t>
      </w:r>
    </w:p>
    <w:p w14:paraId="461A8FCA" w14:textId="77777777" w:rsidR="00564258" w:rsidRPr="00564258" w:rsidRDefault="00564258" w:rsidP="00E06390">
      <w:pPr>
        <w:pStyle w:val="EndNoteBibliography"/>
        <w:spacing w:line="480" w:lineRule="auto"/>
        <w:ind w:left="720" w:hanging="720"/>
        <w:rPr>
          <w:noProof/>
        </w:rPr>
      </w:pPr>
      <w:r w:rsidRPr="00564258">
        <w:rPr>
          <w:noProof/>
        </w:rPr>
        <w:t xml:space="preserve">Tottenham, N. (2020). Early Adversity and the Neotenous Human Brain. </w:t>
      </w:r>
      <w:r w:rsidRPr="00564258">
        <w:rPr>
          <w:i/>
          <w:noProof/>
        </w:rPr>
        <w:t>Biol Psychiatry, 87</w:t>
      </w:r>
      <w:r w:rsidRPr="00564258">
        <w:rPr>
          <w:noProof/>
        </w:rPr>
        <w:t>(4), 350-358. doi:10.1016/j.biopsych.2019.06.018</w:t>
      </w:r>
    </w:p>
    <w:p w14:paraId="7047A054" w14:textId="77777777" w:rsidR="00564258" w:rsidRPr="00564258" w:rsidRDefault="00564258" w:rsidP="00E06390">
      <w:pPr>
        <w:pStyle w:val="EndNoteBibliography"/>
        <w:spacing w:line="480" w:lineRule="auto"/>
        <w:ind w:left="720" w:hanging="720"/>
        <w:rPr>
          <w:noProof/>
        </w:rPr>
      </w:pPr>
      <w:r w:rsidRPr="00564258">
        <w:rPr>
          <w:noProof/>
        </w:rPr>
        <w:t xml:space="preserve">Tottenham, N., &amp; Gabard-Durnam, L. J. (2017). The developing amygdala: a student of the world and a teacher of the cortex. </w:t>
      </w:r>
      <w:r w:rsidRPr="00564258">
        <w:rPr>
          <w:i/>
          <w:noProof/>
        </w:rPr>
        <w:t>Curr Opin Psychol, 17</w:t>
      </w:r>
      <w:r w:rsidRPr="00564258">
        <w:rPr>
          <w:noProof/>
        </w:rPr>
        <w:t>, 55-60. doi:10.1016/j.copsyc.2017.06.012</w:t>
      </w:r>
    </w:p>
    <w:p w14:paraId="2884C90F" w14:textId="77777777" w:rsidR="00564258" w:rsidRPr="00564258" w:rsidRDefault="00564258" w:rsidP="00E06390">
      <w:pPr>
        <w:pStyle w:val="EndNoteBibliography"/>
        <w:spacing w:line="480" w:lineRule="auto"/>
        <w:ind w:left="720" w:hanging="720"/>
        <w:rPr>
          <w:noProof/>
        </w:rPr>
      </w:pPr>
      <w:r w:rsidRPr="00564258">
        <w:rPr>
          <w:noProof/>
        </w:rPr>
        <w:t xml:space="preserve">Tottenham, N., Hare, T. A., Millner, A., Gilhooly, T., Zevin, J. D., &amp; Casey, B. J. (2011). Elevated Amygdala Response to Faces Following Early Deprivation. </w:t>
      </w:r>
      <w:r w:rsidRPr="00564258">
        <w:rPr>
          <w:i/>
          <w:noProof/>
        </w:rPr>
        <w:t>Developmental Science, 14</w:t>
      </w:r>
      <w:r w:rsidRPr="00564258">
        <w:rPr>
          <w:noProof/>
        </w:rPr>
        <w:t xml:space="preserve">(2), 190-204. </w:t>
      </w:r>
    </w:p>
    <w:p w14:paraId="028DC2AC" w14:textId="77777777" w:rsidR="00564258" w:rsidRPr="00564258" w:rsidRDefault="00564258" w:rsidP="00E06390">
      <w:pPr>
        <w:pStyle w:val="EndNoteBibliography"/>
        <w:spacing w:line="480" w:lineRule="auto"/>
        <w:ind w:left="720" w:hanging="720"/>
        <w:rPr>
          <w:noProof/>
        </w:rPr>
      </w:pPr>
      <w:r w:rsidRPr="00564258">
        <w:rPr>
          <w:noProof/>
        </w:rPr>
        <w:t xml:space="preserve">Tottenham, N., Hare, T. A., Quinn, B. T., McCarry, T., Nurse, M., Gilhooly, T., . . . Casey, B. J. (2010). Prolonged institutional rearing is associated with atypically large amygdala volume and emotion regulation difficulties. </w:t>
      </w:r>
      <w:r w:rsidRPr="00564258">
        <w:rPr>
          <w:i/>
          <w:noProof/>
        </w:rPr>
        <w:t>Developmental Science, 13</w:t>
      </w:r>
      <w:r w:rsidRPr="00564258">
        <w:rPr>
          <w:noProof/>
        </w:rPr>
        <w:t xml:space="preserve">(1), 46-61. </w:t>
      </w:r>
    </w:p>
    <w:p w14:paraId="2729D749"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Tottenham, N., Shapiro, M., Telzer, E. H., &amp; Humphreys, K. L. (2012). Amygdala response to mother. </w:t>
      </w:r>
      <w:r w:rsidRPr="00564258">
        <w:rPr>
          <w:i/>
          <w:noProof/>
        </w:rPr>
        <w:t>Dev Sci, 15</w:t>
      </w:r>
      <w:r w:rsidRPr="00564258">
        <w:rPr>
          <w:noProof/>
        </w:rPr>
        <w:t>(3), 307-319. doi:10.1111/j.1467-7687.2011.01128.x</w:t>
      </w:r>
    </w:p>
    <w:p w14:paraId="1BD2028A" w14:textId="0951DD17" w:rsidR="00564258" w:rsidRPr="00564258" w:rsidRDefault="00564258" w:rsidP="00E06390">
      <w:pPr>
        <w:pStyle w:val="EndNoteBibliography"/>
        <w:spacing w:line="480" w:lineRule="auto"/>
        <w:ind w:left="720" w:hanging="720"/>
        <w:rPr>
          <w:noProof/>
        </w:rPr>
      </w:pPr>
      <w:r w:rsidRPr="00564258">
        <w:rPr>
          <w:noProof/>
        </w:rPr>
        <w:t xml:space="preserve">U.S. Department of Health &amp; Human Services, A. f. C. a. F., &amp; Administration on Children, Y. a. F., Children’s Bureau. (2020). </w:t>
      </w:r>
      <w:r w:rsidRPr="00564258">
        <w:rPr>
          <w:i/>
          <w:noProof/>
        </w:rPr>
        <w:t>Child Maltreatment</w:t>
      </w:r>
      <w:r w:rsidRPr="00564258">
        <w:rPr>
          <w:noProof/>
        </w:rPr>
        <w:t xml:space="preserve">.  Retrieved from </w:t>
      </w:r>
      <w:hyperlink r:id="rId18" w:history="1">
        <w:r w:rsidRPr="00564258">
          <w:rPr>
            <w:rStyle w:val="Hyperlink"/>
            <w:noProof/>
          </w:rPr>
          <w:t>https://www.acf.hhs.gov/cb/research-data-technology/statistics-research/child-maltreatment</w:t>
        </w:r>
      </w:hyperlink>
    </w:p>
    <w:p w14:paraId="4E6FE780" w14:textId="77777777" w:rsidR="00564258" w:rsidRPr="00564258" w:rsidRDefault="00564258" w:rsidP="00E06390">
      <w:pPr>
        <w:pStyle w:val="EndNoteBibliography"/>
        <w:spacing w:line="480" w:lineRule="auto"/>
        <w:ind w:left="720" w:hanging="720"/>
        <w:rPr>
          <w:noProof/>
        </w:rPr>
      </w:pPr>
      <w:r w:rsidRPr="00564258">
        <w:rPr>
          <w:noProof/>
        </w:rPr>
        <w:t xml:space="preserve">van Harmelen, A. L., van Tol, M. J., Dalgleish, T., van der Wee, N. J., Veltman, D. J., Aleman, A., . . . Elzinga, B. M. (2014). Hypoactive medial prefrontal cortex functioning in adults reporting childhood emotional maltreatment. </w:t>
      </w:r>
      <w:r w:rsidRPr="00564258">
        <w:rPr>
          <w:i/>
          <w:noProof/>
        </w:rPr>
        <w:t>Soc Cogn Affect Neurosci, 9</w:t>
      </w:r>
      <w:r w:rsidRPr="00564258">
        <w:rPr>
          <w:noProof/>
        </w:rPr>
        <w:t>(12), 2026-2033. doi:10.1093/scan/nsu008</w:t>
      </w:r>
    </w:p>
    <w:p w14:paraId="3E773FD9" w14:textId="77777777" w:rsidR="00564258" w:rsidRPr="00564258" w:rsidRDefault="00564258" w:rsidP="00E06390">
      <w:pPr>
        <w:pStyle w:val="EndNoteBibliography"/>
        <w:spacing w:line="480" w:lineRule="auto"/>
        <w:ind w:left="720" w:hanging="720"/>
        <w:rPr>
          <w:noProof/>
        </w:rPr>
      </w:pPr>
      <w:r w:rsidRPr="00564258">
        <w:rPr>
          <w:noProof/>
        </w:rPr>
        <w:t xml:space="preserve">van Harmelen, A. L., van Tol, M. J., van der Wee, N. J., Veltman, D. J., Aleman, A., Spinhoven, P., . . . Elzinga, B. M. (2010). Reduced medial prefrontal cortex volume in adults reporting childhood emotional maltreatment. </w:t>
      </w:r>
      <w:r w:rsidRPr="00564258">
        <w:rPr>
          <w:i/>
          <w:noProof/>
        </w:rPr>
        <w:t>Biol Psychiatry, 68</w:t>
      </w:r>
      <w:r w:rsidRPr="00564258">
        <w:rPr>
          <w:noProof/>
        </w:rPr>
        <w:t>(9), 832-838. doi:10.1016/j.biopsych.2010.06.011</w:t>
      </w:r>
    </w:p>
    <w:p w14:paraId="0DC0773C" w14:textId="77777777" w:rsidR="00564258" w:rsidRPr="00564258" w:rsidRDefault="00564258" w:rsidP="00E06390">
      <w:pPr>
        <w:pStyle w:val="EndNoteBibliography"/>
        <w:spacing w:line="480" w:lineRule="auto"/>
        <w:ind w:left="720" w:hanging="720"/>
        <w:rPr>
          <w:noProof/>
        </w:rPr>
      </w:pPr>
      <w:r w:rsidRPr="00564258">
        <w:rPr>
          <w:noProof/>
        </w:rPr>
        <w:t xml:space="preserve">van Rooij, S. J., Cross, D., Stevens, J. S., Vance, L. A., Kim, Y. J., Bradley, B., . . . Jovanovic, T. (2017). Maternal buffering of fear-potentiated startle in children and adolescents with trauma exposure. </w:t>
      </w:r>
      <w:r w:rsidRPr="00564258">
        <w:rPr>
          <w:i/>
          <w:noProof/>
        </w:rPr>
        <w:t>Soc Neurosci, 12</w:t>
      </w:r>
      <w:r w:rsidRPr="00564258">
        <w:rPr>
          <w:noProof/>
        </w:rPr>
        <w:t>(1), 22-31. doi:10.1080/17470919.2016.1164244</w:t>
      </w:r>
    </w:p>
    <w:p w14:paraId="05245462" w14:textId="77777777" w:rsidR="00564258" w:rsidRPr="00564258" w:rsidRDefault="00564258" w:rsidP="00E06390">
      <w:pPr>
        <w:pStyle w:val="EndNoteBibliography"/>
        <w:spacing w:line="480" w:lineRule="auto"/>
        <w:ind w:left="720" w:hanging="720"/>
        <w:rPr>
          <w:noProof/>
        </w:rPr>
      </w:pPr>
      <w:r w:rsidRPr="00564258">
        <w:rPr>
          <w:noProof/>
        </w:rPr>
        <w:t xml:space="preserve">Vantieghem, M. R., Gabard-Durnam, L., Goff, B., Flannery, J., Humphreys, K. L., Telzer, E. H., . . . Tottenham, N. (2017). Positive valence bias and parent-child relationship security moderate the association between early institutional caregiving and internalizing symptoms. </w:t>
      </w:r>
      <w:r w:rsidRPr="00564258">
        <w:rPr>
          <w:i/>
          <w:noProof/>
        </w:rPr>
        <w:t>Dev Psychopathol, 29</w:t>
      </w:r>
      <w:r w:rsidRPr="00564258">
        <w:rPr>
          <w:noProof/>
        </w:rPr>
        <w:t>(2), 519-533. doi:10.1017/S0954579417000153</w:t>
      </w:r>
    </w:p>
    <w:p w14:paraId="369AE857" w14:textId="77777777" w:rsidR="00564258" w:rsidRPr="00564258" w:rsidRDefault="00564258" w:rsidP="00E06390">
      <w:pPr>
        <w:pStyle w:val="EndNoteBibliography"/>
        <w:spacing w:line="480" w:lineRule="auto"/>
        <w:ind w:left="720" w:hanging="720"/>
        <w:rPr>
          <w:noProof/>
        </w:rPr>
      </w:pPr>
      <w:r w:rsidRPr="00564258">
        <w:rPr>
          <w:noProof/>
        </w:rPr>
        <w:lastRenderedPageBreak/>
        <w:t xml:space="preserve">VanTieghem, M. R., &amp; Tottenham, N. (2017). Neurobiological Programming of Early Life Stress: Functional Development of Amygdala-Prefrontal Circuitry and Vulnerability for Stress-Related Psychopathology. </w:t>
      </w:r>
      <w:r w:rsidRPr="00564258">
        <w:rPr>
          <w:i/>
          <w:noProof/>
        </w:rPr>
        <w:t>Curr Top Behav Neurosci</w:t>
      </w:r>
      <w:r w:rsidRPr="00564258">
        <w:rPr>
          <w:noProof/>
        </w:rPr>
        <w:t>. doi:10.1007/7854_2016_42</w:t>
      </w:r>
    </w:p>
    <w:p w14:paraId="1C8D6F37" w14:textId="77777777" w:rsidR="00564258" w:rsidRPr="00564258" w:rsidRDefault="00564258" w:rsidP="00E06390">
      <w:pPr>
        <w:pStyle w:val="EndNoteBibliography"/>
        <w:spacing w:line="480" w:lineRule="auto"/>
        <w:ind w:left="720" w:hanging="720"/>
        <w:rPr>
          <w:noProof/>
        </w:rPr>
      </w:pPr>
      <w:r w:rsidRPr="00564258">
        <w:rPr>
          <w:noProof/>
        </w:rPr>
        <w:t xml:space="preserve">Wagner, R. K., &amp; Sternberg, R. J. (1984). Alternative conceptions of intelligence and their implications for education. </w:t>
      </w:r>
      <w:r w:rsidRPr="00564258">
        <w:rPr>
          <w:i/>
          <w:noProof/>
        </w:rPr>
        <w:t>Review of Educational Research, 54</w:t>
      </w:r>
      <w:r w:rsidRPr="00564258">
        <w:rPr>
          <w:noProof/>
        </w:rPr>
        <w:t xml:space="preserve">(2), 179-223. </w:t>
      </w:r>
    </w:p>
    <w:p w14:paraId="4B768909" w14:textId="77777777" w:rsidR="00564258" w:rsidRPr="00564258" w:rsidRDefault="00564258" w:rsidP="00E06390">
      <w:pPr>
        <w:pStyle w:val="EndNoteBibliography"/>
        <w:spacing w:line="480" w:lineRule="auto"/>
        <w:ind w:left="720" w:hanging="720"/>
        <w:rPr>
          <w:noProof/>
        </w:rPr>
      </w:pPr>
      <w:r w:rsidRPr="00564258">
        <w:rPr>
          <w:noProof/>
        </w:rPr>
        <w:t xml:space="preserve">Walker, C. D., Bath, K. G., Joels, M., Korosi, A., Larauche, M., Lucassen, P. J., . . . Baram, T. Z. (2017). Chronic early life stress induced by limited bedding and nesting (LBN) material in rodents: critical considerations of methodology, outcomes and translational potential. </w:t>
      </w:r>
      <w:r w:rsidRPr="00564258">
        <w:rPr>
          <w:i/>
          <w:noProof/>
        </w:rPr>
        <w:t>Stress, 20</w:t>
      </w:r>
      <w:r w:rsidRPr="00564258">
        <w:rPr>
          <w:noProof/>
        </w:rPr>
        <w:t>(5), 421-448. doi:10.1080/10253890.2017.1343296</w:t>
      </w:r>
    </w:p>
    <w:p w14:paraId="171C8227" w14:textId="77777777" w:rsidR="00564258" w:rsidRPr="00564258" w:rsidRDefault="00564258" w:rsidP="00E06390">
      <w:pPr>
        <w:pStyle w:val="EndNoteBibliography"/>
        <w:spacing w:line="480" w:lineRule="auto"/>
        <w:ind w:left="720" w:hanging="720"/>
        <w:rPr>
          <w:noProof/>
        </w:rPr>
      </w:pPr>
      <w:r w:rsidRPr="00564258">
        <w:rPr>
          <w:noProof/>
        </w:rPr>
        <w:t xml:space="preserve">Wang, L., Dai, Z., Peng, H., Tan, L., Ding, Y., He, Z., . . . Li, L. (2014). Overlapping and segregated resting-state functional connectivity in patients with major depressive disorder with and without childhood neglect. </w:t>
      </w:r>
      <w:r w:rsidRPr="00564258">
        <w:rPr>
          <w:i/>
          <w:noProof/>
        </w:rPr>
        <w:t>Hum Brain Mapp, 35</w:t>
      </w:r>
      <w:r w:rsidRPr="00564258">
        <w:rPr>
          <w:noProof/>
        </w:rPr>
        <w:t>(4), 1154-1166. doi:10.1002/hbm.22241</w:t>
      </w:r>
    </w:p>
    <w:p w14:paraId="605342F3" w14:textId="77777777" w:rsidR="00564258" w:rsidRPr="00564258" w:rsidRDefault="00564258" w:rsidP="00E06390">
      <w:pPr>
        <w:pStyle w:val="EndNoteBibliography"/>
        <w:spacing w:line="480" w:lineRule="auto"/>
        <w:ind w:left="720" w:hanging="720"/>
        <w:rPr>
          <w:noProof/>
        </w:rPr>
      </w:pPr>
      <w:r w:rsidRPr="00564258">
        <w:rPr>
          <w:noProof/>
        </w:rPr>
        <w:t xml:space="preserve">Winocur, G., &amp; Moscovitch, M. (2011). Memory transformation and systems consolidation. </w:t>
      </w:r>
      <w:r w:rsidRPr="00564258">
        <w:rPr>
          <w:i/>
          <w:noProof/>
        </w:rPr>
        <w:t>J Int Neuropsychol Soc, 17</w:t>
      </w:r>
      <w:r w:rsidRPr="00564258">
        <w:rPr>
          <w:noProof/>
        </w:rPr>
        <w:t>(5), 766-780. doi:10.1017/S1355617711000683</w:t>
      </w:r>
    </w:p>
    <w:p w14:paraId="5BDAD466" w14:textId="77777777" w:rsidR="00564258" w:rsidRPr="00564258" w:rsidRDefault="00564258" w:rsidP="00E06390">
      <w:pPr>
        <w:pStyle w:val="EndNoteBibliography"/>
        <w:spacing w:line="480" w:lineRule="auto"/>
        <w:ind w:left="720" w:hanging="720"/>
        <w:rPr>
          <w:noProof/>
        </w:rPr>
      </w:pPr>
      <w:r w:rsidRPr="00564258">
        <w:rPr>
          <w:noProof/>
        </w:rPr>
        <w:t xml:space="preserve">Wolfe, D. A., &amp; McGee, R. (1994). Dimensions of Child Maltreatment and their Relationship to Adolescent Adjustment. </w:t>
      </w:r>
      <w:r w:rsidRPr="00564258">
        <w:rPr>
          <w:i/>
          <w:noProof/>
        </w:rPr>
        <w:t>Development and Psychopathology, 6</w:t>
      </w:r>
      <w:r w:rsidRPr="00564258">
        <w:rPr>
          <w:noProof/>
        </w:rPr>
        <w:t xml:space="preserve">, 165-181. </w:t>
      </w:r>
    </w:p>
    <w:p w14:paraId="78F785FC" w14:textId="77777777" w:rsidR="00564258" w:rsidRPr="00564258" w:rsidRDefault="00564258" w:rsidP="00E06390">
      <w:pPr>
        <w:pStyle w:val="EndNoteBibliography"/>
        <w:spacing w:line="480" w:lineRule="auto"/>
        <w:ind w:left="720" w:hanging="720"/>
        <w:rPr>
          <w:noProof/>
        </w:rPr>
      </w:pPr>
      <w:r w:rsidRPr="00564258">
        <w:rPr>
          <w:noProof/>
        </w:rPr>
        <w:t xml:space="preserve">Wright, M. O., Crawford, E., &amp; Del Castillo, D. (2009). Childhood emotional maltreatment and later psychological distress among college students: the mediating role of maladaptive schemas. </w:t>
      </w:r>
      <w:r w:rsidRPr="00564258">
        <w:rPr>
          <w:i/>
          <w:noProof/>
        </w:rPr>
        <w:t>Child Abuse Negl, 33</w:t>
      </w:r>
      <w:r w:rsidRPr="00564258">
        <w:rPr>
          <w:noProof/>
        </w:rPr>
        <w:t>(1), 59-68. doi:10.1016/j.chiabu.2008.12.007</w:t>
      </w:r>
    </w:p>
    <w:p w14:paraId="6B3F4B54" w14:textId="77777777" w:rsidR="00564258" w:rsidRPr="00564258" w:rsidRDefault="00564258" w:rsidP="00E06390">
      <w:pPr>
        <w:pStyle w:val="EndNoteBibliography"/>
        <w:spacing w:line="480" w:lineRule="auto"/>
        <w:ind w:left="720" w:hanging="720"/>
        <w:rPr>
          <w:noProof/>
        </w:rPr>
      </w:pPr>
      <w:r w:rsidRPr="00564258">
        <w:rPr>
          <w:noProof/>
        </w:rPr>
        <w:t xml:space="preserve">Yan, C. G., Rincon-Cortes, M., Raineki, C., Sarro, E., Colcombe, S., Guilfoyle, D. N., . . . Castellanos, F. X. (2017). Aberrant development of intrinsic brain activity in a rat model </w:t>
      </w:r>
      <w:r w:rsidRPr="00564258">
        <w:rPr>
          <w:noProof/>
        </w:rPr>
        <w:lastRenderedPageBreak/>
        <w:t xml:space="preserve">of caregiver maltreatment of offspring. </w:t>
      </w:r>
      <w:r w:rsidRPr="00564258">
        <w:rPr>
          <w:i/>
          <w:noProof/>
        </w:rPr>
        <w:t>Transl Psychiatry, 7</w:t>
      </w:r>
      <w:r w:rsidRPr="00564258">
        <w:rPr>
          <w:noProof/>
        </w:rPr>
        <w:t>(1), e1005. doi:10.1038/tp.2016.276</w:t>
      </w:r>
    </w:p>
    <w:p w14:paraId="0466E878" w14:textId="77777777" w:rsidR="00564258" w:rsidRPr="00564258" w:rsidRDefault="00564258" w:rsidP="00E06390">
      <w:pPr>
        <w:pStyle w:val="EndNoteBibliography"/>
        <w:spacing w:line="480" w:lineRule="auto"/>
        <w:ind w:left="720" w:hanging="720"/>
        <w:rPr>
          <w:noProof/>
        </w:rPr>
      </w:pPr>
      <w:r w:rsidRPr="00564258">
        <w:rPr>
          <w:noProof/>
        </w:rPr>
        <w:t xml:space="preserve">Young, J. E., Klosko, J. S., &amp; Weishaar, M. E. (2003). </w:t>
      </w:r>
      <w:r w:rsidRPr="00564258">
        <w:rPr>
          <w:i/>
          <w:noProof/>
        </w:rPr>
        <w:t>Schema therapy: A practitioner's guide</w:t>
      </w:r>
      <w:r w:rsidRPr="00564258">
        <w:rPr>
          <w:noProof/>
        </w:rPr>
        <w:t>. New York: Guilford Press.</w:t>
      </w:r>
    </w:p>
    <w:p w14:paraId="4096F5D1" w14:textId="4951DC6F" w:rsidR="00564258" w:rsidRPr="00564258" w:rsidRDefault="00564258" w:rsidP="00E06390">
      <w:pPr>
        <w:pStyle w:val="EndNoteBibliography"/>
        <w:spacing w:line="480" w:lineRule="auto"/>
        <w:ind w:left="720" w:hanging="720"/>
        <w:rPr>
          <w:noProof/>
        </w:rPr>
      </w:pPr>
      <w:r w:rsidRPr="00564258">
        <w:rPr>
          <w:noProof/>
        </w:rPr>
        <w:t xml:space="preserve">Ziabreva, I., Poeggel, G., Schnabel, R., &amp; Braun, K. (2003). Separation-induced receptor changes in the hippocampus and amygdala of Octodon degus: influence of maternal vocalizations. </w:t>
      </w:r>
      <w:r w:rsidRPr="00564258">
        <w:rPr>
          <w:i/>
          <w:noProof/>
        </w:rPr>
        <w:t>J Neurosci, 23</w:t>
      </w:r>
      <w:r w:rsidRPr="00564258">
        <w:rPr>
          <w:noProof/>
        </w:rPr>
        <w:t xml:space="preserve">(12), 5329-5336. Retrieved from </w:t>
      </w:r>
      <w:hyperlink r:id="rId19" w:history="1">
        <w:r w:rsidRPr="00564258">
          <w:rPr>
            <w:rStyle w:val="Hyperlink"/>
            <w:noProof/>
          </w:rPr>
          <w:t>https://www.ncbi.nlm.nih.gov/pubmed/12832558</w:t>
        </w:r>
      </w:hyperlink>
    </w:p>
    <w:p w14:paraId="4B54D2E4" w14:textId="09B35A2C" w:rsidR="00A40FD7" w:rsidRDefault="00564258" w:rsidP="00E06390">
      <w:pPr>
        <w:pStyle w:val="EndNoteBibliography"/>
        <w:spacing w:line="480" w:lineRule="auto"/>
        <w:ind w:left="720" w:hanging="720"/>
        <w:jc w:val="center"/>
      </w:pPr>
      <w:r>
        <w:fldChar w:fldCharType="end"/>
      </w:r>
    </w:p>
    <w:sectPr w:rsidR="00A40FD7" w:rsidSect="008344F9">
      <w:headerReference w:type="even" r:id="rId20"/>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DBEADA" w14:textId="77777777" w:rsidR="007317C9" w:rsidRDefault="007317C9" w:rsidP="009D5E89">
      <w:r>
        <w:separator/>
      </w:r>
    </w:p>
  </w:endnote>
  <w:endnote w:type="continuationSeparator" w:id="0">
    <w:p w14:paraId="2BA90526" w14:textId="77777777" w:rsidR="007317C9" w:rsidRDefault="007317C9" w:rsidP="009D5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70FEC" w14:textId="77777777" w:rsidR="007317C9" w:rsidRDefault="007317C9" w:rsidP="009D5E89">
      <w:r>
        <w:separator/>
      </w:r>
    </w:p>
  </w:footnote>
  <w:footnote w:type="continuationSeparator" w:id="0">
    <w:p w14:paraId="45D7D82C" w14:textId="77777777" w:rsidR="007317C9" w:rsidRDefault="007317C9" w:rsidP="009D5E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97780850"/>
      <w:docPartObj>
        <w:docPartGallery w:val="Page Numbers (Top of Page)"/>
        <w:docPartUnique/>
      </w:docPartObj>
    </w:sdtPr>
    <w:sdtContent>
      <w:p w14:paraId="435B98C3" w14:textId="1565E599" w:rsidR="00172F57" w:rsidRDefault="00172F57" w:rsidP="00653EE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07685CF3" w14:textId="77777777" w:rsidR="00172F57" w:rsidRDefault="00172F57" w:rsidP="009D5E8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69365010"/>
      <w:docPartObj>
        <w:docPartGallery w:val="Page Numbers (Top of Page)"/>
        <w:docPartUnique/>
      </w:docPartObj>
    </w:sdtPr>
    <w:sdtContent>
      <w:p w14:paraId="0125E817" w14:textId="75EF4B4C" w:rsidR="00172F57" w:rsidRDefault="00172F57" w:rsidP="00653EE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p w14:paraId="498FC73D" w14:textId="77777777" w:rsidR="00172F57" w:rsidRDefault="00172F57" w:rsidP="009D5E8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722607"/>
    <w:multiLevelType w:val="multilevel"/>
    <w:tmpl w:val="0A244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9A0EA3"/>
    <w:multiLevelType w:val="hybridMultilevel"/>
    <w:tmpl w:val="5798FB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AC7D9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mirrorMargins/>
  <w:proofState w:spelling="clean" w:grammar="clean"/>
  <w:defaultTabStop w:val="720"/>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5s50wajsx2wpefs26x0pz65t2pavtwwstd&quot;&gt;My EndNote Library-Converted&lt;record-ids&gt;&lt;item&gt;93&lt;/item&gt;&lt;item&gt;94&lt;/item&gt;&lt;item&gt;1902&lt;/item&gt;&lt;item&gt;2038&lt;/item&gt;&lt;item&gt;2116&lt;/item&gt;&lt;item&gt;2117&lt;/item&gt;&lt;item&gt;2140&lt;/item&gt;&lt;item&gt;2272&lt;/item&gt;&lt;item&gt;2441&lt;/item&gt;&lt;item&gt;3026&lt;/item&gt;&lt;item&gt;3027&lt;/item&gt;&lt;item&gt;3032&lt;/item&gt;&lt;item&gt;3389&lt;/item&gt;&lt;item&gt;3391&lt;/item&gt;&lt;item&gt;3395&lt;/item&gt;&lt;item&gt;3396&lt;/item&gt;&lt;item&gt;3800&lt;/item&gt;&lt;item&gt;3801&lt;/item&gt;&lt;item&gt;3881&lt;/item&gt;&lt;item&gt;4402&lt;/item&gt;&lt;item&gt;4470&lt;/item&gt;&lt;item&gt;4770&lt;/item&gt;&lt;item&gt;8975&lt;/item&gt;&lt;item&gt;8980&lt;/item&gt;&lt;item&gt;9657&lt;/item&gt;&lt;item&gt;9726&lt;/item&gt;&lt;item&gt;9745&lt;/item&gt;&lt;item&gt;9762&lt;/item&gt;&lt;item&gt;9796&lt;/item&gt;&lt;item&gt;9866&lt;/item&gt;&lt;item&gt;9873&lt;/item&gt;&lt;item&gt;9915&lt;/item&gt;&lt;item&gt;9944&lt;/item&gt;&lt;item&gt;9965&lt;/item&gt;&lt;item&gt;10177&lt;/item&gt;&lt;item&gt;10423&lt;/item&gt;&lt;item&gt;10443&lt;/item&gt;&lt;item&gt;10568&lt;/item&gt;&lt;item&gt;10836&lt;/item&gt;&lt;item&gt;10837&lt;/item&gt;&lt;item&gt;10848&lt;/item&gt;&lt;item&gt;10854&lt;/item&gt;&lt;item&gt;10865&lt;/item&gt;&lt;item&gt;10868&lt;/item&gt;&lt;item&gt;10961&lt;/item&gt;&lt;item&gt;11076&lt;/item&gt;&lt;item&gt;11254&lt;/item&gt;&lt;item&gt;11366&lt;/item&gt;&lt;item&gt;11752&lt;/item&gt;&lt;item&gt;11756&lt;/item&gt;&lt;item&gt;11796&lt;/item&gt;&lt;item&gt;11804&lt;/item&gt;&lt;item&gt;11829&lt;/item&gt;&lt;item&gt;11838&lt;/item&gt;&lt;item&gt;11848&lt;/item&gt;&lt;item&gt;11870&lt;/item&gt;&lt;item&gt;11930&lt;/item&gt;&lt;item&gt;12330&lt;/item&gt;&lt;item&gt;12331&lt;/item&gt;&lt;item&gt;12332&lt;/item&gt;&lt;item&gt;12338&lt;/item&gt;&lt;item&gt;12339&lt;/item&gt;&lt;item&gt;12340&lt;/item&gt;&lt;item&gt;12341&lt;/item&gt;&lt;item&gt;12342&lt;/item&gt;&lt;item&gt;12343&lt;/item&gt;&lt;item&gt;12344&lt;/item&gt;&lt;item&gt;12346&lt;/item&gt;&lt;item&gt;12347&lt;/item&gt;&lt;item&gt;12348&lt;/item&gt;&lt;item&gt;12349&lt;/item&gt;&lt;item&gt;12356&lt;/item&gt;&lt;item&gt;12359&lt;/item&gt;&lt;item&gt;12367&lt;/item&gt;&lt;item&gt;12368&lt;/item&gt;&lt;item&gt;12369&lt;/item&gt;&lt;item&gt;12370&lt;/item&gt;&lt;item&gt;12371&lt;/item&gt;&lt;item&gt;12372&lt;/item&gt;&lt;item&gt;12373&lt;/item&gt;&lt;item&gt;12375&lt;/item&gt;&lt;item&gt;12376&lt;/item&gt;&lt;item&gt;12377&lt;/item&gt;&lt;item&gt;12378&lt;/item&gt;&lt;item&gt;12379&lt;/item&gt;&lt;item&gt;12380&lt;/item&gt;&lt;item&gt;12381&lt;/item&gt;&lt;item&gt;12382&lt;/item&gt;&lt;item&gt;12383&lt;/item&gt;&lt;item&gt;12384&lt;/item&gt;&lt;item&gt;12385&lt;/item&gt;&lt;item&gt;12386&lt;/item&gt;&lt;item&gt;12387&lt;/item&gt;&lt;item&gt;12388&lt;/item&gt;&lt;item&gt;12389&lt;/item&gt;&lt;item&gt;12390&lt;/item&gt;&lt;item&gt;12392&lt;/item&gt;&lt;item&gt;12395&lt;/item&gt;&lt;item&gt;12396&lt;/item&gt;&lt;item&gt;12414&lt;/item&gt;&lt;item&gt;12418&lt;/item&gt;&lt;item&gt;12419&lt;/item&gt;&lt;item&gt;12420&lt;/item&gt;&lt;item&gt;12421&lt;/item&gt;&lt;item&gt;12423&lt;/item&gt;&lt;item&gt;12475&lt;/item&gt;&lt;item&gt;12497&lt;/item&gt;&lt;item&gt;12498&lt;/item&gt;&lt;item&gt;12499&lt;/item&gt;&lt;item&gt;12507&lt;/item&gt;&lt;item&gt;12522&lt;/item&gt;&lt;item&gt;12529&lt;/item&gt;&lt;item&gt;12530&lt;/item&gt;&lt;item&gt;12531&lt;/item&gt;&lt;item&gt;12532&lt;/item&gt;&lt;item&gt;12535&lt;/item&gt;&lt;item&gt;12536&lt;/item&gt;&lt;item&gt;12537&lt;/item&gt;&lt;item&gt;12538&lt;/item&gt;&lt;item&gt;12542&lt;/item&gt;&lt;item&gt;12543&lt;/item&gt;&lt;item&gt;12544&lt;/item&gt;&lt;item&gt;12545&lt;/item&gt;&lt;item&gt;12546&lt;/item&gt;&lt;item&gt;12547&lt;/item&gt;&lt;item&gt;12548&lt;/item&gt;&lt;item&gt;12549&lt;/item&gt;&lt;item&gt;12550&lt;/item&gt;&lt;item&gt;12551&lt;/item&gt;&lt;item&gt;12552&lt;/item&gt;&lt;item&gt;12553&lt;/item&gt;&lt;item&gt;12556&lt;/item&gt;&lt;item&gt;12557&lt;/item&gt;&lt;item&gt;12558&lt;/item&gt;&lt;item&gt;12573&lt;/item&gt;&lt;item&gt;12574&lt;/item&gt;&lt;item&gt;12575&lt;/item&gt;&lt;item&gt;12576&lt;/item&gt;&lt;item&gt;12577&lt;/item&gt;&lt;item&gt;12578&lt;/item&gt;&lt;item&gt;12579&lt;/item&gt;&lt;item&gt;12580&lt;/item&gt;&lt;item&gt;12581&lt;/item&gt;&lt;item&gt;12583&lt;/item&gt;&lt;item&gt;12584&lt;/item&gt;&lt;item&gt;12585&lt;/item&gt;&lt;item&gt;12586&lt;/item&gt;&lt;item&gt;12587&lt;/item&gt;&lt;item&gt;12588&lt;/item&gt;&lt;item&gt;12589&lt;/item&gt;&lt;item&gt;12592&lt;/item&gt;&lt;item&gt;12595&lt;/item&gt;&lt;item&gt;12596&lt;/item&gt;&lt;item&gt;12597&lt;/item&gt;&lt;item&gt;12598&lt;/item&gt;&lt;item&gt;12599&lt;/item&gt;&lt;item&gt;12600&lt;/item&gt;&lt;item&gt;12601&lt;/item&gt;&lt;item&gt;12604&lt;/item&gt;&lt;item&gt;12605&lt;/item&gt;&lt;item&gt;12606&lt;/item&gt;&lt;item&gt;12614&lt;/item&gt;&lt;item&gt;12615&lt;/item&gt;&lt;item&gt;12616&lt;/item&gt;&lt;item&gt;12634&lt;/item&gt;&lt;item&gt;12635&lt;/item&gt;&lt;item&gt;12636&lt;/item&gt;&lt;item&gt;12637&lt;/item&gt;&lt;item&gt;12638&lt;/item&gt;&lt;item&gt;12639&lt;/item&gt;&lt;item&gt;12649&lt;/item&gt;&lt;item&gt;12655&lt;/item&gt;&lt;item&gt;12656&lt;/item&gt;&lt;item&gt;12657&lt;/item&gt;&lt;item&gt;12658&lt;/item&gt;&lt;item&gt;12659&lt;/item&gt;&lt;item&gt;12660&lt;/item&gt;&lt;item&gt;12661&lt;/item&gt;&lt;item&gt;12662&lt;/item&gt;&lt;item&gt;12663&lt;/item&gt;&lt;item&gt;12664&lt;/item&gt;&lt;item&gt;12665&lt;/item&gt;&lt;item&gt;12666&lt;/item&gt;&lt;item&gt;12667&lt;/item&gt;&lt;item&gt;12668&lt;/item&gt;&lt;item&gt;12670&lt;/item&gt;&lt;item&gt;12671&lt;/item&gt;&lt;item&gt;12672&lt;/item&gt;&lt;item&gt;12673&lt;/item&gt;&lt;item&gt;12674&lt;/item&gt;&lt;item&gt;12675&lt;/item&gt;&lt;item&gt;12676&lt;/item&gt;&lt;item&gt;12677&lt;/item&gt;&lt;item&gt;12678&lt;/item&gt;&lt;item&gt;12679&lt;/item&gt;&lt;item&gt;12680&lt;/item&gt;&lt;item&gt;12682&lt;/item&gt;&lt;item&gt;12683&lt;/item&gt;&lt;item&gt;12684&lt;/item&gt;&lt;item&gt;12685&lt;/item&gt;&lt;item&gt;12686&lt;/item&gt;&lt;item&gt;12687&lt;/item&gt;&lt;item&gt;12688&lt;/item&gt;&lt;item&gt;12689&lt;/item&gt;&lt;item&gt;12690&lt;/item&gt;&lt;item&gt;12691&lt;/item&gt;&lt;item&gt;12692&lt;/item&gt;&lt;item&gt;12693&lt;/item&gt;&lt;item&gt;12694&lt;/item&gt;&lt;item&gt;12696&lt;/item&gt;&lt;item&gt;12700&lt;/item&gt;&lt;item&gt;12711&lt;/item&gt;&lt;item&gt;12712&lt;/item&gt;&lt;item&gt;12713&lt;/item&gt;&lt;item&gt;12714&lt;/item&gt;&lt;item&gt;12715&lt;/item&gt;&lt;item&gt;12717&lt;/item&gt;&lt;item&gt;12718&lt;/item&gt;&lt;item&gt;12719&lt;/item&gt;&lt;item&gt;12720&lt;/item&gt;&lt;item&gt;12721&lt;/item&gt;&lt;item&gt;12724&lt;/item&gt;&lt;item&gt;12725&lt;/item&gt;&lt;item&gt;12726&lt;/item&gt;&lt;item&gt;12727&lt;/item&gt;&lt;item&gt;12728&lt;/item&gt;&lt;item&gt;12729&lt;/item&gt;&lt;/record-ids&gt;&lt;/item&gt;&lt;/Libraries&gt;"/>
  </w:docVars>
  <w:rsids>
    <w:rsidRoot w:val="0018737E"/>
    <w:rsid w:val="00002B31"/>
    <w:rsid w:val="00004013"/>
    <w:rsid w:val="0000450F"/>
    <w:rsid w:val="0000745F"/>
    <w:rsid w:val="00011641"/>
    <w:rsid w:val="000133A8"/>
    <w:rsid w:val="00013BC1"/>
    <w:rsid w:val="00013C66"/>
    <w:rsid w:val="0001549B"/>
    <w:rsid w:val="00021E24"/>
    <w:rsid w:val="0002293A"/>
    <w:rsid w:val="00023DCF"/>
    <w:rsid w:val="00024D01"/>
    <w:rsid w:val="00025F0D"/>
    <w:rsid w:val="00030F56"/>
    <w:rsid w:val="00031934"/>
    <w:rsid w:val="000335D1"/>
    <w:rsid w:val="00034A37"/>
    <w:rsid w:val="00036C6D"/>
    <w:rsid w:val="00037908"/>
    <w:rsid w:val="0004033A"/>
    <w:rsid w:val="00040780"/>
    <w:rsid w:val="00040B07"/>
    <w:rsid w:val="00040F9E"/>
    <w:rsid w:val="000410B2"/>
    <w:rsid w:val="00043218"/>
    <w:rsid w:val="000446BC"/>
    <w:rsid w:val="00044702"/>
    <w:rsid w:val="0004781C"/>
    <w:rsid w:val="000525B6"/>
    <w:rsid w:val="00055A41"/>
    <w:rsid w:val="00055DF1"/>
    <w:rsid w:val="000611E1"/>
    <w:rsid w:val="000612E1"/>
    <w:rsid w:val="00063AE4"/>
    <w:rsid w:val="0006511D"/>
    <w:rsid w:val="00066DC5"/>
    <w:rsid w:val="000675A0"/>
    <w:rsid w:val="000729B9"/>
    <w:rsid w:val="00074C0C"/>
    <w:rsid w:val="000761FA"/>
    <w:rsid w:val="00081467"/>
    <w:rsid w:val="00082FF1"/>
    <w:rsid w:val="0008423E"/>
    <w:rsid w:val="000925DD"/>
    <w:rsid w:val="000929C2"/>
    <w:rsid w:val="000946B2"/>
    <w:rsid w:val="00096747"/>
    <w:rsid w:val="000968B5"/>
    <w:rsid w:val="000A74F2"/>
    <w:rsid w:val="000B0025"/>
    <w:rsid w:val="000B0514"/>
    <w:rsid w:val="000B18C7"/>
    <w:rsid w:val="000B33FA"/>
    <w:rsid w:val="000B3D0F"/>
    <w:rsid w:val="000B51DC"/>
    <w:rsid w:val="000B526B"/>
    <w:rsid w:val="000B6F44"/>
    <w:rsid w:val="000B6F92"/>
    <w:rsid w:val="000B7BA6"/>
    <w:rsid w:val="000C2008"/>
    <w:rsid w:val="000C2EFD"/>
    <w:rsid w:val="000C4D02"/>
    <w:rsid w:val="000C566B"/>
    <w:rsid w:val="000C706D"/>
    <w:rsid w:val="000C7A61"/>
    <w:rsid w:val="000C7E84"/>
    <w:rsid w:val="000D15F3"/>
    <w:rsid w:val="000D33BF"/>
    <w:rsid w:val="000D4979"/>
    <w:rsid w:val="000D4F5C"/>
    <w:rsid w:val="000D53E8"/>
    <w:rsid w:val="000D681D"/>
    <w:rsid w:val="000E04FC"/>
    <w:rsid w:val="000E05F9"/>
    <w:rsid w:val="000E290E"/>
    <w:rsid w:val="000E66F6"/>
    <w:rsid w:val="000E6CA6"/>
    <w:rsid w:val="000F1E2A"/>
    <w:rsid w:val="000F712F"/>
    <w:rsid w:val="000F7B6D"/>
    <w:rsid w:val="0010305A"/>
    <w:rsid w:val="001077C0"/>
    <w:rsid w:val="00112B2A"/>
    <w:rsid w:val="001134A2"/>
    <w:rsid w:val="0011489E"/>
    <w:rsid w:val="00116C89"/>
    <w:rsid w:val="00116F5E"/>
    <w:rsid w:val="00120D95"/>
    <w:rsid w:val="00121D0A"/>
    <w:rsid w:val="0012343C"/>
    <w:rsid w:val="00130A68"/>
    <w:rsid w:val="00134055"/>
    <w:rsid w:val="001346F4"/>
    <w:rsid w:val="00135E03"/>
    <w:rsid w:val="0013631D"/>
    <w:rsid w:val="00137863"/>
    <w:rsid w:val="00137BB6"/>
    <w:rsid w:val="00137FA1"/>
    <w:rsid w:val="001415D6"/>
    <w:rsid w:val="001459AC"/>
    <w:rsid w:val="001464A4"/>
    <w:rsid w:val="0014715C"/>
    <w:rsid w:val="00147F9F"/>
    <w:rsid w:val="00150027"/>
    <w:rsid w:val="00151605"/>
    <w:rsid w:val="0015221E"/>
    <w:rsid w:val="0015232C"/>
    <w:rsid w:val="00152FE8"/>
    <w:rsid w:val="0015498F"/>
    <w:rsid w:val="00155D6E"/>
    <w:rsid w:val="00155E80"/>
    <w:rsid w:val="001570D4"/>
    <w:rsid w:val="00160C21"/>
    <w:rsid w:val="001631C8"/>
    <w:rsid w:val="001635A9"/>
    <w:rsid w:val="001640FD"/>
    <w:rsid w:val="0016449E"/>
    <w:rsid w:val="00165208"/>
    <w:rsid w:val="0016786B"/>
    <w:rsid w:val="001678B6"/>
    <w:rsid w:val="00171D0B"/>
    <w:rsid w:val="00172F57"/>
    <w:rsid w:val="001748E0"/>
    <w:rsid w:val="001750E8"/>
    <w:rsid w:val="0017597A"/>
    <w:rsid w:val="0017758F"/>
    <w:rsid w:val="0017780C"/>
    <w:rsid w:val="00180416"/>
    <w:rsid w:val="001829F8"/>
    <w:rsid w:val="00182D1F"/>
    <w:rsid w:val="00182F47"/>
    <w:rsid w:val="0018737E"/>
    <w:rsid w:val="00192F24"/>
    <w:rsid w:val="0019497B"/>
    <w:rsid w:val="00197D18"/>
    <w:rsid w:val="001A1475"/>
    <w:rsid w:val="001A34B6"/>
    <w:rsid w:val="001A404C"/>
    <w:rsid w:val="001A68BC"/>
    <w:rsid w:val="001A6C6E"/>
    <w:rsid w:val="001A70BC"/>
    <w:rsid w:val="001A79C4"/>
    <w:rsid w:val="001B083B"/>
    <w:rsid w:val="001B17EF"/>
    <w:rsid w:val="001B206C"/>
    <w:rsid w:val="001B2769"/>
    <w:rsid w:val="001B52F7"/>
    <w:rsid w:val="001B54E1"/>
    <w:rsid w:val="001C0585"/>
    <w:rsid w:val="001C0A9A"/>
    <w:rsid w:val="001C22AD"/>
    <w:rsid w:val="001C2748"/>
    <w:rsid w:val="001C464A"/>
    <w:rsid w:val="001C4D57"/>
    <w:rsid w:val="001C5483"/>
    <w:rsid w:val="001D0C5E"/>
    <w:rsid w:val="001D1211"/>
    <w:rsid w:val="001D1EFF"/>
    <w:rsid w:val="001D3912"/>
    <w:rsid w:val="001D50A4"/>
    <w:rsid w:val="001D598D"/>
    <w:rsid w:val="001D6100"/>
    <w:rsid w:val="001D6123"/>
    <w:rsid w:val="001D62F8"/>
    <w:rsid w:val="001D6F19"/>
    <w:rsid w:val="001D7FCE"/>
    <w:rsid w:val="001E3456"/>
    <w:rsid w:val="001E3B24"/>
    <w:rsid w:val="001E51AD"/>
    <w:rsid w:val="001E6E93"/>
    <w:rsid w:val="001E6F5E"/>
    <w:rsid w:val="001F2CAC"/>
    <w:rsid w:val="001F33F2"/>
    <w:rsid w:val="001F445C"/>
    <w:rsid w:val="001F4AFC"/>
    <w:rsid w:val="001F5EE6"/>
    <w:rsid w:val="001F7387"/>
    <w:rsid w:val="00200515"/>
    <w:rsid w:val="0020260E"/>
    <w:rsid w:val="0020458A"/>
    <w:rsid w:val="00204D72"/>
    <w:rsid w:val="00204F12"/>
    <w:rsid w:val="0020764D"/>
    <w:rsid w:val="0021035B"/>
    <w:rsid w:val="00214C2A"/>
    <w:rsid w:val="00215505"/>
    <w:rsid w:val="002158AF"/>
    <w:rsid w:val="002167F8"/>
    <w:rsid w:val="0021794F"/>
    <w:rsid w:val="0022005E"/>
    <w:rsid w:val="00220B3D"/>
    <w:rsid w:val="00220CC1"/>
    <w:rsid w:val="0022211C"/>
    <w:rsid w:val="0022259C"/>
    <w:rsid w:val="00224185"/>
    <w:rsid w:val="00224705"/>
    <w:rsid w:val="00225C31"/>
    <w:rsid w:val="00225D90"/>
    <w:rsid w:val="0022757A"/>
    <w:rsid w:val="0022764A"/>
    <w:rsid w:val="00227E0A"/>
    <w:rsid w:val="002307B5"/>
    <w:rsid w:val="002319F1"/>
    <w:rsid w:val="0023331B"/>
    <w:rsid w:val="002337D0"/>
    <w:rsid w:val="0023599C"/>
    <w:rsid w:val="00244C17"/>
    <w:rsid w:val="00245C12"/>
    <w:rsid w:val="0024630E"/>
    <w:rsid w:val="002471C5"/>
    <w:rsid w:val="00250260"/>
    <w:rsid w:val="00250444"/>
    <w:rsid w:val="0025355C"/>
    <w:rsid w:val="00256DB1"/>
    <w:rsid w:val="00256F3E"/>
    <w:rsid w:val="002602FA"/>
    <w:rsid w:val="00261674"/>
    <w:rsid w:val="00261E2C"/>
    <w:rsid w:val="00262250"/>
    <w:rsid w:val="00264B9F"/>
    <w:rsid w:val="00265C16"/>
    <w:rsid w:val="00267C5C"/>
    <w:rsid w:val="00270FCE"/>
    <w:rsid w:val="00271E17"/>
    <w:rsid w:val="0027456B"/>
    <w:rsid w:val="0027555C"/>
    <w:rsid w:val="00282281"/>
    <w:rsid w:val="00291187"/>
    <w:rsid w:val="0029211E"/>
    <w:rsid w:val="0029215B"/>
    <w:rsid w:val="002923BC"/>
    <w:rsid w:val="00292400"/>
    <w:rsid w:val="00293A38"/>
    <w:rsid w:val="002A032E"/>
    <w:rsid w:val="002A0899"/>
    <w:rsid w:val="002A5D02"/>
    <w:rsid w:val="002B004C"/>
    <w:rsid w:val="002B0676"/>
    <w:rsid w:val="002B0F22"/>
    <w:rsid w:val="002B496D"/>
    <w:rsid w:val="002B7FA4"/>
    <w:rsid w:val="002C04F2"/>
    <w:rsid w:val="002C07C2"/>
    <w:rsid w:val="002C2163"/>
    <w:rsid w:val="002C4192"/>
    <w:rsid w:val="002C56EF"/>
    <w:rsid w:val="002C5FB8"/>
    <w:rsid w:val="002D06BC"/>
    <w:rsid w:val="002D3A6B"/>
    <w:rsid w:val="002D4AA1"/>
    <w:rsid w:val="002D78CE"/>
    <w:rsid w:val="002E0930"/>
    <w:rsid w:val="002E1A5B"/>
    <w:rsid w:val="002E43E2"/>
    <w:rsid w:val="002E7B1A"/>
    <w:rsid w:val="002E7C35"/>
    <w:rsid w:val="002F0257"/>
    <w:rsid w:val="002F2E3C"/>
    <w:rsid w:val="002F7D53"/>
    <w:rsid w:val="003017B5"/>
    <w:rsid w:val="003052D6"/>
    <w:rsid w:val="003060DF"/>
    <w:rsid w:val="0031143D"/>
    <w:rsid w:val="00312FD9"/>
    <w:rsid w:val="00315993"/>
    <w:rsid w:val="00316112"/>
    <w:rsid w:val="003201C9"/>
    <w:rsid w:val="003215D8"/>
    <w:rsid w:val="003221A9"/>
    <w:rsid w:val="00323CCC"/>
    <w:rsid w:val="0032442A"/>
    <w:rsid w:val="003261FB"/>
    <w:rsid w:val="00326C65"/>
    <w:rsid w:val="00331C32"/>
    <w:rsid w:val="00334D5B"/>
    <w:rsid w:val="003355CE"/>
    <w:rsid w:val="003365B5"/>
    <w:rsid w:val="00342D67"/>
    <w:rsid w:val="00345E25"/>
    <w:rsid w:val="00346606"/>
    <w:rsid w:val="00355D87"/>
    <w:rsid w:val="00361D27"/>
    <w:rsid w:val="00363AD0"/>
    <w:rsid w:val="00366A4B"/>
    <w:rsid w:val="003676EB"/>
    <w:rsid w:val="00367754"/>
    <w:rsid w:val="00374D5E"/>
    <w:rsid w:val="00380F91"/>
    <w:rsid w:val="00381B01"/>
    <w:rsid w:val="003829FE"/>
    <w:rsid w:val="003842F9"/>
    <w:rsid w:val="00385A25"/>
    <w:rsid w:val="0038678D"/>
    <w:rsid w:val="00392978"/>
    <w:rsid w:val="0039446D"/>
    <w:rsid w:val="00395172"/>
    <w:rsid w:val="0039526B"/>
    <w:rsid w:val="0039551A"/>
    <w:rsid w:val="003959C6"/>
    <w:rsid w:val="00395E15"/>
    <w:rsid w:val="0039658A"/>
    <w:rsid w:val="003A162F"/>
    <w:rsid w:val="003A251E"/>
    <w:rsid w:val="003A424A"/>
    <w:rsid w:val="003A4467"/>
    <w:rsid w:val="003A584B"/>
    <w:rsid w:val="003A7D1E"/>
    <w:rsid w:val="003B07B2"/>
    <w:rsid w:val="003B158A"/>
    <w:rsid w:val="003B1F05"/>
    <w:rsid w:val="003B2486"/>
    <w:rsid w:val="003B3970"/>
    <w:rsid w:val="003B42C6"/>
    <w:rsid w:val="003B490D"/>
    <w:rsid w:val="003B7C5A"/>
    <w:rsid w:val="003C4CEE"/>
    <w:rsid w:val="003C55DE"/>
    <w:rsid w:val="003C5B85"/>
    <w:rsid w:val="003C7ABA"/>
    <w:rsid w:val="003C7C26"/>
    <w:rsid w:val="003D2422"/>
    <w:rsid w:val="003D3339"/>
    <w:rsid w:val="003D36DB"/>
    <w:rsid w:val="003D665C"/>
    <w:rsid w:val="003D7E35"/>
    <w:rsid w:val="003E24C2"/>
    <w:rsid w:val="003E348A"/>
    <w:rsid w:val="003E3637"/>
    <w:rsid w:val="003E385F"/>
    <w:rsid w:val="003E3DAD"/>
    <w:rsid w:val="003E6BD4"/>
    <w:rsid w:val="003E7729"/>
    <w:rsid w:val="003F4710"/>
    <w:rsid w:val="003F7484"/>
    <w:rsid w:val="00400D83"/>
    <w:rsid w:val="00401B39"/>
    <w:rsid w:val="00403836"/>
    <w:rsid w:val="00405994"/>
    <w:rsid w:val="00406F74"/>
    <w:rsid w:val="00407E5C"/>
    <w:rsid w:val="004159F8"/>
    <w:rsid w:val="004170C4"/>
    <w:rsid w:val="00422D9C"/>
    <w:rsid w:val="00430AAF"/>
    <w:rsid w:val="00432A3E"/>
    <w:rsid w:val="004372BE"/>
    <w:rsid w:val="00440666"/>
    <w:rsid w:val="00441161"/>
    <w:rsid w:val="00441A84"/>
    <w:rsid w:val="00442E54"/>
    <w:rsid w:val="00444190"/>
    <w:rsid w:val="00445BD8"/>
    <w:rsid w:val="004467B6"/>
    <w:rsid w:val="0044767F"/>
    <w:rsid w:val="00447E35"/>
    <w:rsid w:val="00455B5C"/>
    <w:rsid w:val="0045658C"/>
    <w:rsid w:val="004570E9"/>
    <w:rsid w:val="00457C20"/>
    <w:rsid w:val="00465571"/>
    <w:rsid w:val="0046617F"/>
    <w:rsid w:val="004662A7"/>
    <w:rsid w:val="00466546"/>
    <w:rsid w:val="00470176"/>
    <w:rsid w:val="00470839"/>
    <w:rsid w:val="00472ED4"/>
    <w:rsid w:val="0047357A"/>
    <w:rsid w:val="00475DFE"/>
    <w:rsid w:val="0047717E"/>
    <w:rsid w:val="00480C0C"/>
    <w:rsid w:val="00480D8D"/>
    <w:rsid w:val="00482BB5"/>
    <w:rsid w:val="00487ACF"/>
    <w:rsid w:val="004922B3"/>
    <w:rsid w:val="00492700"/>
    <w:rsid w:val="00492845"/>
    <w:rsid w:val="00496163"/>
    <w:rsid w:val="004968C1"/>
    <w:rsid w:val="00496CCF"/>
    <w:rsid w:val="004A036B"/>
    <w:rsid w:val="004A0AA1"/>
    <w:rsid w:val="004B0185"/>
    <w:rsid w:val="004B0924"/>
    <w:rsid w:val="004B2866"/>
    <w:rsid w:val="004B30E9"/>
    <w:rsid w:val="004B3DA3"/>
    <w:rsid w:val="004B54F7"/>
    <w:rsid w:val="004B6F8A"/>
    <w:rsid w:val="004B7A4F"/>
    <w:rsid w:val="004C0246"/>
    <w:rsid w:val="004C150C"/>
    <w:rsid w:val="004C271C"/>
    <w:rsid w:val="004C3AAF"/>
    <w:rsid w:val="004C43CA"/>
    <w:rsid w:val="004C5EEE"/>
    <w:rsid w:val="004C6A38"/>
    <w:rsid w:val="004D064A"/>
    <w:rsid w:val="004D0835"/>
    <w:rsid w:val="004D0B49"/>
    <w:rsid w:val="004D0DAF"/>
    <w:rsid w:val="004D1142"/>
    <w:rsid w:val="004D68E4"/>
    <w:rsid w:val="004D6F88"/>
    <w:rsid w:val="004E20B0"/>
    <w:rsid w:val="004E445A"/>
    <w:rsid w:val="004E4FD4"/>
    <w:rsid w:val="004E791F"/>
    <w:rsid w:val="004F1D8C"/>
    <w:rsid w:val="004F2A94"/>
    <w:rsid w:val="004F6AE7"/>
    <w:rsid w:val="004F6B6B"/>
    <w:rsid w:val="0050007F"/>
    <w:rsid w:val="00500810"/>
    <w:rsid w:val="00503A5A"/>
    <w:rsid w:val="00506BB5"/>
    <w:rsid w:val="00506FAD"/>
    <w:rsid w:val="005116A3"/>
    <w:rsid w:val="0051497E"/>
    <w:rsid w:val="00516B2B"/>
    <w:rsid w:val="00517CD6"/>
    <w:rsid w:val="00520F1E"/>
    <w:rsid w:val="005213EB"/>
    <w:rsid w:val="00521A27"/>
    <w:rsid w:val="00523B8B"/>
    <w:rsid w:val="00523DBD"/>
    <w:rsid w:val="00524D3A"/>
    <w:rsid w:val="0052522E"/>
    <w:rsid w:val="00527325"/>
    <w:rsid w:val="00527F25"/>
    <w:rsid w:val="0053009D"/>
    <w:rsid w:val="00530685"/>
    <w:rsid w:val="00531376"/>
    <w:rsid w:val="00532106"/>
    <w:rsid w:val="005336F7"/>
    <w:rsid w:val="005367C1"/>
    <w:rsid w:val="005372F3"/>
    <w:rsid w:val="00540079"/>
    <w:rsid w:val="0054051A"/>
    <w:rsid w:val="00541CAA"/>
    <w:rsid w:val="00542682"/>
    <w:rsid w:val="00542F85"/>
    <w:rsid w:val="005436A4"/>
    <w:rsid w:val="005457C8"/>
    <w:rsid w:val="00555D1D"/>
    <w:rsid w:val="00557723"/>
    <w:rsid w:val="0055775B"/>
    <w:rsid w:val="0056214A"/>
    <w:rsid w:val="00564258"/>
    <w:rsid w:val="00565A25"/>
    <w:rsid w:val="00567FE2"/>
    <w:rsid w:val="00570FDD"/>
    <w:rsid w:val="005721F4"/>
    <w:rsid w:val="005734C8"/>
    <w:rsid w:val="00574137"/>
    <w:rsid w:val="00574D9A"/>
    <w:rsid w:val="00575744"/>
    <w:rsid w:val="00577E6B"/>
    <w:rsid w:val="005801D4"/>
    <w:rsid w:val="005814A8"/>
    <w:rsid w:val="00581DB3"/>
    <w:rsid w:val="0058415C"/>
    <w:rsid w:val="0058682C"/>
    <w:rsid w:val="0058769B"/>
    <w:rsid w:val="005901EA"/>
    <w:rsid w:val="00590780"/>
    <w:rsid w:val="00592B40"/>
    <w:rsid w:val="00593D4A"/>
    <w:rsid w:val="00594A51"/>
    <w:rsid w:val="0059593C"/>
    <w:rsid w:val="00596108"/>
    <w:rsid w:val="00597AEF"/>
    <w:rsid w:val="005A15D6"/>
    <w:rsid w:val="005A2EDA"/>
    <w:rsid w:val="005A7EEB"/>
    <w:rsid w:val="005B0E4F"/>
    <w:rsid w:val="005B3D7E"/>
    <w:rsid w:val="005B4290"/>
    <w:rsid w:val="005B4686"/>
    <w:rsid w:val="005B4876"/>
    <w:rsid w:val="005B594D"/>
    <w:rsid w:val="005B7190"/>
    <w:rsid w:val="005C0761"/>
    <w:rsid w:val="005C1D08"/>
    <w:rsid w:val="005C64AF"/>
    <w:rsid w:val="005D3000"/>
    <w:rsid w:val="005D341F"/>
    <w:rsid w:val="005D3B92"/>
    <w:rsid w:val="005D44F6"/>
    <w:rsid w:val="005D47C1"/>
    <w:rsid w:val="005D49E7"/>
    <w:rsid w:val="005D5E73"/>
    <w:rsid w:val="005D6D41"/>
    <w:rsid w:val="005E0334"/>
    <w:rsid w:val="005E05A4"/>
    <w:rsid w:val="005E234C"/>
    <w:rsid w:val="005E42F2"/>
    <w:rsid w:val="005E6090"/>
    <w:rsid w:val="005F1B3F"/>
    <w:rsid w:val="005F240D"/>
    <w:rsid w:val="005F2654"/>
    <w:rsid w:val="005F3860"/>
    <w:rsid w:val="005F42CC"/>
    <w:rsid w:val="005F6395"/>
    <w:rsid w:val="005F7D7D"/>
    <w:rsid w:val="00600FDE"/>
    <w:rsid w:val="006026CC"/>
    <w:rsid w:val="00602C91"/>
    <w:rsid w:val="00605BDD"/>
    <w:rsid w:val="00606621"/>
    <w:rsid w:val="006114F4"/>
    <w:rsid w:val="00612588"/>
    <w:rsid w:val="00612A86"/>
    <w:rsid w:val="006133B8"/>
    <w:rsid w:val="00613498"/>
    <w:rsid w:val="00614611"/>
    <w:rsid w:val="006172A2"/>
    <w:rsid w:val="006179A9"/>
    <w:rsid w:val="0062038D"/>
    <w:rsid w:val="0062649C"/>
    <w:rsid w:val="0062689E"/>
    <w:rsid w:val="00631CFC"/>
    <w:rsid w:val="00633BE8"/>
    <w:rsid w:val="00634307"/>
    <w:rsid w:val="00634E1C"/>
    <w:rsid w:val="00636A7D"/>
    <w:rsid w:val="006372B5"/>
    <w:rsid w:val="006374B1"/>
    <w:rsid w:val="00637E16"/>
    <w:rsid w:val="00640FEC"/>
    <w:rsid w:val="00642A3E"/>
    <w:rsid w:val="006455E2"/>
    <w:rsid w:val="006456BA"/>
    <w:rsid w:val="00647755"/>
    <w:rsid w:val="0064783F"/>
    <w:rsid w:val="00650554"/>
    <w:rsid w:val="006509EA"/>
    <w:rsid w:val="00652823"/>
    <w:rsid w:val="006530DE"/>
    <w:rsid w:val="00653EE4"/>
    <w:rsid w:val="006554FB"/>
    <w:rsid w:val="00655994"/>
    <w:rsid w:val="006604C5"/>
    <w:rsid w:val="00660E35"/>
    <w:rsid w:val="006615B3"/>
    <w:rsid w:val="00661EFB"/>
    <w:rsid w:val="00663997"/>
    <w:rsid w:val="00663F2B"/>
    <w:rsid w:val="00664BF8"/>
    <w:rsid w:val="00666A52"/>
    <w:rsid w:val="0067051D"/>
    <w:rsid w:val="0067126D"/>
    <w:rsid w:val="00672559"/>
    <w:rsid w:val="006758C6"/>
    <w:rsid w:val="00676EEB"/>
    <w:rsid w:val="006832A3"/>
    <w:rsid w:val="006834C0"/>
    <w:rsid w:val="0068612F"/>
    <w:rsid w:val="00686A62"/>
    <w:rsid w:val="006919AF"/>
    <w:rsid w:val="0069203A"/>
    <w:rsid w:val="00692632"/>
    <w:rsid w:val="0069422D"/>
    <w:rsid w:val="00695BFF"/>
    <w:rsid w:val="00697EDF"/>
    <w:rsid w:val="006A2AA0"/>
    <w:rsid w:val="006A3479"/>
    <w:rsid w:val="006A461E"/>
    <w:rsid w:val="006A5005"/>
    <w:rsid w:val="006A64F9"/>
    <w:rsid w:val="006A6969"/>
    <w:rsid w:val="006A74D9"/>
    <w:rsid w:val="006B0A8A"/>
    <w:rsid w:val="006B2A9D"/>
    <w:rsid w:val="006B2E5B"/>
    <w:rsid w:val="006B693A"/>
    <w:rsid w:val="006B79F6"/>
    <w:rsid w:val="006C3477"/>
    <w:rsid w:val="006C5D60"/>
    <w:rsid w:val="006C71B7"/>
    <w:rsid w:val="006D13D3"/>
    <w:rsid w:val="006D461B"/>
    <w:rsid w:val="006D4AC5"/>
    <w:rsid w:val="006D73B0"/>
    <w:rsid w:val="006E26E0"/>
    <w:rsid w:val="006E38E6"/>
    <w:rsid w:val="006E3E00"/>
    <w:rsid w:val="006E40D4"/>
    <w:rsid w:val="006E422E"/>
    <w:rsid w:val="006E4864"/>
    <w:rsid w:val="006F0633"/>
    <w:rsid w:val="006F1896"/>
    <w:rsid w:val="006F3357"/>
    <w:rsid w:val="006F3752"/>
    <w:rsid w:val="006F38E5"/>
    <w:rsid w:val="006F6B9A"/>
    <w:rsid w:val="006F6EDC"/>
    <w:rsid w:val="006F7DB2"/>
    <w:rsid w:val="007006E4"/>
    <w:rsid w:val="00701CD4"/>
    <w:rsid w:val="00705DAB"/>
    <w:rsid w:val="00706A99"/>
    <w:rsid w:val="0070779F"/>
    <w:rsid w:val="0071057C"/>
    <w:rsid w:val="00711D04"/>
    <w:rsid w:val="00713962"/>
    <w:rsid w:val="00713B11"/>
    <w:rsid w:val="00714410"/>
    <w:rsid w:val="00715DAE"/>
    <w:rsid w:val="00720A4B"/>
    <w:rsid w:val="00720F1D"/>
    <w:rsid w:val="007223B0"/>
    <w:rsid w:val="00723F01"/>
    <w:rsid w:val="00726212"/>
    <w:rsid w:val="007273A4"/>
    <w:rsid w:val="007317C9"/>
    <w:rsid w:val="00733F3C"/>
    <w:rsid w:val="007347D2"/>
    <w:rsid w:val="0073585B"/>
    <w:rsid w:val="00737BF7"/>
    <w:rsid w:val="00740359"/>
    <w:rsid w:val="00741AA5"/>
    <w:rsid w:val="007438C3"/>
    <w:rsid w:val="00743FDB"/>
    <w:rsid w:val="0074516E"/>
    <w:rsid w:val="00745B16"/>
    <w:rsid w:val="00745B8D"/>
    <w:rsid w:val="00745F46"/>
    <w:rsid w:val="0075276F"/>
    <w:rsid w:val="0075400F"/>
    <w:rsid w:val="0075464E"/>
    <w:rsid w:val="00754B7E"/>
    <w:rsid w:val="00755BFC"/>
    <w:rsid w:val="00756C1B"/>
    <w:rsid w:val="00760DC3"/>
    <w:rsid w:val="007610C5"/>
    <w:rsid w:val="00761C34"/>
    <w:rsid w:val="007630FC"/>
    <w:rsid w:val="00763376"/>
    <w:rsid w:val="0076434A"/>
    <w:rsid w:val="00764451"/>
    <w:rsid w:val="007702CA"/>
    <w:rsid w:val="0077076C"/>
    <w:rsid w:val="00770952"/>
    <w:rsid w:val="007736EE"/>
    <w:rsid w:val="00773A9C"/>
    <w:rsid w:val="00775433"/>
    <w:rsid w:val="00780D38"/>
    <w:rsid w:val="007811EA"/>
    <w:rsid w:val="0078186E"/>
    <w:rsid w:val="007822B8"/>
    <w:rsid w:val="00782F34"/>
    <w:rsid w:val="0078452C"/>
    <w:rsid w:val="00786B08"/>
    <w:rsid w:val="00787929"/>
    <w:rsid w:val="007917F8"/>
    <w:rsid w:val="00792719"/>
    <w:rsid w:val="00792A29"/>
    <w:rsid w:val="00794456"/>
    <w:rsid w:val="00794A9A"/>
    <w:rsid w:val="00796DD2"/>
    <w:rsid w:val="007972F2"/>
    <w:rsid w:val="007A2425"/>
    <w:rsid w:val="007A34B7"/>
    <w:rsid w:val="007A50B9"/>
    <w:rsid w:val="007A63C4"/>
    <w:rsid w:val="007A750A"/>
    <w:rsid w:val="007A7CFA"/>
    <w:rsid w:val="007A7EDD"/>
    <w:rsid w:val="007B0575"/>
    <w:rsid w:val="007B1B7E"/>
    <w:rsid w:val="007B21A3"/>
    <w:rsid w:val="007B279B"/>
    <w:rsid w:val="007B4CF5"/>
    <w:rsid w:val="007B5315"/>
    <w:rsid w:val="007B549E"/>
    <w:rsid w:val="007B5AE1"/>
    <w:rsid w:val="007B64E8"/>
    <w:rsid w:val="007B6FA6"/>
    <w:rsid w:val="007B7510"/>
    <w:rsid w:val="007B79E4"/>
    <w:rsid w:val="007C1607"/>
    <w:rsid w:val="007C1CE1"/>
    <w:rsid w:val="007C38AE"/>
    <w:rsid w:val="007C42E4"/>
    <w:rsid w:val="007C6B35"/>
    <w:rsid w:val="007D3552"/>
    <w:rsid w:val="007D3686"/>
    <w:rsid w:val="007D4BA7"/>
    <w:rsid w:val="007D5BF2"/>
    <w:rsid w:val="007D6DCC"/>
    <w:rsid w:val="007D73D9"/>
    <w:rsid w:val="007E5D4E"/>
    <w:rsid w:val="007E5DAD"/>
    <w:rsid w:val="007E69C9"/>
    <w:rsid w:val="007F0880"/>
    <w:rsid w:val="007F1551"/>
    <w:rsid w:val="007F1763"/>
    <w:rsid w:val="007F1FCA"/>
    <w:rsid w:val="007F4714"/>
    <w:rsid w:val="00800C1C"/>
    <w:rsid w:val="00800FB2"/>
    <w:rsid w:val="00801D73"/>
    <w:rsid w:val="00802558"/>
    <w:rsid w:val="0080286C"/>
    <w:rsid w:val="008028A5"/>
    <w:rsid w:val="008028F7"/>
    <w:rsid w:val="0080353F"/>
    <w:rsid w:val="00803E1A"/>
    <w:rsid w:val="00807644"/>
    <w:rsid w:val="00807FEA"/>
    <w:rsid w:val="00810385"/>
    <w:rsid w:val="008103EB"/>
    <w:rsid w:val="00812D3A"/>
    <w:rsid w:val="00816AB8"/>
    <w:rsid w:val="00820443"/>
    <w:rsid w:val="00820E2B"/>
    <w:rsid w:val="00822BBE"/>
    <w:rsid w:val="008232EB"/>
    <w:rsid w:val="00823B4B"/>
    <w:rsid w:val="00824ABC"/>
    <w:rsid w:val="008254A4"/>
    <w:rsid w:val="008259AD"/>
    <w:rsid w:val="00827251"/>
    <w:rsid w:val="0082737B"/>
    <w:rsid w:val="008341A8"/>
    <w:rsid w:val="0083427D"/>
    <w:rsid w:val="008344F9"/>
    <w:rsid w:val="00834522"/>
    <w:rsid w:val="00834B0E"/>
    <w:rsid w:val="008370CB"/>
    <w:rsid w:val="00843BAA"/>
    <w:rsid w:val="00844E4E"/>
    <w:rsid w:val="00850E19"/>
    <w:rsid w:val="00851862"/>
    <w:rsid w:val="00851ADC"/>
    <w:rsid w:val="00853E38"/>
    <w:rsid w:val="00854AE8"/>
    <w:rsid w:val="0085613A"/>
    <w:rsid w:val="00857891"/>
    <w:rsid w:val="00860F45"/>
    <w:rsid w:val="008618C3"/>
    <w:rsid w:val="00862C2E"/>
    <w:rsid w:val="008653C7"/>
    <w:rsid w:val="00865CFA"/>
    <w:rsid w:val="00866365"/>
    <w:rsid w:val="00867DC2"/>
    <w:rsid w:val="00872F21"/>
    <w:rsid w:val="00876C9D"/>
    <w:rsid w:val="00877ADE"/>
    <w:rsid w:val="00877E3C"/>
    <w:rsid w:val="0088082E"/>
    <w:rsid w:val="00880B8F"/>
    <w:rsid w:val="00881FE1"/>
    <w:rsid w:val="008831CE"/>
    <w:rsid w:val="00883C39"/>
    <w:rsid w:val="00884023"/>
    <w:rsid w:val="008841A3"/>
    <w:rsid w:val="00892CFD"/>
    <w:rsid w:val="00893E08"/>
    <w:rsid w:val="00893E12"/>
    <w:rsid w:val="008964EF"/>
    <w:rsid w:val="00896BA7"/>
    <w:rsid w:val="00897471"/>
    <w:rsid w:val="008A1B2B"/>
    <w:rsid w:val="008A66DD"/>
    <w:rsid w:val="008A7B42"/>
    <w:rsid w:val="008B058C"/>
    <w:rsid w:val="008B08AB"/>
    <w:rsid w:val="008B0C1E"/>
    <w:rsid w:val="008B270D"/>
    <w:rsid w:val="008B2D90"/>
    <w:rsid w:val="008B3E27"/>
    <w:rsid w:val="008B6961"/>
    <w:rsid w:val="008B6F49"/>
    <w:rsid w:val="008C0086"/>
    <w:rsid w:val="008C0F10"/>
    <w:rsid w:val="008C1788"/>
    <w:rsid w:val="008C2D20"/>
    <w:rsid w:val="008C3343"/>
    <w:rsid w:val="008C38A1"/>
    <w:rsid w:val="008C3AAB"/>
    <w:rsid w:val="008C56AE"/>
    <w:rsid w:val="008D0B47"/>
    <w:rsid w:val="008D3E4D"/>
    <w:rsid w:val="008D5169"/>
    <w:rsid w:val="008E0639"/>
    <w:rsid w:val="008E16CA"/>
    <w:rsid w:val="008E2910"/>
    <w:rsid w:val="008E306A"/>
    <w:rsid w:val="008E3903"/>
    <w:rsid w:val="008E3BF7"/>
    <w:rsid w:val="008E4DB8"/>
    <w:rsid w:val="008E5F28"/>
    <w:rsid w:val="008F0802"/>
    <w:rsid w:val="008F1A41"/>
    <w:rsid w:val="008F6334"/>
    <w:rsid w:val="008F6C0A"/>
    <w:rsid w:val="009028D9"/>
    <w:rsid w:val="0090546B"/>
    <w:rsid w:val="00905F29"/>
    <w:rsid w:val="009064E2"/>
    <w:rsid w:val="00906BC0"/>
    <w:rsid w:val="00907E34"/>
    <w:rsid w:val="00907ECA"/>
    <w:rsid w:val="00913B18"/>
    <w:rsid w:val="00914F92"/>
    <w:rsid w:val="00915027"/>
    <w:rsid w:val="00917CD6"/>
    <w:rsid w:val="00920287"/>
    <w:rsid w:val="009207DA"/>
    <w:rsid w:val="00921A31"/>
    <w:rsid w:val="00923323"/>
    <w:rsid w:val="00927A85"/>
    <w:rsid w:val="0093343B"/>
    <w:rsid w:val="009343B3"/>
    <w:rsid w:val="0093573E"/>
    <w:rsid w:val="009358EE"/>
    <w:rsid w:val="00936C42"/>
    <w:rsid w:val="0093703F"/>
    <w:rsid w:val="00937FDB"/>
    <w:rsid w:val="00941F92"/>
    <w:rsid w:val="009433A3"/>
    <w:rsid w:val="00946AAB"/>
    <w:rsid w:val="00950741"/>
    <w:rsid w:val="00950E0D"/>
    <w:rsid w:val="009524AE"/>
    <w:rsid w:val="00953E82"/>
    <w:rsid w:val="00955456"/>
    <w:rsid w:val="009564AE"/>
    <w:rsid w:val="00961182"/>
    <w:rsid w:val="009614A7"/>
    <w:rsid w:val="009629D2"/>
    <w:rsid w:val="00963050"/>
    <w:rsid w:val="009666DD"/>
    <w:rsid w:val="009709D4"/>
    <w:rsid w:val="00975443"/>
    <w:rsid w:val="00975CDE"/>
    <w:rsid w:val="009823FB"/>
    <w:rsid w:val="00982712"/>
    <w:rsid w:val="009827ED"/>
    <w:rsid w:val="00983071"/>
    <w:rsid w:val="00984EDB"/>
    <w:rsid w:val="00986F8A"/>
    <w:rsid w:val="009908C6"/>
    <w:rsid w:val="0099147B"/>
    <w:rsid w:val="0099153A"/>
    <w:rsid w:val="00991E3C"/>
    <w:rsid w:val="0099392A"/>
    <w:rsid w:val="00993BA7"/>
    <w:rsid w:val="009A13CE"/>
    <w:rsid w:val="009A20F8"/>
    <w:rsid w:val="009A4261"/>
    <w:rsid w:val="009A614C"/>
    <w:rsid w:val="009A6823"/>
    <w:rsid w:val="009A6EC8"/>
    <w:rsid w:val="009B06E2"/>
    <w:rsid w:val="009B252A"/>
    <w:rsid w:val="009B61B4"/>
    <w:rsid w:val="009B6656"/>
    <w:rsid w:val="009B667D"/>
    <w:rsid w:val="009B6824"/>
    <w:rsid w:val="009B6AF5"/>
    <w:rsid w:val="009C1CD9"/>
    <w:rsid w:val="009C371F"/>
    <w:rsid w:val="009C38AC"/>
    <w:rsid w:val="009C4BA0"/>
    <w:rsid w:val="009C4E09"/>
    <w:rsid w:val="009C60B7"/>
    <w:rsid w:val="009C694E"/>
    <w:rsid w:val="009C6A3E"/>
    <w:rsid w:val="009C6AC5"/>
    <w:rsid w:val="009D1D36"/>
    <w:rsid w:val="009D3499"/>
    <w:rsid w:val="009D5E89"/>
    <w:rsid w:val="009E171D"/>
    <w:rsid w:val="009E415D"/>
    <w:rsid w:val="009E5781"/>
    <w:rsid w:val="009E7375"/>
    <w:rsid w:val="009F07AB"/>
    <w:rsid w:val="009F22DF"/>
    <w:rsid w:val="009F2522"/>
    <w:rsid w:val="009F5554"/>
    <w:rsid w:val="009F6940"/>
    <w:rsid w:val="009F6F1D"/>
    <w:rsid w:val="00A003B7"/>
    <w:rsid w:val="00A02016"/>
    <w:rsid w:val="00A03242"/>
    <w:rsid w:val="00A04D5F"/>
    <w:rsid w:val="00A05001"/>
    <w:rsid w:val="00A07201"/>
    <w:rsid w:val="00A07BC5"/>
    <w:rsid w:val="00A10FDF"/>
    <w:rsid w:val="00A1350C"/>
    <w:rsid w:val="00A1523A"/>
    <w:rsid w:val="00A1538F"/>
    <w:rsid w:val="00A15519"/>
    <w:rsid w:val="00A2101B"/>
    <w:rsid w:val="00A21DB7"/>
    <w:rsid w:val="00A25B7F"/>
    <w:rsid w:val="00A2674A"/>
    <w:rsid w:val="00A3292E"/>
    <w:rsid w:val="00A33F3A"/>
    <w:rsid w:val="00A35240"/>
    <w:rsid w:val="00A40270"/>
    <w:rsid w:val="00A40FD7"/>
    <w:rsid w:val="00A41156"/>
    <w:rsid w:val="00A41A9E"/>
    <w:rsid w:val="00A41D9A"/>
    <w:rsid w:val="00A43F87"/>
    <w:rsid w:val="00A45E07"/>
    <w:rsid w:val="00A4735A"/>
    <w:rsid w:val="00A500A7"/>
    <w:rsid w:val="00A50852"/>
    <w:rsid w:val="00A56780"/>
    <w:rsid w:val="00A57189"/>
    <w:rsid w:val="00A62869"/>
    <w:rsid w:val="00A63428"/>
    <w:rsid w:val="00A70FCA"/>
    <w:rsid w:val="00A733C3"/>
    <w:rsid w:val="00A74A01"/>
    <w:rsid w:val="00A755FA"/>
    <w:rsid w:val="00A76E4C"/>
    <w:rsid w:val="00A76E58"/>
    <w:rsid w:val="00A776A3"/>
    <w:rsid w:val="00A8088B"/>
    <w:rsid w:val="00A8148F"/>
    <w:rsid w:val="00A82EE7"/>
    <w:rsid w:val="00A8403B"/>
    <w:rsid w:val="00A858CC"/>
    <w:rsid w:val="00A94CAB"/>
    <w:rsid w:val="00A95138"/>
    <w:rsid w:val="00A97F9D"/>
    <w:rsid w:val="00AA0001"/>
    <w:rsid w:val="00AA016E"/>
    <w:rsid w:val="00AA1211"/>
    <w:rsid w:val="00AA1FBF"/>
    <w:rsid w:val="00AA43E3"/>
    <w:rsid w:val="00AA6A2F"/>
    <w:rsid w:val="00AA6D28"/>
    <w:rsid w:val="00AB2349"/>
    <w:rsid w:val="00AB27B8"/>
    <w:rsid w:val="00AB317F"/>
    <w:rsid w:val="00AB3394"/>
    <w:rsid w:val="00AB66F1"/>
    <w:rsid w:val="00AC01C0"/>
    <w:rsid w:val="00AC032E"/>
    <w:rsid w:val="00AC1748"/>
    <w:rsid w:val="00AC19CB"/>
    <w:rsid w:val="00AC3C8A"/>
    <w:rsid w:val="00AC50F6"/>
    <w:rsid w:val="00AC642B"/>
    <w:rsid w:val="00AC6AE2"/>
    <w:rsid w:val="00AC7921"/>
    <w:rsid w:val="00AD023D"/>
    <w:rsid w:val="00AD0F50"/>
    <w:rsid w:val="00AD5D7A"/>
    <w:rsid w:val="00AD6349"/>
    <w:rsid w:val="00AD786C"/>
    <w:rsid w:val="00AD7BD0"/>
    <w:rsid w:val="00AD7DCB"/>
    <w:rsid w:val="00AF0828"/>
    <w:rsid w:val="00AF2317"/>
    <w:rsid w:val="00AF33EC"/>
    <w:rsid w:val="00AF5A25"/>
    <w:rsid w:val="00AF5ADC"/>
    <w:rsid w:val="00AF6D2D"/>
    <w:rsid w:val="00AF6D89"/>
    <w:rsid w:val="00AF7C2E"/>
    <w:rsid w:val="00B02EAB"/>
    <w:rsid w:val="00B0349A"/>
    <w:rsid w:val="00B03509"/>
    <w:rsid w:val="00B04CE0"/>
    <w:rsid w:val="00B103A3"/>
    <w:rsid w:val="00B10490"/>
    <w:rsid w:val="00B12728"/>
    <w:rsid w:val="00B12AFA"/>
    <w:rsid w:val="00B12CC9"/>
    <w:rsid w:val="00B148F8"/>
    <w:rsid w:val="00B14C6C"/>
    <w:rsid w:val="00B14EFC"/>
    <w:rsid w:val="00B16B51"/>
    <w:rsid w:val="00B2072B"/>
    <w:rsid w:val="00B215BF"/>
    <w:rsid w:val="00B21E83"/>
    <w:rsid w:val="00B24824"/>
    <w:rsid w:val="00B3397A"/>
    <w:rsid w:val="00B34C50"/>
    <w:rsid w:val="00B37E8A"/>
    <w:rsid w:val="00B400F2"/>
    <w:rsid w:val="00B40DAE"/>
    <w:rsid w:val="00B41090"/>
    <w:rsid w:val="00B42E72"/>
    <w:rsid w:val="00B42F31"/>
    <w:rsid w:val="00B44DD7"/>
    <w:rsid w:val="00B46874"/>
    <w:rsid w:val="00B47998"/>
    <w:rsid w:val="00B47B05"/>
    <w:rsid w:val="00B5296B"/>
    <w:rsid w:val="00B52B0B"/>
    <w:rsid w:val="00B52BC8"/>
    <w:rsid w:val="00B531C2"/>
    <w:rsid w:val="00B54303"/>
    <w:rsid w:val="00B54D82"/>
    <w:rsid w:val="00B56B22"/>
    <w:rsid w:val="00B60E46"/>
    <w:rsid w:val="00B626F6"/>
    <w:rsid w:val="00B65784"/>
    <w:rsid w:val="00B659B6"/>
    <w:rsid w:val="00B713F9"/>
    <w:rsid w:val="00B71466"/>
    <w:rsid w:val="00B73330"/>
    <w:rsid w:val="00B75B39"/>
    <w:rsid w:val="00B76273"/>
    <w:rsid w:val="00B76F26"/>
    <w:rsid w:val="00B77C1D"/>
    <w:rsid w:val="00B81FC4"/>
    <w:rsid w:val="00B821B0"/>
    <w:rsid w:val="00B86091"/>
    <w:rsid w:val="00B87F29"/>
    <w:rsid w:val="00B90786"/>
    <w:rsid w:val="00B93279"/>
    <w:rsid w:val="00B95196"/>
    <w:rsid w:val="00B96EBF"/>
    <w:rsid w:val="00BA27B0"/>
    <w:rsid w:val="00BA57F1"/>
    <w:rsid w:val="00BB19D2"/>
    <w:rsid w:val="00BB2F72"/>
    <w:rsid w:val="00BB4ADD"/>
    <w:rsid w:val="00BB4FA6"/>
    <w:rsid w:val="00BB4FFC"/>
    <w:rsid w:val="00BB56DD"/>
    <w:rsid w:val="00BB6C57"/>
    <w:rsid w:val="00BB6DC5"/>
    <w:rsid w:val="00BC0B0F"/>
    <w:rsid w:val="00BC0DC3"/>
    <w:rsid w:val="00BC6FDC"/>
    <w:rsid w:val="00BD04B4"/>
    <w:rsid w:val="00BD3FD9"/>
    <w:rsid w:val="00BD74E1"/>
    <w:rsid w:val="00BE03CB"/>
    <w:rsid w:val="00BE2FF1"/>
    <w:rsid w:val="00BE5B66"/>
    <w:rsid w:val="00BE6455"/>
    <w:rsid w:val="00BF0247"/>
    <w:rsid w:val="00BF1F0F"/>
    <w:rsid w:val="00BF250A"/>
    <w:rsid w:val="00BF436C"/>
    <w:rsid w:val="00BF60F9"/>
    <w:rsid w:val="00BF637B"/>
    <w:rsid w:val="00BF775E"/>
    <w:rsid w:val="00C014F1"/>
    <w:rsid w:val="00C03E47"/>
    <w:rsid w:val="00C10F70"/>
    <w:rsid w:val="00C145A4"/>
    <w:rsid w:val="00C167DD"/>
    <w:rsid w:val="00C17E3E"/>
    <w:rsid w:val="00C2134D"/>
    <w:rsid w:val="00C233B2"/>
    <w:rsid w:val="00C246CC"/>
    <w:rsid w:val="00C249E0"/>
    <w:rsid w:val="00C271FC"/>
    <w:rsid w:val="00C2745B"/>
    <w:rsid w:val="00C27CB3"/>
    <w:rsid w:val="00C32178"/>
    <w:rsid w:val="00C331C1"/>
    <w:rsid w:val="00C3517E"/>
    <w:rsid w:val="00C357C4"/>
    <w:rsid w:val="00C35968"/>
    <w:rsid w:val="00C35AB0"/>
    <w:rsid w:val="00C40B59"/>
    <w:rsid w:val="00C41442"/>
    <w:rsid w:val="00C42409"/>
    <w:rsid w:val="00C463F4"/>
    <w:rsid w:val="00C5088D"/>
    <w:rsid w:val="00C513A4"/>
    <w:rsid w:val="00C52A3F"/>
    <w:rsid w:val="00C53885"/>
    <w:rsid w:val="00C53B8C"/>
    <w:rsid w:val="00C540BE"/>
    <w:rsid w:val="00C543D9"/>
    <w:rsid w:val="00C57C5F"/>
    <w:rsid w:val="00C641FE"/>
    <w:rsid w:val="00C65B08"/>
    <w:rsid w:val="00C710E8"/>
    <w:rsid w:val="00C7159F"/>
    <w:rsid w:val="00C71ACF"/>
    <w:rsid w:val="00C74A58"/>
    <w:rsid w:val="00C75D54"/>
    <w:rsid w:val="00C76B88"/>
    <w:rsid w:val="00C77A5D"/>
    <w:rsid w:val="00C77E3E"/>
    <w:rsid w:val="00C805A0"/>
    <w:rsid w:val="00C81090"/>
    <w:rsid w:val="00C84CAB"/>
    <w:rsid w:val="00C8722C"/>
    <w:rsid w:val="00C902B2"/>
    <w:rsid w:val="00C9071F"/>
    <w:rsid w:val="00C948FE"/>
    <w:rsid w:val="00C949BE"/>
    <w:rsid w:val="00C96D09"/>
    <w:rsid w:val="00C96EDA"/>
    <w:rsid w:val="00CA437E"/>
    <w:rsid w:val="00CA76DB"/>
    <w:rsid w:val="00CB19FF"/>
    <w:rsid w:val="00CB4D3C"/>
    <w:rsid w:val="00CC17A2"/>
    <w:rsid w:val="00CC1EBB"/>
    <w:rsid w:val="00CC2B37"/>
    <w:rsid w:val="00CC7686"/>
    <w:rsid w:val="00CD06E2"/>
    <w:rsid w:val="00CD093C"/>
    <w:rsid w:val="00CD4A6A"/>
    <w:rsid w:val="00CD6A2C"/>
    <w:rsid w:val="00CE027F"/>
    <w:rsid w:val="00CE110A"/>
    <w:rsid w:val="00CE132C"/>
    <w:rsid w:val="00CE6442"/>
    <w:rsid w:val="00CE659A"/>
    <w:rsid w:val="00CF0657"/>
    <w:rsid w:val="00CF068C"/>
    <w:rsid w:val="00CF2F45"/>
    <w:rsid w:val="00CF32B0"/>
    <w:rsid w:val="00CF4364"/>
    <w:rsid w:val="00D007BB"/>
    <w:rsid w:val="00D02B33"/>
    <w:rsid w:val="00D036AE"/>
    <w:rsid w:val="00D05C27"/>
    <w:rsid w:val="00D113F2"/>
    <w:rsid w:val="00D1222D"/>
    <w:rsid w:val="00D12DBB"/>
    <w:rsid w:val="00D131FE"/>
    <w:rsid w:val="00D147E5"/>
    <w:rsid w:val="00D16DBF"/>
    <w:rsid w:val="00D17300"/>
    <w:rsid w:val="00D22100"/>
    <w:rsid w:val="00D22C00"/>
    <w:rsid w:val="00D230BC"/>
    <w:rsid w:val="00D25199"/>
    <w:rsid w:val="00D25302"/>
    <w:rsid w:val="00D2540D"/>
    <w:rsid w:val="00D27960"/>
    <w:rsid w:val="00D307F8"/>
    <w:rsid w:val="00D30F26"/>
    <w:rsid w:val="00D33D63"/>
    <w:rsid w:val="00D3463A"/>
    <w:rsid w:val="00D34ADF"/>
    <w:rsid w:val="00D3681F"/>
    <w:rsid w:val="00D424F4"/>
    <w:rsid w:val="00D43006"/>
    <w:rsid w:val="00D43A58"/>
    <w:rsid w:val="00D441DB"/>
    <w:rsid w:val="00D44B50"/>
    <w:rsid w:val="00D44D02"/>
    <w:rsid w:val="00D46773"/>
    <w:rsid w:val="00D50036"/>
    <w:rsid w:val="00D5051B"/>
    <w:rsid w:val="00D51716"/>
    <w:rsid w:val="00D52654"/>
    <w:rsid w:val="00D527B4"/>
    <w:rsid w:val="00D548C0"/>
    <w:rsid w:val="00D551A7"/>
    <w:rsid w:val="00D56296"/>
    <w:rsid w:val="00D56E4C"/>
    <w:rsid w:val="00D61040"/>
    <w:rsid w:val="00D61692"/>
    <w:rsid w:val="00D70CE4"/>
    <w:rsid w:val="00D72F76"/>
    <w:rsid w:val="00D75E66"/>
    <w:rsid w:val="00D76715"/>
    <w:rsid w:val="00D76AAC"/>
    <w:rsid w:val="00D773B3"/>
    <w:rsid w:val="00D82AB8"/>
    <w:rsid w:val="00D82CB3"/>
    <w:rsid w:val="00D83FFD"/>
    <w:rsid w:val="00D849A9"/>
    <w:rsid w:val="00D8550B"/>
    <w:rsid w:val="00D86FB3"/>
    <w:rsid w:val="00D90067"/>
    <w:rsid w:val="00DA03D5"/>
    <w:rsid w:val="00DA1F81"/>
    <w:rsid w:val="00DA2C5F"/>
    <w:rsid w:val="00DA311E"/>
    <w:rsid w:val="00DA3BB4"/>
    <w:rsid w:val="00DA3E7C"/>
    <w:rsid w:val="00DA693A"/>
    <w:rsid w:val="00DA7DC4"/>
    <w:rsid w:val="00DB2F39"/>
    <w:rsid w:val="00DB7BE3"/>
    <w:rsid w:val="00DC0E74"/>
    <w:rsid w:val="00DC2ECD"/>
    <w:rsid w:val="00DC4464"/>
    <w:rsid w:val="00DC65A8"/>
    <w:rsid w:val="00DC67A4"/>
    <w:rsid w:val="00DC69E7"/>
    <w:rsid w:val="00DC6FA7"/>
    <w:rsid w:val="00DD0E7A"/>
    <w:rsid w:val="00DD2B60"/>
    <w:rsid w:val="00DD3A30"/>
    <w:rsid w:val="00DD5F52"/>
    <w:rsid w:val="00DE0F72"/>
    <w:rsid w:val="00DE1803"/>
    <w:rsid w:val="00DE29A1"/>
    <w:rsid w:val="00DE43E8"/>
    <w:rsid w:val="00DE50B9"/>
    <w:rsid w:val="00DE59D3"/>
    <w:rsid w:val="00DE7AB2"/>
    <w:rsid w:val="00DF0C72"/>
    <w:rsid w:val="00DF1A15"/>
    <w:rsid w:val="00DF2568"/>
    <w:rsid w:val="00DF5F67"/>
    <w:rsid w:val="00DF6624"/>
    <w:rsid w:val="00DF6D51"/>
    <w:rsid w:val="00E010E4"/>
    <w:rsid w:val="00E03232"/>
    <w:rsid w:val="00E05DF9"/>
    <w:rsid w:val="00E06390"/>
    <w:rsid w:val="00E10377"/>
    <w:rsid w:val="00E11029"/>
    <w:rsid w:val="00E129FA"/>
    <w:rsid w:val="00E12CD4"/>
    <w:rsid w:val="00E14997"/>
    <w:rsid w:val="00E149EA"/>
    <w:rsid w:val="00E150A1"/>
    <w:rsid w:val="00E16B84"/>
    <w:rsid w:val="00E17521"/>
    <w:rsid w:val="00E17B92"/>
    <w:rsid w:val="00E20872"/>
    <w:rsid w:val="00E2608A"/>
    <w:rsid w:val="00E2677D"/>
    <w:rsid w:val="00E26ACD"/>
    <w:rsid w:val="00E32C1D"/>
    <w:rsid w:val="00E32D68"/>
    <w:rsid w:val="00E33C8A"/>
    <w:rsid w:val="00E341AF"/>
    <w:rsid w:val="00E4030C"/>
    <w:rsid w:val="00E4154E"/>
    <w:rsid w:val="00E41AA6"/>
    <w:rsid w:val="00E41AFE"/>
    <w:rsid w:val="00E41DFE"/>
    <w:rsid w:val="00E43C83"/>
    <w:rsid w:val="00E45D59"/>
    <w:rsid w:val="00E45D83"/>
    <w:rsid w:val="00E46639"/>
    <w:rsid w:val="00E4684B"/>
    <w:rsid w:val="00E47183"/>
    <w:rsid w:val="00E47E59"/>
    <w:rsid w:val="00E47FE2"/>
    <w:rsid w:val="00E50594"/>
    <w:rsid w:val="00E51211"/>
    <w:rsid w:val="00E513B8"/>
    <w:rsid w:val="00E53001"/>
    <w:rsid w:val="00E53071"/>
    <w:rsid w:val="00E530C0"/>
    <w:rsid w:val="00E5489B"/>
    <w:rsid w:val="00E56FB9"/>
    <w:rsid w:val="00E57220"/>
    <w:rsid w:val="00E57CD7"/>
    <w:rsid w:val="00E57F6E"/>
    <w:rsid w:val="00E60E73"/>
    <w:rsid w:val="00E62142"/>
    <w:rsid w:val="00E653B5"/>
    <w:rsid w:val="00E65568"/>
    <w:rsid w:val="00E67F49"/>
    <w:rsid w:val="00E701AA"/>
    <w:rsid w:val="00E71249"/>
    <w:rsid w:val="00E7264B"/>
    <w:rsid w:val="00E72C85"/>
    <w:rsid w:val="00E76FD7"/>
    <w:rsid w:val="00E80317"/>
    <w:rsid w:val="00E82365"/>
    <w:rsid w:val="00E856F2"/>
    <w:rsid w:val="00E86CDF"/>
    <w:rsid w:val="00E86DD9"/>
    <w:rsid w:val="00E916BF"/>
    <w:rsid w:val="00E921CF"/>
    <w:rsid w:val="00E922A1"/>
    <w:rsid w:val="00E926F8"/>
    <w:rsid w:val="00E935D0"/>
    <w:rsid w:val="00E94716"/>
    <w:rsid w:val="00E950AC"/>
    <w:rsid w:val="00E97BB9"/>
    <w:rsid w:val="00EA1E10"/>
    <w:rsid w:val="00EA4C3A"/>
    <w:rsid w:val="00EA5E59"/>
    <w:rsid w:val="00EA783B"/>
    <w:rsid w:val="00EA7DB0"/>
    <w:rsid w:val="00EB3F7A"/>
    <w:rsid w:val="00EB505F"/>
    <w:rsid w:val="00EB5E1E"/>
    <w:rsid w:val="00EB6287"/>
    <w:rsid w:val="00EC0980"/>
    <w:rsid w:val="00EC0E3B"/>
    <w:rsid w:val="00EC1546"/>
    <w:rsid w:val="00EC55E6"/>
    <w:rsid w:val="00EC72AA"/>
    <w:rsid w:val="00EC79B5"/>
    <w:rsid w:val="00ED0CEE"/>
    <w:rsid w:val="00ED11B1"/>
    <w:rsid w:val="00ED3236"/>
    <w:rsid w:val="00ED5308"/>
    <w:rsid w:val="00ED68AD"/>
    <w:rsid w:val="00ED7C31"/>
    <w:rsid w:val="00EE13ED"/>
    <w:rsid w:val="00EE16E7"/>
    <w:rsid w:val="00EE575A"/>
    <w:rsid w:val="00EE6987"/>
    <w:rsid w:val="00EF105A"/>
    <w:rsid w:val="00EF39B6"/>
    <w:rsid w:val="00EF491D"/>
    <w:rsid w:val="00EF52AF"/>
    <w:rsid w:val="00F0411B"/>
    <w:rsid w:val="00F06EA0"/>
    <w:rsid w:val="00F07791"/>
    <w:rsid w:val="00F07DA1"/>
    <w:rsid w:val="00F120E0"/>
    <w:rsid w:val="00F12523"/>
    <w:rsid w:val="00F1530F"/>
    <w:rsid w:val="00F154A7"/>
    <w:rsid w:val="00F16C31"/>
    <w:rsid w:val="00F21C23"/>
    <w:rsid w:val="00F227F4"/>
    <w:rsid w:val="00F232FA"/>
    <w:rsid w:val="00F258F6"/>
    <w:rsid w:val="00F278D7"/>
    <w:rsid w:val="00F300FD"/>
    <w:rsid w:val="00F31718"/>
    <w:rsid w:val="00F31F48"/>
    <w:rsid w:val="00F3466D"/>
    <w:rsid w:val="00F35650"/>
    <w:rsid w:val="00F37288"/>
    <w:rsid w:val="00F3798E"/>
    <w:rsid w:val="00F40D58"/>
    <w:rsid w:val="00F42E51"/>
    <w:rsid w:val="00F44710"/>
    <w:rsid w:val="00F44DB6"/>
    <w:rsid w:val="00F45489"/>
    <w:rsid w:val="00F52B8B"/>
    <w:rsid w:val="00F56631"/>
    <w:rsid w:val="00F6011F"/>
    <w:rsid w:val="00F642DE"/>
    <w:rsid w:val="00F71926"/>
    <w:rsid w:val="00F72202"/>
    <w:rsid w:val="00F73377"/>
    <w:rsid w:val="00F73848"/>
    <w:rsid w:val="00F73CCB"/>
    <w:rsid w:val="00F75F55"/>
    <w:rsid w:val="00F77D75"/>
    <w:rsid w:val="00F77E4C"/>
    <w:rsid w:val="00F8015B"/>
    <w:rsid w:val="00F80722"/>
    <w:rsid w:val="00F80B7A"/>
    <w:rsid w:val="00F8384B"/>
    <w:rsid w:val="00F84C2C"/>
    <w:rsid w:val="00F86382"/>
    <w:rsid w:val="00F929B8"/>
    <w:rsid w:val="00F94BF7"/>
    <w:rsid w:val="00F9548B"/>
    <w:rsid w:val="00FA00AF"/>
    <w:rsid w:val="00FA065F"/>
    <w:rsid w:val="00FA18D5"/>
    <w:rsid w:val="00FA243A"/>
    <w:rsid w:val="00FA2B92"/>
    <w:rsid w:val="00FA54B7"/>
    <w:rsid w:val="00FA7A5D"/>
    <w:rsid w:val="00FB02F3"/>
    <w:rsid w:val="00FB25F6"/>
    <w:rsid w:val="00FB3F85"/>
    <w:rsid w:val="00FB505B"/>
    <w:rsid w:val="00FC2EBC"/>
    <w:rsid w:val="00FC3745"/>
    <w:rsid w:val="00FC75A4"/>
    <w:rsid w:val="00FD0BEF"/>
    <w:rsid w:val="00FD3B1B"/>
    <w:rsid w:val="00FD59FC"/>
    <w:rsid w:val="00FD6C3E"/>
    <w:rsid w:val="00FE221A"/>
    <w:rsid w:val="00FE45F0"/>
    <w:rsid w:val="00FE5280"/>
    <w:rsid w:val="00FE5859"/>
    <w:rsid w:val="00FE76AA"/>
    <w:rsid w:val="00FF470D"/>
    <w:rsid w:val="00FF5DEC"/>
    <w:rsid w:val="00FF6371"/>
    <w:rsid w:val="00FF67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31F1D"/>
  <w14:defaultImageDpi w14:val="32767"/>
  <w15:chartTrackingRefBased/>
  <w15:docId w15:val="{6B220D25-CA90-8344-9BDC-A4E68C6B9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40FE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C9071F"/>
  </w:style>
  <w:style w:type="paragraph" w:customStyle="1" w:styleId="EndNoteBibliographyTitle">
    <w:name w:val="EndNote Bibliography Title"/>
    <w:basedOn w:val="Normal"/>
    <w:rsid w:val="00C9071F"/>
    <w:pPr>
      <w:jc w:val="center"/>
    </w:pPr>
  </w:style>
  <w:style w:type="paragraph" w:styleId="ListParagraph">
    <w:name w:val="List Paragraph"/>
    <w:basedOn w:val="Normal"/>
    <w:uiPriority w:val="34"/>
    <w:qFormat/>
    <w:rsid w:val="0018737E"/>
    <w:pPr>
      <w:ind w:left="720"/>
      <w:contextualSpacing/>
    </w:pPr>
  </w:style>
  <w:style w:type="character" w:styleId="Hyperlink">
    <w:name w:val="Hyperlink"/>
    <w:basedOn w:val="DefaultParagraphFont"/>
    <w:uiPriority w:val="99"/>
    <w:unhideWhenUsed/>
    <w:rsid w:val="00EE6987"/>
    <w:rPr>
      <w:color w:val="0563C1" w:themeColor="hyperlink"/>
      <w:u w:val="single"/>
    </w:rPr>
  </w:style>
  <w:style w:type="character" w:styleId="UnresolvedMention">
    <w:name w:val="Unresolved Mention"/>
    <w:basedOn w:val="DefaultParagraphFont"/>
    <w:uiPriority w:val="99"/>
    <w:rsid w:val="00EE6987"/>
    <w:rPr>
      <w:color w:val="605E5C"/>
      <w:shd w:val="clear" w:color="auto" w:fill="E1DFDD"/>
    </w:rPr>
  </w:style>
  <w:style w:type="character" w:styleId="CommentReference">
    <w:name w:val="annotation reference"/>
    <w:basedOn w:val="DefaultParagraphFont"/>
    <w:uiPriority w:val="99"/>
    <w:semiHidden/>
    <w:unhideWhenUsed/>
    <w:rsid w:val="00E33C8A"/>
    <w:rPr>
      <w:sz w:val="16"/>
      <w:szCs w:val="16"/>
    </w:rPr>
  </w:style>
  <w:style w:type="paragraph" w:styleId="CommentText">
    <w:name w:val="annotation text"/>
    <w:basedOn w:val="Normal"/>
    <w:link w:val="CommentTextChar"/>
    <w:uiPriority w:val="99"/>
    <w:semiHidden/>
    <w:unhideWhenUsed/>
    <w:rsid w:val="00E33C8A"/>
    <w:rPr>
      <w:sz w:val="20"/>
      <w:szCs w:val="20"/>
    </w:rPr>
  </w:style>
  <w:style w:type="character" w:customStyle="1" w:styleId="CommentTextChar">
    <w:name w:val="Comment Text Char"/>
    <w:basedOn w:val="DefaultParagraphFont"/>
    <w:link w:val="CommentText"/>
    <w:uiPriority w:val="99"/>
    <w:semiHidden/>
    <w:rsid w:val="00E33C8A"/>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33C8A"/>
    <w:rPr>
      <w:b/>
      <w:bCs/>
    </w:rPr>
  </w:style>
  <w:style w:type="character" w:customStyle="1" w:styleId="CommentSubjectChar">
    <w:name w:val="Comment Subject Char"/>
    <w:basedOn w:val="CommentTextChar"/>
    <w:link w:val="CommentSubject"/>
    <w:uiPriority w:val="99"/>
    <w:semiHidden/>
    <w:rsid w:val="00E33C8A"/>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E33C8A"/>
    <w:rPr>
      <w:sz w:val="18"/>
      <w:szCs w:val="18"/>
    </w:rPr>
  </w:style>
  <w:style w:type="character" w:customStyle="1" w:styleId="BalloonTextChar">
    <w:name w:val="Balloon Text Char"/>
    <w:basedOn w:val="DefaultParagraphFont"/>
    <w:link w:val="BalloonText"/>
    <w:uiPriority w:val="99"/>
    <w:semiHidden/>
    <w:rsid w:val="00E33C8A"/>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3201C9"/>
    <w:rPr>
      <w:color w:val="954F72" w:themeColor="followedHyperlink"/>
      <w:u w:val="single"/>
    </w:rPr>
  </w:style>
  <w:style w:type="character" w:customStyle="1" w:styleId="fm-vol-iss-date">
    <w:name w:val="fm-vol-iss-date"/>
    <w:basedOn w:val="DefaultParagraphFont"/>
    <w:rsid w:val="000B0514"/>
  </w:style>
  <w:style w:type="character" w:customStyle="1" w:styleId="doi">
    <w:name w:val="doi"/>
    <w:basedOn w:val="DefaultParagraphFont"/>
    <w:rsid w:val="000B0514"/>
  </w:style>
  <w:style w:type="paragraph" w:customStyle="1" w:styleId="volume-issue">
    <w:name w:val="volume-issue"/>
    <w:basedOn w:val="Normal"/>
    <w:rsid w:val="00DD5F52"/>
    <w:pPr>
      <w:spacing w:before="100" w:beforeAutospacing="1" w:after="100" w:afterAutospacing="1"/>
    </w:pPr>
  </w:style>
  <w:style w:type="character" w:customStyle="1" w:styleId="val">
    <w:name w:val="val"/>
    <w:basedOn w:val="DefaultParagraphFont"/>
    <w:rsid w:val="00DD5F52"/>
  </w:style>
  <w:style w:type="paragraph" w:customStyle="1" w:styleId="dx-doi">
    <w:name w:val="dx-doi"/>
    <w:basedOn w:val="Normal"/>
    <w:rsid w:val="00640FEC"/>
    <w:pPr>
      <w:spacing w:before="100" w:beforeAutospacing="1" w:after="100" w:afterAutospacing="1"/>
    </w:pPr>
  </w:style>
  <w:style w:type="table" w:styleId="TableGrid">
    <w:name w:val="Table Grid"/>
    <w:basedOn w:val="TableNormal"/>
    <w:uiPriority w:val="39"/>
    <w:rsid w:val="00040F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5E89"/>
    <w:pPr>
      <w:tabs>
        <w:tab w:val="center" w:pos="4680"/>
        <w:tab w:val="right" w:pos="9360"/>
      </w:tabs>
    </w:pPr>
  </w:style>
  <w:style w:type="character" w:customStyle="1" w:styleId="HeaderChar">
    <w:name w:val="Header Char"/>
    <w:basedOn w:val="DefaultParagraphFont"/>
    <w:link w:val="Header"/>
    <w:uiPriority w:val="99"/>
    <w:rsid w:val="009D5E89"/>
    <w:rPr>
      <w:rFonts w:ascii="Times New Roman" w:eastAsia="Times New Roman" w:hAnsi="Times New Roman" w:cs="Times New Roman"/>
    </w:rPr>
  </w:style>
  <w:style w:type="paragraph" w:styleId="Footer">
    <w:name w:val="footer"/>
    <w:basedOn w:val="Normal"/>
    <w:link w:val="FooterChar"/>
    <w:uiPriority w:val="99"/>
    <w:unhideWhenUsed/>
    <w:rsid w:val="009D5E89"/>
    <w:pPr>
      <w:tabs>
        <w:tab w:val="center" w:pos="4680"/>
        <w:tab w:val="right" w:pos="9360"/>
      </w:tabs>
    </w:pPr>
  </w:style>
  <w:style w:type="character" w:customStyle="1" w:styleId="FooterChar">
    <w:name w:val="Footer Char"/>
    <w:basedOn w:val="DefaultParagraphFont"/>
    <w:link w:val="Footer"/>
    <w:uiPriority w:val="99"/>
    <w:rsid w:val="009D5E89"/>
    <w:rPr>
      <w:rFonts w:ascii="Times New Roman" w:eastAsia="Times New Roman" w:hAnsi="Times New Roman" w:cs="Times New Roman"/>
    </w:rPr>
  </w:style>
  <w:style w:type="character" w:styleId="PageNumber">
    <w:name w:val="page number"/>
    <w:basedOn w:val="DefaultParagraphFont"/>
    <w:uiPriority w:val="99"/>
    <w:semiHidden/>
    <w:unhideWhenUsed/>
    <w:rsid w:val="009D5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2230">
      <w:bodyDiv w:val="1"/>
      <w:marLeft w:val="0"/>
      <w:marRight w:val="0"/>
      <w:marTop w:val="0"/>
      <w:marBottom w:val="0"/>
      <w:divBdr>
        <w:top w:val="none" w:sz="0" w:space="0" w:color="auto"/>
        <w:left w:val="none" w:sz="0" w:space="0" w:color="auto"/>
        <w:bottom w:val="none" w:sz="0" w:space="0" w:color="auto"/>
        <w:right w:val="none" w:sz="0" w:space="0" w:color="auto"/>
      </w:divBdr>
    </w:div>
    <w:div w:id="39480327">
      <w:bodyDiv w:val="1"/>
      <w:marLeft w:val="0"/>
      <w:marRight w:val="0"/>
      <w:marTop w:val="0"/>
      <w:marBottom w:val="0"/>
      <w:divBdr>
        <w:top w:val="none" w:sz="0" w:space="0" w:color="auto"/>
        <w:left w:val="none" w:sz="0" w:space="0" w:color="auto"/>
        <w:bottom w:val="none" w:sz="0" w:space="0" w:color="auto"/>
        <w:right w:val="none" w:sz="0" w:space="0" w:color="auto"/>
      </w:divBdr>
    </w:div>
    <w:div w:id="42995559">
      <w:bodyDiv w:val="1"/>
      <w:marLeft w:val="0"/>
      <w:marRight w:val="0"/>
      <w:marTop w:val="0"/>
      <w:marBottom w:val="0"/>
      <w:divBdr>
        <w:top w:val="none" w:sz="0" w:space="0" w:color="auto"/>
        <w:left w:val="none" w:sz="0" w:space="0" w:color="auto"/>
        <w:bottom w:val="none" w:sz="0" w:space="0" w:color="auto"/>
        <w:right w:val="none" w:sz="0" w:space="0" w:color="auto"/>
      </w:divBdr>
    </w:div>
    <w:div w:id="56704285">
      <w:bodyDiv w:val="1"/>
      <w:marLeft w:val="0"/>
      <w:marRight w:val="0"/>
      <w:marTop w:val="0"/>
      <w:marBottom w:val="0"/>
      <w:divBdr>
        <w:top w:val="none" w:sz="0" w:space="0" w:color="auto"/>
        <w:left w:val="none" w:sz="0" w:space="0" w:color="auto"/>
        <w:bottom w:val="none" w:sz="0" w:space="0" w:color="auto"/>
        <w:right w:val="none" w:sz="0" w:space="0" w:color="auto"/>
      </w:divBdr>
    </w:div>
    <w:div w:id="64382480">
      <w:bodyDiv w:val="1"/>
      <w:marLeft w:val="0"/>
      <w:marRight w:val="0"/>
      <w:marTop w:val="0"/>
      <w:marBottom w:val="0"/>
      <w:divBdr>
        <w:top w:val="none" w:sz="0" w:space="0" w:color="auto"/>
        <w:left w:val="none" w:sz="0" w:space="0" w:color="auto"/>
        <w:bottom w:val="none" w:sz="0" w:space="0" w:color="auto"/>
        <w:right w:val="none" w:sz="0" w:space="0" w:color="auto"/>
      </w:divBdr>
    </w:div>
    <w:div w:id="74013233">
      <w:bodyDiv w:val="1"/>
      <w:marLeft w:val="0"/>
      <w:marRight w:val="0"/>
      <w:marTop w:val="0"/>
      <w:marBottom w:val="0"/>
      <w:divBdr>
        <w:top w:val="none" w:sz="0" w:space="0" w:color="auto"/>
        <w:left w:val="none" w:sz="0" w:space="0" w:color="auto"/>
        <w:bottom w:val="none" w:sz="0" w:space="0" w:color="auto"/>
        <w:right w:val="none" w:sz="0" w:space="0" w:color="auto"/>
      </w:divBdr>
    </w:div>
    <w:div w:id="75440218">
      <w:bodyDiv w:val="1"/>
      <w:marLeft w:val="0"/>
      <w:marRight w:val="0"/>
      <w:marTop w:val="0"/>
      <w:marBottom w:val="0"/>
      <w:divBdr>
        <w:top w:val="none" w:sz="0" w:space="0" w:color="auto"/>
        <w:left w:val="none" w:sz="0" w:space="0" w:color="auto"/>
        <w:bottom w:val="none" w:sz="0" w:space="0" w:color="auto"/>
        <w:right w:val="none" w:sz="0" w:space="0" w:color="auto"/>
      </w:divBdr>
    </w:div>
    <w:div w:id="150414451">
      <w:bodyDiv w:val="1"/>
      <w:marLeft w:val="0"/>
      <w:marRight w:val="0"/>
      <w:marTop w:val="0"/>
      <w:marBottom w:val="0"/>
      <w:divBdr>
        <w:top w:val="none" w:sz="0" w:space="0" w:color="auto"/>
        <w:left w:val="none" w:sz="0" w:space="0" w:color="auto"/>
        <w:bottom w:val="none" w:sz="0" w:space="0" w:color="auto"/>
        <w:right w:val="none" w:sz="0" w:space="0" w:color="auto"/>
      </w:divBdr>
    </w:div>
    <w:div w:id="176772750">
      <w:bodyDiv w:val="1"/>
      <w:marLeft w:val="0"/>
      <w:marRight w:val="0"/>
      <w:marTop w:val="0"/>
      <w:marBottom w:val="0"/>
      <w:divBdr>
        <w:top w:val="none" w:sz="0" w:space="0" w:color="auto"/>
        <w:left w:val="none" w:sz="0" w:space="0" w:color="auto"/>
        <w:bottom w:val="none" w:sz="0" w:space="0" w:color="auto"/>
        <w:right w:val="none" w:sz="0" w:space="0" w:color="auto"/>
      </w:divBdr>
      <w:divsChild>
        <w:div w:id="523903422">
          <w:marLeft w:val="0"/>
          <w:marRight w:val="0"/>
          <w:marTop w:val="0"/>
          <w:marBottom w:val="0"/>
          <w:divBdr>
            <w:top w:val="none" w:sz="0" w:space="0" w:color="auto"/>
            <w:left w:val="none" w:sz="0" w:space="0" w:color="auto"/>
            <w:bottom w:val="none" w:sz="0" w:space="0" w:color="auto"/>
            <w:right w:val="none" w:sz="0" w:space="0" w:color="auto"/>
          </w:divBdr>
        </w:div>
      </w:divsChild>
    </w:div>
    <w:div w:id="197359541">
      <w:bodyDiv w:val="1"/>
      <w:marLeft w:val="0"/>
      <w:marRight w:val="0"/>
      <w:marTop w:val="0"/>
      <w:marBottom w:val="0"/>
      <w:divBdr>
        <w:top w:val="none" w:sz="0" w:space="0" w:color="auto"/>
        <w:left w:val="none" w:sz="0" w:space="0" w:color="auto"/>
        <w:bottom w:val="none" w:sz="0" w:space="0" w:color="auto"/>
        <w:right w:val="none" w:sz="0" w:space="0" w:color="auto"/>
      </w:divBdr>
    </w:div>
    <w:div w:id="210387941">
      <w:bodyDiv w:val="1"/>
      <w:marLeft w:val="0"/>
      <w:marRight w:val="0"/>
      <w:marTop w:val="0"/>
      <w:marBottom w:val="0"/>
      <w:divBdr>
        <w:top w:val="none" w:sz="0" w:space="0" w:color="auto"/>
        <w:left w:val="none" w:sz="0" w:space="0" w:color="auto"/>
        <w:bottom w:val="none" w:sz="0" w:space="0" w:color="auto"/>
        <w:right w:val="none" w:sz="0" w:space="0" w:color="auto"/>
      </w:divBdr>
    </w:div>
    <w:div w:id="213272078">
      <w:bodyDiv w:val="1"/>
      <w:marLeft w:val="0"/>
      <w:marRight w:val="0"/>
      <w:marTop w:val="0"/>
      <w:marBottom w:val="0"/>
      <w:divBdr>
        <w:top w:val="none" w:sz="0" w:space="0" w:color="auto"/>
        <w:left w:val="none" w:sz="0" w:space="0" w:color="auto"/>
        <w:bottom w:val="none" w:sz="0" w:space="0" w:color="auto"/>
        <w:right w:val="none" w:sz="0" w:space="0" w:color="auto"/>
      </w:divBdr>
    </w:div>
    <w:div w:id="335038523">
      <w:bodyDiv w:val="1"/>
      <w:marLeft w:val="0"/>
      <w:marRight w:val="0"/>
      <w:marTop w:val="0"/>
      <w:marBottom w:val="0"/>
      <w:divBdr>
        <w:top w:val="none" w:sz="0" w:space="0" w:color="auto"/>
        <w:left w:val="none" w:sz="0" w:space="0" w:color="auto"/>
        <w:bottom w:val="none" w:sz="0" w:space="0" w:color="auto"/>
        <w:right w:val="none" w:sz="0" w:space="0" w:color="auto"/>
      </w:divBdr>
    </w:div>
    <w:div w:id="377097261">
      <w:bodyDiv w:val="1"/>
      <w:marLeft w:val="0"/>
      <w:marRight w:val="0"/>
      <w:marTop w:val="0"/>
      <w:marBottom w:val="0"/>
      <w:divBdr>
        <w:top w:val="none" w:sz="0" w:space="0" w:color="auto"/>
        <w:left w:val="none" w:sz="0" w:space="0" w:color="auto"/>
        <w:bottom w:val="none" w:sz="0" w:space="0" w:color="auto"/>
        <w:right w:val="none" w:sz="0" w:space="0" w:color="auto"/>
      </w:divBdr>
    </w:div>
    <w:div w:id="389698433">
      <w:bodyDiv w:val="1"/>
      <w:marLeft w:val="0"/>
      <w:marRight w:val="0"/>
      <w:marTop w:val="0"/>
      <w:marBottom w:val="0"/>
      <w:divBdr>
        <w:top w:val="none" w:sz="0" w:space="0" w:color="auto"/>
        <w:left w:val="none" w:sz="0" w:space="0" w:color="auto"/>
        <w:bottom w:val="none" w:sz="0" w:space="0" w:color="auto"/>
        <w:right w:val="none" w:sz="0" w:space="0" w:color="auto"/>
      </w:divBdr>
    </w:div>
    <w:div w:id="403525374">
      <w:bodyDiv w:val="1"/>
      <w:marLeft w:val="0"/>
      <w:marRight w:val="0"/>
      <w:marTop w:val="0"/>
      <w:marBottom w:val="0"/>
      <w:divBdr>
        <w:top w:val="none" w:sz="0" w:space="0" w:color="auto"/>
        <w:left w:val="none" w:sz="0" w:space="0" w:color="auto"/>
        <w:bottom w:val="none" w:sz="0" w:space="0" w:color="auto"/>
        <w:right w:val="none" w:sz="0" w:space="0" w:color="auto"/>
      </w:divBdr>
      <w:divsChild>
        <w:div w:id="1745569986">
          <w:marLeft w:val="0"/>
          <w:marRight w:val="0"/>
          <w:marTop w:val="0"/>
          <w:marBottom w:val="0"/>
          <w:divBdr>
            <w:top w:val="none" w:sz="0" w:space="0" w:color="auto"/>
            <w:left w:val="none" w:sz="0" w:space="0" w:color="auto"/>
            <w:bottom w:val="none" w:sz="0" w:space="0" w:color="auto"/>
            <w:right w:val="none" w:sz="0" w:space="0" w:color="auto"/>
          </w:divBdr>
          <w:divsChild>
            <w:div w:id="891041526">
              <w:marLeft w:val="0"/>
              <w:marRight w:val="0"/>
              <w:marTop w:val="0"/>
              <w:marBottom w:val="0"/>
              <w:divBdr>
                <w:top w:val="none" w:sz="0" w:space="0" w:color="auto"/>
                <w:left w:val="none" w:sz="0" w:space="0" w:color="auto"/>
                <w:bottom w:val="none" w:sz="0" w:space="0" w:color="auto"/>
                <w:right w:val="none" w:sz="0" w:space="0" w:color="auto"/>
              </w:divBdr>
            </w:div>
            <w:div w:id="318192513">
              <w:marLeft w:val="0"/>
              <w:marRight w:val="0"/>
              <w:marTop w:val="0"/>
              <w:marBottom w:val="0"/>
              <w:divBdr>
                <w:top w:val="none" w:sz="0" w:space="0" w:color="auto"/>
                <w:left w:val="none" w:sz="0" w:space="0" w:color="auto"/>
                <w:bottom w:val="none" w:sz="0" w:space="0" w:color="auto"/>
                <w:right w:val="none" w:sz="0" w:space="0" w:color="auto"/>
              </w:divBdr>
            </w:div>
            <w:div w:id="1463885639">
              <w:marLeft w:val="0"/>
              <w:marRight w:val="0"/>
              <w:marTop w:val="0"/>
              <w:marBottom w:val="0"/>
              <w:divBdr>
                <w:top w:val="none" w:sz="0" w:space="0" w:color="auto"/>
                <w:left w:val="none" w:sz="0" w:space="0" w:color="auto"/>
                <w:bottom w:val="none" w:sz="0" w:space="0" w:color="auto"/>
                <w:right w:val="none" w:sz="0" w:space="0" w:color="auto"/>
              </w:divBdr>
            </w:div>
          </w:divsChild>
        </w:div>
        <w:div w:id="1238907188">
          <w:marLeft w:val="0"/>
          <w:marRight w:val="0"/>
          <w:marTop w:val="0"/>
          <w:marBottom w:val="0"/>
          <w:divBdr>
            <w:top w:val="none" w:sz="0" w:space="0" w:color="auto"/>
            <w:left w:val="none" w:sz="0" w:space="0" w:color="auto"/>
            <w:bottom w:val="none" w:sz="0" w:space="0" w:color="auto"/>
            <w:right w:val="none" w:sz="0" w:space="0" w:color="auto"/>
          </w:divBdr>
        </w:div>
      </w:divsChild>
    </w:div>
    <w:div w:id="420874755">
      <w:bodyDiv w:val="1"/>
      <w:marLeft w:val="0"/>
      <w:marRight w:val="0"/>
      <w:marTop w:val="0"/>
      <w:marBottom w:val="0"/>
      <w:divBdr>
        <w:top w:val="none" w:sz="0" w:space="0" w:color="auto"/>
        <w:left w:val="none" w:sz="0" w:space="0" w:color="auto"/>
        <w:bottom w:val="none" w:sz="0" w:space="0" w:color="auto"/>
        <w:right w:val="none" w:sz="0" w:space="0" w:color="auto"/>
      </w:divBdr>
    </w:div>
    <w:div w:id="427392396">
      <w:bodyDiv w:val="1"/>
      <w:marLeft w:val="0"/>
      <w:marRight w:val="0"/>
      <w:marTop w:val="0"/>
      <w:marBottom w:val="0"/>
      <w:divBdr>
        <w:top w:val="none" w:sz="0" w:space="0" w:color="auto"/>
        <w:left w:val="none" w:sz="0" w:space="0" w:color="auto"/>
        <w:bottom w:val="none" w:sz="0" w:space="0" w:color="auto"/>
        <w:right w:val="none" w:sz="0" w:space="0" w:color="auto"/>
      </w:divBdr>
    </w:div>
    <w:div w:id="429546978">
      <w:bodyDiv w:val="1"/>
      <w:marLeft w:val="0"/>
      <w:marRight w:val="0"/>
      <w:marTop w:val="0"/>
      <w:marBottom w:val="0"/>
      <w:divBdr>
        <w:top w:val="none" w:sz="0" w:space="0" w:color="auto"/>
        <w:left w:val="none" w:sz="0" w:space="0" w:color="auto"/>
        <w:bottom w:val="none" w:sz="0" w:space="0" w:color="auto"/>
        <w:right w:val="none" w:sz="0" w:space="0" w:color="auto"/>
      </w:divBdr>
    </w:div>
    <w:div w:id="460155795">
      <w:bodyDiv w:val="1"/>
      <w:marLeft w:val="0"/>
      <w:marRight w:val="0"/>
      <w:marTop w:val="0"/>
      <w:marBottom w:val="0"/>
      <w:divBdr>
        <w:top w:val="none" w:sz="0" w:space="0" w:color="auto"/>
        <w:left w:val="none" w:sz="0" w:space="0" w:color="auto"/>
        <w:bottom w:val="none" w:sz="0" w:space="0" w:color="auto"/>
        <w:right w:val="none" w:sz="0" w:space="0" w:color="auto"/>
      </w:divBdr>
    </w:div>
    <w:div w:id="477576747">
      <w:bodyDiv w:val="1"/>
      <w:marLeft w:val="0"/>
      <w:marRight w:val="0"/>
      <w:marTop w:val="0"/>
      <w:marBottom w:val="0"/>
      <w:divBdr>
        <w:top w:val="none" w:sz="0" w:space="0" w:color="auto"/>
        <w:left w:val="none" w:sz="0" w:space="0" w:color="auto"/>
        <w:bottom w:val="none" w:sz="0" w:space="0" w:color="auto"/>
        <w:right w:val="none" w:sz="0" w:space="0" w:color="auto"/>
      </w:divBdr>
    </w:div>
    <w:div w:id="489448359">
      <w:bodyDiv w:val="1"/>
      <w:marLeft w:val="0"/>
      <w:marRight w:val="0"/>
      <w:marTop w:val="0"/>
      <w:marBottom w:val="0"/>
      <w:divBdr>
        <w:top w:val="none" w:sz="0" w:space="0" w:color="auto"/>
        <w:left w:val="none" w:sz="0" w:space="0" w:color="auto"/>
        <w:bottom w:val="none" w:sz="0" w:space="0" w:color="auto"/>
        <w:right w:val="none" w:sz="0" w:space="0" w:color="auto"/>
      </w:divBdr>
    </w:div>
    <w:div w:id="552154808">
      <w:bodyDiv w:val="1"/>
      <w:marLeft w:val="0"/>
      <w:marRight w:val="0"/>
      <w:marTop w:val="0"/>
      <w:marBottom w:val="0"/>
      <w:divBdr>
        <w:top w:val="none" w:sz="0" w:space="0" w:color="auto"/>
        <w:left w:val="none" w:sz="0" w:space="0" w:color="auto"/>
        <w:bottom w:val="none" w:sz="0" w:space="0" w:color="auto"/>
        <w:right w:val="none" w:sz="0" w:space="0" w:color="auto"/>
      </w:divBdr>
    </w:div>
    <w:div w:id="563637767">
      <w:bodyDiv w:val="1"/>
      <w:marLeft w:val="0"/>
      <w:marRight w:val="0"/>
      <w:marTop w:val="0"/>
      <w:marBottom w:val="0"/>
      <w:divBdr>
        <w:top w:val="none" w:sz="0" w:space="0" w:color="auto"/>
        <w:left w:val="none" w:sz="0" w:space="0" w:color="auto"/>
        <w:bottom w:val="none" w:sz="0" w:space="0" w:color="auto"/>
        <w:right w:val="none" w:sz="0" w:space="0" w:color="auto"/>
      </w:divBdr>
    </w:div>
    <w:div w:id="570501474">
      <w:bodyDiv w:val="1"/>
      <w:marLeft w:val="0"/>
      <w:marRight w:val="0"/>
      <w:marTop w:val="0"/>
      <w:marBottom w:val="0"/>
      <w:divBdr>
        <w:top w:val="none" w:sz="0" w:space="0" w:color="auto"/>
        <w:left w:val="none" w:sz="0" w:space="0" w:color="auto"/>
        <w:bottom w:val="none" w:sz="0" w:space="0" w:color="auto"/>
        <w:right w:val="none" w:sz="0" w:space="0" w:color="auto"/>
      </w:divBdr>
    </w:div>
    <w:div w:id="584339452">
      <w:bodyDiv w:val="1"/>
      <w:marLeft w:val="0"/>
      <w:marRight w:val="0"/>
      <w:marTop w:val="0"/>
      <w:marBottom w:val="0"/>
      <w:divBdr>
        <w:top w:val="none" w:sz="0" w:space="0" w:color="auto"/>
        <w:left w:val="none" w:sz="0" w:space="0" w:color="auto"/>
        <w:bottom w:val="none" w:sz="0" w:space="0" w:color="auto"/>
        <w:right w:val="none" w:sz="0" w:space="0" w:color="auto"/>
      </w:divBdr>
    </w:div>
    <w:div w:id="584534764">
      <w:bodyDiv w:val="1"/>
      <w:marLeft w:val="0"/>
      <w:marRight w:val="0"/>
      <w:marTop w:val="0"/>
      <w:marBottom w:val="0"/>
      <w:divBdr>
        <w:top w:val="none" w:sz="0" w:space="0" w:color="auto"/>
        <w:left w:val="none" w:sz="0" w:space="0" w:color="auto"/>
        <w:bottom w:val="none" w:sz="0" w:space="0" w:color="auto"/>
        <w:right w:val="none" w:sz="0" w:space="0" w:color="auto"/>
      </w:divBdr>
    </w:div>
    <w:div w:id="591547083">
      <w:bodyDiv w:val="1"/>
      <w:marLeft w:val="0"/>
      <w:marRight w:val="0"/>
      <w:marTop w:val="0"/>
      <w:marBottom w:val="0"/>
      <w:divBdr>
        <w:top w:val="none" w:sz="0" w:space="0" w:color="auto"/>
        <w:left w:val="none" w:sz="0" w:space="0" w:color="auto"/>
        <w:bottom w:val="none" w:sz="0" w:space="0" w:color="auto"/>
        <w:right w:val="none" w:sz="0" w:space="0" w:color="auto"/>
      </w:divBdr>
    </w:div>
    <w:div w:id="632907670">
      <w:bodyDiv w:val="1"/>
      <w:marLeft w:val="0"/>
      <w:marRight w:val="0"/>
      <w:marTop w:val="0"/>
      <w:marBottom w:val="0"/>
      <w:divBdr>
        <w:top w:val="none" w:sz="0" w:space="0" w:color="auto"/>
        <w:left w:val="none" w:sz="0" w:space="0" w:color="auto"/>
        <w:bottom w:val="none" w:sz="0" w:space="0" w:color="auto"/>
        <w:right w:val="none" w:sz="0" w:space="0" w:color="auto"/>
      </w:divBdr>
    </w:div>
    <w:div w:id="646785494">
      <w:bodyDiv w:val="1"/>
      <w:marLeft w:val="0"/>
      <w:marRight w:val="0"/>
      <w:marTop w:val="0"/>
      <w:marBottom w:val="0"/>
      <w:divBdr>
        <w:top w:val="none" w:sz="0" w:space="0" w:color="auto"/>
        <w:left w:val="none" w:sz="0" w:space="0" w:color="auto"/>
        <w:bottom w:val="none" w:sz="0" w:space="0" w:color="auto"/>
        <w:right w:val="none" w:sz="0" w:space="0" w:color="auto"/>
      </w:divBdr>
    </w:div>
    <w:div w:id="653753055">
      <w:bodyDiv w:val="1"/>
      <w:marLeft w:val="0"/>
      <w:marRight w:val="0"/>
      <w:marTop w:val="0"/>
      <w:marBottom w:val="0"/>
      <w:divBdr>
        <w:top w:val="none" w:sz="0" w:space="0" w:color="auto"/>
        <w:left w:val="none" w:sz="0" w:space="0" w:color="auto"/>
        <w:bottom w:val="none" w:sz="0" w:space="0" w:color="auto"/>
        <w:right w:val="none" w:sz="0" w:space="0" w:color="auto"/>
      </w:divBdr>
    </w:div>
    <w:div w:id="690884898">
      <w:bodyDiv w:val="1"/>
      <w:marLeft w:val="0"/>
      <w:marRight w:val="0"/>
      <w:marTop w:val="0"/>
      <w:marBottom w:val="0"/>
      <w:divBdr>
        <w:top w:val="none" w:sz="0" w:space="0" w:color="auto"/>
        <w:left w:val="none" w:sz="0" w:space="0" w:color="auto"/>
        <w:bottom w:val="none" w:sz="0" w:space="0" w:color="auto"/>
        <w:right w:val="none" w:sz="0" w:space="0" w:color="auto"/>
      </w:divBdr>
    </w:div>
    <w:div w:id="696658753">
      <w:bodyDiv w:val="1"/>
      <w:marLeft w:val="0"/>
      <w:marRight w:val="0"/>
      <w:marTop w:val="0"/>
      <w:marBottom w:val="0"/>
      <w:divBdr>
        <w:top w:val="none" w:sz="0" w:space="0" w:color="auto"/>
        <w:left w:val="none" w:sz="0" w:space="0" w:color="auto"/>
        <w:bottom w:val="none" w:sz="0" w:space="0" w:color="auto"/>
        <w:right w:val="none" w:sz="0" w:space="0" w:color="auto"/>
      </w:divBdr>
    </w:div>
    <w:div w:id="705954345">
      <w:bodyDiv w:val="1"/>
      <w:marLeft w:val="0"/>
      <w:marRight w:val="0"/>
      <w:marTop w:val="0"/>
      <w:marBottom w:val="0"/>
      <w:divBdr>
        <w:top w:val="none" w:sz="0" w:space="0" w:color="auto"/>
        <w:left w:val="none" w:sz="0" w:space="0" w:color="auto"/>
        <w:bottom w:val="none" w:sz="0" w:space="0" w:color="auto"/>
        <w:right w:val="none" w:sz="0" w:space="0" w:color="auto"/>
      </w:divBdr>
    </w:div>
    <w:div w:id="731536164">
      <w:bodyDiv w:val="1"/>
      <w:marLeft w:val="0"/>
      <w:marRight w:val="0"/>
      <w:marTop w:val="0"/>
      <w:marBottom w:val="0"/>
      <w:divBdr>
        <w:top w:val="none" w:sz="0" w:space="0" w:color="auto"/>
        <w:left w:val="none" w:sz="0" w:space="0" w:color="auto"/>
        <w:bottom w:val="none" w:sz="0" w:space="0" w:color="auto"/>
        <w:right w:val="none" w:sz="0" w:space="0" w:color="auto"/>
      </w:divBdr>
    </w:div>
    <w:div w:id="738332504">
      <w:bodyDiv w:val="1"/>
      <w:marLeft w:val="0"/>
      <w:marRight w:val="0"/>
      <w:marTop w:val="0"/>
      <w:marBottom w:val="0"/>
      <w:divBdr>
        <w:top w:val="none" w:sz="0" w:space="0" w:color="auto"/>
        <w:left w:val="none" w:sz="0" w:space="0" w:color="auto"/>
        <w:bottom w:val="none" w:sz="0" w:space="0" w:color="auto"/>
        <w:right w:val="none" w:sz="0" w:space="0" w:color="auto"/>
      </w:divBdr>
    </w:div>
    <w:div w:id="756096657">
      <w:bodyDiv w:val="1"/>
      <w:marLeft w:val="0"/>
      <w:marRight w:val="0"/>
      <w:marTop w:val="0"/>
      <w:marBottom w:val="0"/>
      <w:divBdr>
        <w:top w:val="none" w:sz="0" w:space="0" w:color="auto"/>
        <w:left w:val="none" w:sz="0" w:space="0" w:color="auto"/>
        <w:bottom w:val="none" w:sz="0" w:space="0" w:color="auto"/>
        <w:right w:val="none" w:sz="0" w:space="0" w:color="auto"/>
      </w:divBdr>
    </w:div>
    <w:div w:id="789930868">
      <w:bodyDiv w:val="1"/>
      <w:marLeft w:val="0"/>
      <w:marRight w:val="0"/>
      <w:marTop w:val="0"/>
      <w:marBottom w:val="0"/>
      <w:divBdr>
        <w:top w:val="none" w:sz="0" w:space="0" w:color="auto"/>
        <w:left w:val="none" w:sz="0" w:space="0" w:color="auto"/>
        <w:bottom w:val="none" w:sz="0" w:space="0" w:color="auto"/>
        <w:right w:val="none" w:sz="0" w:space="0" w:color="auto"/>
      </w:divBdr>
      <w:divsChild>
        <w:div w:id="461658797">
          <w:marLeft w:val="0"/>
          <w:marRight w:val="0"/>
          <w:marTop w:val="0"/>
          <w:marBottom w:val="0"/>
          <w:divBdr>
            <w:top w:val="none" w:sz="0" w:space="0" w:color="auto"/>
            <w:left w:val="none" w:sz="0" w:space="0" w:color="auto"/>
            <w:bottom w:val="none" w:sz="0" w:space="0" w:color="auto"/>
            <w:right w:val="none" w:sz="0" w:space="0" w:color="auto"/>
          </w:divBdr>
        </w:div>
      </w:divsChild>
    </w:div>
    <w:div w:id="798183122">
      <w:bodyDiv w:val="1"/>
      <w:marLeft w:val="0"/>
      <w:marRight w:val="0"/>
      <w:marTop w:val="0"/>
      <w:marBottom w:val="0"/>
      <w:divBdr>
        <w:top w:val="none" w:sz="0" w:space="0" w:color="auto"/>
        <w:left w:val="none" w:sz="0" w:space="0" w:color="auto"/>
        <w:bottom w:val="none" w:sz="0" w:space="0" w:color="auto"/>
        <w:right w:val="none" w:sz="0" w:space="0" w:color="auto"/>
      </w:divBdr>
    </w:div>
    <w:div w:id="799955132">
      <w:bodyDiv w:val="1"/>
      <w:marLeft w:val="0"/>
      <w:marRight w:val="0"/>
      <w:marTop w:val="0"/>
      <w:marBottom w:val="0"/>
      <w:divBdr>
        <w:top w:val="none" w:sz="0" w:space="0" w:color="auto"/>
        <w:left w:val="none" w:sz="0" w:space="0" w:color="auto"/>
        <w:bottom w:val="none" w:sz="0" w:space="0" w:color="auto"/>
        <w:right w:val="none" w:sz="0" w:space="0" w:color="auto"/>
      </w:divBdr>
    </w:div>
    <w:div w:id="801656405">
      <w:bodyDiv w:val="1"/>
      <w:marLeft w:val="0"/>
      <w:marRight w:val="0"/>
      <w:marTop w:val="0"/>
      <w:marBottom w:val="0"/>
      <w:divBdr>
        <w:top w:val="none" w:sz="0" w:space="0" w:color="auto"/>
        <w:left w:val="none" w:sz="0" w:space="0" w:color="auto"/>
        <w:bottom w:val="none" w:sz="0" w:space="0" w:color="auto"/>
        <w:right w:val="none" w:sz="0" w:space="0" w:color="auto"/>
      </w:divBdr>
    </w:div>
    <w:div w:id="807941322">
      <w:bodyDiv w:val="1"/>
      <w:marLeft w:val="0"/>
      <w:marRight w:val="0"/>
      <w:marTop w:val="0"/>
      <w:marBottom w:val="0"/>
      <w:divBdr>
        <w:top w:val="none" w:sz="0" w:space="0" w:color="auto"/>
        <w:left w:val="none" w:sz="0" w:space="0" w:color="auto"/>
        <w:bottom w:val="none" w:sz="0" w:space="0" w:color="auto"/>
        <w:right w:val="none" w:sz="0" w:space="0" w:color="auto"/>
      </w:divBdr>
    </w:div>
    <w:div w:id="866059878">
      <w:bodyDiv w:val="1"/>
      <w:marLeft w:val="0"/>
      <w:marRight w:val="0"/>
      <w:marTop w:val="0"/>
      <w:marBottom w:val="0"/>
      <w:divBdr>
        <w:top w:val="none" w:sz="0" w:space="0" w:color="auto"/>
        <w:left w:val="none" w:sz="0" w:space="0" w:color="auto"/>
        <w:bottom w:val="none" w:sz="0" w:space="0" w:color="auto"/>
        <w:right w:val="none" w:sz="0" w:space="0" w:color="auto"/>
      </w:divBdr>
    </w:div>
    <w:div w:id="915748281">
      <w:bodyDiv w:val="1"/>
      <w:marLeft w:val="0"/>
      <w:marRight w:val="0"/>
      <w:marTop w:val="0"/>
      <w:marBottom w:val="0"/>
      <w:divBdr>
        <w:top w:val="none" w:sz="0" w:space="0" w:color="auto"/>
        <w:left w:val="none" w:sz="0" w:space="0" w:color="auto"/>
        <w:bottom w:val="none" w:sz="0" w:space="0" w:color="auto"/>
        <w:right w:val="none" w:sz="0" w:space="0" w:color="auto"/>
      </w:divBdr>
    </w:div>
    <w:div w:id="969558838">
      <w:bodyDiv w:val="1"/>
      <w:marLeft w:val="0"/>
      <w:marRight w:val="0"/>
      <w:marTop w:val="0"/>
      <w:marBottom w:val="0"/>
      <w:divBdr>
        <w:top w:val="none" w:sz="0" w:space="0" w:color="auto"/>
        <w:left w:val="none" w:sz="0" w:space="0" w:color="auto"/>
        <w:bottom w:val="none" w:sz="0" w:space="0" w:color="auto"/>
        <w:right w:val="none" w:sz="0" w:space="0" w:color="auto"/>
      </w:divBdr>
    </w:div>
    <w:div w:id="986327006">
      <w:bodyDiv w:val="1"/>
      <w:marLeft w:val="0"/>
      <w:marRight w:val="0"/>
      <w:marTop w:val="0"/>
      <w:marBottom w:val="0"/>
      <w:divBdr>
        <w:top w:val="none" w:sz="0" w:space="0" w:color="auto"/>
        <w:left w:val="none" w:sz="0" w:space="0" w:color="auto"/>
        <w:bottom w:val="none" w:sz="0" w:space="0" w:color="auto"/>
        <w:right w:val="none" w:sz="0" w:space="0" w:color="auto"/>
      </w:divBdr>
    </w:div>
    <w:div w:id="1007563829">
      <w:bodyDiv w:val="1"/>
      <w:marLeft w:val="0"/>
      <w:marRight w:val="0"/>
      <w:marTop w:val="0"/>
      <w:marBottom w:val="0"/>
      <w:divBdr>
        <w:top w:val="none" w:sz="0" w:space="0" w:color="auto"/>
        <w:left w:val="none" w:sz="0" w:space="0" w:color="auto"/>
        <w:bottom w:val="none" w:sz="0" w:space="0" w:color="auto"/>
        <w:right w:val="none" w:sz="0" w:space="0" w:color="auto"/>
      </w:divBdr>
    </w:div>
    <w:div w:id="1018655683">
      <w:bodyDiv w:val="1"/>
      <w:marLeft w:val="0"/>
      <w:marRight w:val="0"/>
      <w:marTop w:val="0"/>
      <w:marBottom w:val="0"/>
      <w:divBdr>
        <w:top w:val="none" w:sz="0" w:space="0" w:color="auto"/>
        <w:left w:val="none" w:sz="0" w:space="0" w:color="auto"/>
        <w:bottom w:val="none" w:sz="0" w:space="0" w:color="auto"/>
        <w:right w:val="none" w:sz="0" w:space="0" w:color="auto"/>
      </w:divBdr>
    </w:div>
    <w:div w:id="1029571798">
      <w:bodyDiv w:val="1"/>
      <w:marLeft w:val="0"/>
      <w:marRight w:val="0"/>
      <w:marTop w:val="0"/>
      <w:marBottom w:val="0"/>
      <w:divBdr>
        <w:top w:val="none" w:sz="0" w:space="0" w:color="auto"/>
        <w:left w:val="none" w:sz="0" w:space="0" w:color="auto"/>
        <w:bottom w:val="none" w:sz="0" w:space="0" w:color="auto"/>
        <w:right w:val="none" w:sz="0" w:space="0" w:color="auto"/>
      </w:divBdr>
    </w:div>
    <w:div w:id="1030378487">
      <w:bodyDiv w:val="1"/>
      <w:marLeft w:val="0"/>
      <w:marRight w:val="0"/>
      <w:marTop w:val="0"/>
      <w:marBottom w:val="0"/>
      <w:divBdr>
        <w:top w:val="none" w:sz="0" w:space="0" w:color="auto"/>
        <w:left w:val="none" w:sz="0" w:space="0" w:color="auto"/>
        <w:bottom w:val="none" w:sz="0" w:space="0" w:color="auto"/>
        <w:right w:val="none" w:sz="0" w:space="0" w:color="auto"/>
      </w:divBdr>
    </w:div>
    <w:div w:id="1042293503">
      <w:bodyDiv w:val="1"/>
      <w:marLeft w:val="0"/>
      <w:marRight w:val="0"/>
      <w:marTop w:val="0"/>
      <w:marBottom w:val="0"/>
      <w:divBdr>
        <w:top w:val="none" w:sz="0" w:space="0" w:color="auto"/>
        <w:left w:val="none" w:sz="0" w:space="0" w:color="auto"/>
        <w:bottom w:val="none" w:sz="0" w:space="0" w:color="auto"/>
        <w:right w:val="none" w:sz="0" w:space="0" w:color="auto"/>
      </w:divBdr>
    </w:div>
    <w:div w:id="1056468787">
      <w:bodyDiv w:val="1"/>
      <w:marLeft w:val="0"/>
      <w:marRight w:val="0"/>
      <w:marTop w:val="0"/>
      <w:marBottom w:val="0"/>
      <w:divBdr>
        <w:top w:val="none" w:sz="0" w:space="0" w:color="auto"/>
        <w:left w:val="none" w:sz="0" w:space="0" w:color="auto"/>
        <w:bottom w:val="none" w:sz="0" w:space="0" w:color="auto"/>
        <w:right w:val="none" w:sz="0" w:space="0" w:color="auto"/>
      </w:divBdr>
    </w:div>
    <w:div w:id="1091048919">
      <w:bodyDiv w:val="1"/>
      <w:marLeft w:val="0"/>
      <w:marRight w:val="0"/>
      <w:marTop w:val="0"/>
      <w:marBottom w:val="0"/>
      <w:divBdr>
        <w:top w:val="none" w:sz="0" w:space="0" w:color="auto"/>
        <w:left w:val="none" w:sz="0" w:space="0" w:color="auto"/>
        <w:bottom w:val="none" w:sz="0" w:space="0" w:color="auto"/>
        <w:right w:val="none" w:sz="0" w:space="0" w:color="auto"/>
      </w:divBdr>
    </w:div>
    <w:div w:id="1096709762">
      <w:bodyDiv w:val="1"/>
      <w:marLeft w:val="0"/>
      <w:marRight w:val="0"/>
      <w:marTop w:val="0"/>
      <w:marBottom w:val="0"/>
      <w:divBdr>
        <w:top w:val="none" w:sz="0" w:space="0" w:color="auto"/>
        <w:left w:val="none" w:sz="0" w:space="0" w:color="auto"/>
        <w:bottom w:val="none" w:sz="0" w:space="0" w:color="auto"/>
        <w:right w:val="none" w:sz="0" w:space="0" w:color="auto"/>
      </w:divBdr>
    </w:div>
    <w:div w:id="1099524250">
      <w:bodyDiv w:val="1"/>
      <w:marLeft w:val="0"/>
      <w:marRight w:val="0"/>
      <w:marTop w:val="0"/>
      <w:marBottom w:val="0"/>
      <w:divBdr>
        <w:top w:val="none" w:sz="0" w:space="0" w:color="auto"/>
        <w:left w:val="none" w:sz="0" w:space="0" w:color="auto"/>
        <w:bottom w:val="none" w:sz="0" w:space="0" w:color="auto"/>
        <w:right w:val="none" w:sz="0" w:space="0" w:color="auto"/>
      </w:divBdr>
    </w:div>
    <w:div w:id="1105661354">
      <w:bodyDiv w:val="1"/>
      <w:marLeft w:val="0"/>
      <w:marRight w:val="0"/>
      <w:marTop w:val="0"/>
      <w:marBottom w:val="0"/>
      <w:divBdr>
        <w:top w:val="none" w:sz="0" w:space="0" w:color="auto"/>
        <w:left w:val="none" w:sz="0" w:space="0" w:color="auto"/>
        <w:bottom w:val="none" w:sz="0" w:space="0" w:color="auto"/>
        <w:right w:val="none" w:sz="0" w:space="0" w:color="auto"/>
      </w:divBdr>
    </w:div>
    <w:div w:id="1127047708">
      <w:bodyDiv w:val="1"/>
      <w:marLeft w:val="0"/>
      <w:marRight w:val="0"/>
      <w:marTop w:val="0"/>
      <w:marBottom w:val="0"/>
      <w:divBdr>
        <w:top w:val="none" w:sz="0" w:space="0" w:color="auto"/>
        <w:left w:val="none" w:sz="0" w:space="0" w:color="auto"/>
        <w:bottom w:val="none" w:sz="0" w:space="0" w:color="auto"/>
        <w:right w:val="none" w:sz="0" w:space="0" w:color="auto"/>
      </w:divBdr>
    </w:div>
    <w:div w:id="1145899937">
      <w:bodyDiv w:val="1"/>
      <w:marLeft w:val="0"/>
      <w:marRight w:val="0"/>
      <w:marTop w:val="0"/>
      <w:marBottom w:val="0"/>
      <w:divBdr>
        <w:top w:val="none" w:sz="0" w:space="0" w:color="auto"/>
        <w:left w:val="none" w:sz="0" w:space="0" w:color="auto"/>
        <w:bottom w:val="none" w:sz="0" w:space="0" w:color="auto"/>
        <w:right w:val="none" w:sz="0" w:space="0" w:color="auto"/>
      </w:divBdr>
    </w:div>
    <w:div w:id="1191257030">
      <w:bodyDiv w:val="1"/>
      <w:marLeft w:val="0"/>
      <w:marRight w:val="0"/>
      <w:marTop w:val="0"/>
      <w:marBottom w:val="0"/>
      <w:divBdr>
        <w:top w:val="none" w:sz="0" w:space="0" w:color="auto"/>
        <w:left w:val="none" w:sz="0" w:space="0" w:color="auto"/>
        <w:bottom w:val="none" w:sz="0" w:space="0" w:color="auto"/>
        <w:right w:val="none" w:sz="0" w:space="0" w:color="auto"/>
      </w:divBdr>
    </w:div>
    <w:div w:id="1241208118">
      <w:bodyDiv w:val="1"/>
      <w:marLeft w:val="0"/>
      <w:marRight w:val="0"/>
      <w:marTop w:val="0"/>
      <w:marBottom w:val="0"/>
      <w:divBdr>
        <w:top w:val="none" w:sz="0" w:space="0" w:color="auto"/>
        <w:left w:val="none" w:sz="0" w:space="0" w:color="auto"/>
        <w:bottom w:val="none" w:sz="0" w:space="0" w:color="auto"/>
        <w:right w:val="none" w:sz="0" w:space="0" w:color="auto"/>
      </w:divBdr>
    </w:div>
    <w:div w:id="1260794098">
      <w:bodyDiv w:val="1"/>
      <w:marLeft w:val="0"/>
      <w:marRight w:val="0"/>
      <w:marTop w:val="0"/>
      <w:marBottom w:val="0"/>
      <w:divBdr>
        <w:top w:val="none" w:sz="0" w:space="0" w:color="auto"/>
        <w:left w:val="none" w:sz="0" w:space="0" w:color="auto"/>
        <w:bottom w:val="none" w:sz="0" w:space="0" w:color="auto"/>
        <w:right w:val="none" w:sz="0" w:space="0" w:color="auto"/>
      </w:divBdr>
      <w:divsChild>
        <w:div w:id="669336216">
          <w:marLeft w:val="0"/>
          <w:marRight w:val="0"/>
          <w:marTop w:val="0"/>
          <w:marBottom w:val="0"/>
          <w:divBdr>
            <w:top w:val="none" w:sz="0" w:space="0" w:color="auto"/>
            <w:left w:val="none" w:sz="0" w:space="0" w:color="auto"/>
            <w:bottom w:val="none" w:sz="0" w:space="0" w:color="auto"/>
            <w:right w:val="none" w:sz="0" w:space="0" w:color="auto"/>
          </w:divBdr>
          <w:divsChild>
            <w:div w:id="1656449223">
              <w:marLeft w:val="0"/>
              <w:marRight w:val="0"/>
              <w:marTop w:val="0"/>
              <w:marBottom w:val="0"/>
              <w:divBdr>
                <w:top w:val="none" w:sz="0" w:space="0" w:color="auto"/>
                <w:left w:val="none" w:sz="0" w:space="0" w:color="auto"/>
                <w:bottom w:val="none" w:sz="0" w:space="0" w:color="auto"/>
                <w:right w:val="none" w:sz="0" w:space="0" w:color="auto"/>
              </w:divBdr>
            </w:div>
            <w:div w:id="1252812648">
              <w:marLeft w:val="0"/>
              <w:marRight w:val="0"/>
              <w:marTop w:val="0"/>
              <w:marBottom w:val="0"/>
              <w:divBdr>
                <w:top w:val="none" w:sz="0" w:space="0" w:color="auto"/>
                <w:left w:val="none" w:sz="0" w:space="0" w:color="auto"/>
                <w:bottom w:val="none" w:sz="0" w:space="0" w:color="auto"/>
                <w:right w:val="none" w:sz="0" w:space="0" w:color="auto"/>
              </w:divBdr>
            </w:div>
          </w:divsChild>
        </w:div>
        <w:div w:id="1412123251">
          <w:marLeft w:val="0"/>
          <w:marRight w:val="0"/>
          <w:marTop w:val="0"/>
          <w:marBottom w:val="0"/>
          <w:divBdr>
            <w:top w:val="none" w:sz="0" w:space="0" w:color="auto"/>
            <w:left w:val="none" w:sz="0" w:space="0" w:color="auto"/>
            <w:bottom w:val="none" w:sz="0" w:space="0" w:color="auto"/>
            <w:right w:val="none" w:sz="0" w:space="0" w:color="auto"/>
          </w:divBdr>
        </w:div>
      </w:divsChild>
    </w:div>
    <w:div w:id="1284922971">
      <w:bodyDiv w:val="1"/>
      <w:marLeft w:val="0"/>
      <w:marRight w:val="0"/>
      <w:marTop w:val="0"/>
      <w:marBottom w:val="0"/>
      <w:divBdr>
        <w:top w:val="none" w:sz="0" w:space="0" w:color="auto"/>
        <w:left w:val="none" w:sz="0" w:space="0" w:color="auto"/>
        <w:bottom w:val="none" w:sz="0" w:space="0" w:color="auto"/>
        <w:right w:val="none" w:sz="0" w:space="0" w:color="auto"/>
      </w:divBdr>
    </w:div>
    <w:div w:id="1294142352">
      <w:bodyDiv w:val="1"/>
      <w:marLeft w:val="0"/>
      <w:marRight w:val="0"/>
      <w:marTop w:val="0"/>
      <w:marBottom w:val="0"/>
      <w:divBdr>
        <w:top w:val="none" w:sz="0" w:space="0" w:color="auto"/>
        <w:left w:val="none" w:sz="0" w:space="0" w:color="auto"/>
        <w:bottom w:val="none" w:sz="0" w:space="0" w:color="auto"/>
        <w:right w:val="none" w:sz="0" w:space="0" w:color="auto"/>
      </w:divBdr>
    </w:div>
    <w:div w:id="1294798067">
      <w:bodyDiv w:val="1"/>
      <w:marLeft w:val="0"/>
      <w:marRight w:val="0"/>
      <w:marTop w:val="0"/>
      <w:marBottom w:val="0"/>
      <w:divBdr>
        <w:top w:val="none" w:sz="0" w:space="0" w:color="auto"/>
        <w:left w:val="none" w:sz="0" w:space="0" w:color="auto"/>
        <w:bottom w:val="none" w:sz="0" w:space="0" w:color="auto"/>
        <w:right w:val="none" w:sz="0" w:space="0" w:color="auto"/>
      </w:divBdr>
    </w:div>
    <w:div w:id="1323972139">
      <w:bodyDiv w:val="1"/>
      <w:marLeft w:val="0"/>
      <w:marRight w:val="0"/>
      <w:marTop w:val="0"/>
      <w:marBottom w:val="0"/>
      <w:divBdr>
        <w:top w:val="none" w:sz="0" w:space="0" w:color="auto"/>
        <w:left w:val="none" w:sz="0" w:space="0" w:color="auto"/>
        <w:bottom w:val="none" w:sz="0" w:space="0" w:color="auto"/>
        <w:right w:val="none" w:sz="0" w:space="0" w:color="auto"/>
      </w:divBdr>
    </w:div>
    <w:div w:id="1364939002">
      <w:bodyDiv w:val="1"/>
      <w:marLeft w:val="0"/>
      <w:marRight w:val="0"/>
      <w:marTop w:val="0"/>
      <w:marBottom w:val="0"/>
      <w:divBdr>
        <w:top w:val="none" w:sz="0" w:space="0" w:color="auto"/>
        <w:left w:val="none" w:sz="0" w:space="0" w:color="auto"/>
        <w:bottom w:val="none" w:sz="0" w:space="0" w:color="auto"/>
        <w:right w:val="none" w:sz="0" w:space="0" w:color="auto"/>
      </w:divBdr>
    </w:div>
    <w:div w:id="1366491250">
      <w:bodyDiv w:val="1"/>
      <w:marLeft w:val="0"/>
      <w:marRight w:val="0"/>
      <w:marTop w:val="0"/>
      <w:marBottom w:val="0"/>
      <w:divBdr>
        <w:top w:val="none" w:sz="0" w:space="0" w:color="auto"/>
        <w:left w:val="none" w:sz="0" w:space="0" w:color="auto"/>
        <w:bottom w:val="none" w:sz="0" w:space="0" w:color="auto"/>
        <w:right w:val="none" w:sz="0" w:space="0" w:color="auto"/>
      </w:divBdr>
    </w:div>
    <w:div w:id="1390691975">
      <w:bodyDiv w:val="1"/>
      <w:marLeft w:val="0"/>
      <w:marRight w:val="0"/>
      <w:marTop w:val="0"/>
      <w:marBottom w:val="0"/>
      <w:divBdr>
        <w:top w:val="none" w:sz="0" w:space="0" w:color="auto"/>
        <w:left w:val="none" w:sz="0" w:space="0" w:color="auto"/>
        <w:bottom w:val="none" w:sz="0" w:space="0" w:color="auto"/>
        <w:right w:val="none" w:sz="0" w:space="0" w:color="auto"/>
      </w:divBdr>
    </w:div>
    <w:div w:id="1397825625">
      <w:bodyDiv w:val="1"/>
      <w:marLeft w:val="0"/>
      <w:marRight w:val="0"/>
      <w:marTop w:val="0"/>
      <w:marBottom w:val="0"/>
      <w:divBdr>
        <w:top w:val="none" w:sz="0" w:space="0" w:color="auto"/>
        <w:left w:val="none" w:sz="0" w:space="0" w:color="auto"/>
        <w:bottom w:val="none" w:sz="0" w:space="0" w:color="auto"/>
        <w:right w:val="none" w:sz="0" w:space="0" w:color="auto"/>
      </w:divBdr>
    </w:div>
    <w:div w:id="1399550411">
      <w:bodyDiv w:val="1"/>
      <w:marLeft w:val="0"/>
      <w:marRight w:val="0"/>
      <w:marTop w:val="0"/>
      <w:marBottom w:val="0"/>
      <w:divBdr>
        <w:top w:val="none" w:sz="0" w:space="0" w:color="auto"/>
        <w:left w:val="none" w:sz="0" w:space="0" w:color="auto"/>
        <w:bottom w:val="none" w:sz="0" w:space="0" w:color="auto"/>
        <w:right w:val="none" w:sz="0" w:space="0" w:color="auto"/>
      </w:divBdr>
    </w:div>
    <w:div w:id="1432778322">
      <w:bodyDiv w:val="1"/>
      <w:marLeft w:val="0"/>
      <w:marRight w:val="0"/>
      <w:marTop w:val="0"/>
      <w:marBottom w:val="0"/>
      <w:divBdr>
        <w:top w:val="none" w:sz="0" w:space="0" w:color="auto"/>
        <w:left w:val="none" w:sz="0" w:space="0" w:color="auto"/>
        <w:bottom w:val="none" w:sz="0" w:space="0" w:color="auto"/>
        <w:right w:val="none" w:sz="0" w:space="0" w:color="auto"/>
      </w:divBdr>
    </w:div>
    <w:div w:id="1445921079">
      <w:bodyDiv w:val="1"/>
      <w:marLeft w:val="0"/>
      <w:marRight w:val="0"/>
      <w:marTop w:val="0"/>
      <w:marBottom w:val="0"/>
      <w:divBdr>
        <w:top w:val="none" w:sz="0" w:space="0" w:color="auto"/>
        <w:left w:val="none" w:sz="0" w:space="0" w:color="auto"/>
        <w:bottom w:val="none" w:sz="0" w:space="0" w:color="auto"/>
        <w:right w:val="none" w:sz="0" w:space="0" w:color="auto"/>
      </w:divBdr>
    </w:div>
    <w:div w:id="1480877809">
      <w:bodyDiv w:val="1"/>
      <w:marLeft w:val="0"/>
      <w:marRight w:val="0"/>
      <w:marTop w:val="0"/>
      <w:marBottom w:val="0"/>
      <w:divBdr>
        <w:top w:val="none" w:sz="0" w:space="0" w:color="auto"/>
        <w:left w:val="none" w:sz="0" w:space="0" w:color="auto"/>
        <w:bottom w:val="none" w:sz="0" w:space="0" w:color="auto"/>
        <w:right w:val="none" w:sz="0" w:space="0" w:color="auto"/>
      </w:divBdr>
    </w:div>
    <w:div w:id="1485462821">
      <w:bodyDiv w:val="1"/>
      <w:marLeft w:val="0"/>
      <w:marRight w:val="0"/>
      <w:marTop w:val="0"/>
      <w:marBottom w:val="0"/>
      <w:divBdr>
        <w:top w:val="none" w:sz="0" w:space="0" w:color="auto"/>
        <w:left w:val="none" w:sz="0" w:space="0" w:color="auto"/>
        <w:bottom w:val="none" w:sz="0" w:space="0" w:color="auto"/>
        <w:right w:val="none" w:sz="0" w:space="0" w:color="auto"/>
      </w:divBdr>
    </w:div>
    <w:div w:id="1516385991">
      <w:bodyDiv w:val="1"/>
      <w:marLeft w:val="0"/>
      <w:marRight w:val="0"/>
      <w:marTop w:val="0"/>
      <w:marBottom w:val="0"/>
      <w:divBdr>
        <w:top w:val="none" w:sz="0" w:space="0" w:color="auto"/>
        <w:left w:val="none" w:sz="0" w:space="0" w:color="auto"/>
        <w:bottom w:val="none" w:sz="0" w:space="0" w:color="auto"/>
        <w:right w:val="none" w:sz="0" w:space="0" w:color="auto"/>
      </w:divBdr>
    </w:div>
    <w:div w:id="1524854598">
      <w:bodyDiv w:val="1"/>
      <w:marLeft w:val="0"/>
      <w:marRight w:val="0"/>
      <w:marTop w:val="0"/>
      <w:marBottom w:val="0"/>
      <w:divBdr>
        <w:top w:val="none" w:sz="0" w:space="0" w:color="auto"/>
        <w:left w:val="none" w:sz="0" w:space="0" w:color="auto"/>
        <w:bottom w:val="none" w:sz="0" w:space="0" w:color="auto"/>
        <w:right w:val="none" w:sz="0" w:space="0" w:color="auto"/>
      </w:divBdr>
    </w:div>
    <w:div w:id="1549680242">
      <w:bodyDiv w:val="1"/>
      <w:marLeft w:val="0"/>
      <w:marRight w:val="0"/>
      <w:marTop w:val="0"/>
      <w:marBottom w:val="0"/>
      <w:divBdr>
        <w:top w:val="none" w:sz="0" w:space="0" w:color="auto"/>
        <w:left w:val="none" w:sz="0" w:space="0" w:color="auto"/>
        <w:bottom w:val="none" w:sz="0" w:space="0" w:color="auto"/>
        <w:right w:val="none" w:sz="0" w:space="0" w:color="auto"/>
      </w:divBdr>
    </w:div>
    <w:div w:id="1562399569">
      <w:bodyDiv w:val="1"/>
      <w:marLeft w:val="0"/>
      <w:marRight w:val="0"/>
      <w:marTop w:val="0"/>
      <w:marBottom w:val="0"/>
      <w:divBdr>
        <w:top w:val="none" w:sz="0" w:space="0" w:color="auto"/>
        <w:left w:val="none" w:sz="0" w:space="0" w:color="auto"/>
        <w:bottom w:val="none" w:sz="0" w:space="0" w:color="auto"/>
        <w:right w:val="none" w:sz="0" w:space="0" w:color="auto"/>
      </w:divBdr>
    </w:div>
    <w:div w:id="1564213751">
      <w:bodyDiv w:val="1"/>
      <w:marLeft w:val="0"/>
      <w:marRight w:val="0"/>
      <w:marTop w:val="0"/>
      <w:marBottom w:val="0"/>
      <w:divBdr>
        <w:top w:val="none" w:sz="0" w:space="0" w:color="auto"/>
        <w:left w:val="none" w:sz="0" w:space="0" w:color="auto"/>
        <w:bottom w:val="none" w:sz="0" w:space="0" w:color="auto"/>
        <w:right w:val="none" w:sz="0" w:space="0" w:color="auto"/>
      </w:divBdr>
    </w:div>
    <w:div w:id="1600528382">
      <w:bodyDiv w:val="1"/>
      <w:marLeft w:val="0"/>
      <w:marRight w:val="0"/>
      <w:marTop w:val="0"/>
      <w:marBottom w:val="0"/>
      <w:divBdr>
        <w:top w:val="none" w:sz="0" w:space="0" w:color="auto"/>
        <w:left w:val="none" w:sz="0" w:space="0" w:color="auto"/>
        <w:bottom w:val="none" w:sz="0" w:space="0" w:color="auto"/>
        <w:right w:val="none" w:sz="0" w:space="0" w:color="auto"/>
      </w:divBdr>
    </w:div>
    <w:div w:id="1621645485">
      <w:bodyDiv w:val="1"/>
      <w:marLeft w:val="0"/>
      <w:marRight w:val="0"/>
      <w:marTop w:val="0"/>
      <w:marBottom w:val="0"/>
      <w:divBdr>
        <w:top w:val="none" w:sz="0" w:space="0" w:color="auto"/>
        <w:left w:val="none" w:sz="0" w:space="0" w:color="auto"/>
        <w:bottom w:val="none" w:sz="0" w:space="0" w:color="auto"/>
        <w:right w:val="none" w:sz="0" w:space="0" w:color="auto"/>
      </w:divBdr>
    </w:div>
    <w:div w:id="1623028611">
      <w:bodyDiv w:val="1"/>
      <w:marLeft w:val="0"/>
      <w:marRight w:val="0"/>
      <w:marTop w:val="0"/>
      <w:marBottom w:val="0"/>
      <w:divBdr>
        <w:top w:val="none" w:sz="0" w:space="0" w:color="auto"/>
        <w:left w:val="none" w:sz="0" w:space="0" w:color="auto"/>
        <w:bottom w:val="none" w:sz="0" w:space="0" w:color="auto"/>
        <w:right w:val="none" w:sz="0" w:space="0" w:color="auto"/>
      </w:divBdr>
    </w:div>
    <w:div w:id="1624725340">
      <w:bodyDiv w:val="1"/>
      <w:marLeft w:val="0"/>
      <w:marRight w:val="0"/>
      <w:marTop w:val="0"/>
      <w:marBottom w:val="0"/>
      <w:divBdr>
        <w:top w:val="none" w:sz="0" w:space="0" w:color="auto"/>
        <w:left w:val="none" w:sz="0" w:space="0" w:color="auto"/>
        <w:bottom w:val="none" w:sz="0" w:space="0" w:color="auto"/>
        <w:right w:val="none" w:sz="0" w:space="0" w:color="auto"/>
      </w:divBdr>
    </w:div>
    <w:div w:id="1679885041">
      <w:bodyDiv w:val="1"/>
      <w:marLeft w:val="0"/>
      <w:marRight w:val="0"/>
      <w:marTop w:val="0"/>
      <w:marBottom w:val="0"/>
      <w:divBdr>
        <w:top w:val="none" w:sz="0" w:space="0" w:color="auto"/>
        <w:left w:val="none" w:sz="0" w:space="0" w:color="auto"/>
        <w:bottom w:val="none" w:sz="0" w:space="0" w:color="auto"/>
        <w:right w:val="none" w:sz="0" w:space="0" w:color="auto"/>
      </w:divBdr>
    </w:div>
    <w:div w:id="1685547171">
      <w:bodyDiv w:val="1"/>
      <w:marLeft w:val="0"/>
      <w:marRight w:val="0"/>
      <w:marTop w:val="0"/>
      <w:marBottom w:val="0"/>
      <w:divBdr>
        <w:top w:val="none" w:sz="0" w:space="0" w:color="auto"/>
        <w:left w:val="none" w:sz="0" w:space="0" w:color="auto"/>
        <w:bottom w:val="none" w:sz="0" w:space="0" w:color="auto"/>
        <w:right w:val="none" w:sz="0" w:space="0" w:color="auto"/>
      </w:divBdr>
    </w:div>
    <w:div w:id="1713647451">
      <w:bodyDiv w:val="1"/>
      <w:marLeft w:val="0"/>
      <w:marRight w:val="0"/>
      <w:marTop w:val="0"/>
      <w:marBottom w:val="0"/>
      <w:divBdr>
        <w:top w:val="none" w:sz="0" w:space="0" w:color="auto"/>
        <w:left w:val="none" w:sz="0" w:space="0" w:color="auto"/>
        <w:bottom w:val="none" w:sz="0" w:space="0" w:color="auto"/>
        <w:right w:val="none" w:sz="0" w:space="0" w:color="auto"/>
      </w:divBdr>
    </w:div>
    <w:div w:id="1737818882">
      <w:bodyDiv w:val="1"/>
      <w:marLeft w:val="0"/>
      <w:marRight w:val="0"/>
      <w:marTop w:val="0"/>
      <w:marBottom w:val="0"/>
      <w:divBdr>
        <w:top w:val="none" w:sz="0" w:space="0" w:color="auto"/>
        <w:left w:val="none" w:sz="0" w:space="0" w:color="auto"/>
        <w:bottom w:val="none" w:sz="0" w:space="0" w:color="auto"/>
        <w:right w:val="none" w:sz="0" w:space="0" w:color="auto"/>
      </w:divBdr>
    </w:div>
    <w:div w:id="1765488883">
      <w:bodyDiv w:val="1"/>
      <w:marLeft w:val="0"/>
      <w:marRight w:val="0"/>
      <w:marTop w:val="0"/>
      <w:marBottom w:val="0"/>
      <w:divBdr>
        <w:top w:val="none" w:sz="0" w:space="0" w:color="auto"/>
        <w:left w:val="none" w:sz="0" w:space="0" w:color="auto"/>
        <w:bottom w:val="none" w:sz="0" w:space="0" w:color="auto"/>
        <w:right w:val="none" w:sz="0" w:space="0" w:color="auto"/>
      </w:divBdr>
    </w:div>
    <w:div w:id="1797412578">
      <w:bodyDiv w:val="1"/>
      <w:marLeft w:val="0"/>
      <w:marRight w:val="0"/>
      <w:marTop w:val="0"/>
      <w:marBottom w:val="0"/>
      <w:divBdr>
        <w:top w:val="none" w:sz="0" w:space="0" w:color="auto"/>
        <w:left w:val="none" w:sz="0" w:space="0" w:color="auto"/>
        <w:bottom w:val="none" w:sz="0" w:space="0" w:color="auto"/>
        <w:right w:val="none" w:sz="0" w:space="0" w:color="auto"/>
      </w:divBdr>
    </w:div>
    <w:div w:id="1808156884">
      <w:bodyDiv w:val="1"/>
      <w:marLeft w:val="0"/>
      <w:marRight w:val="0"/>
      <w:marTop w:val="0"/>
      <w:marBottom w:val="0"/>
      <w:divBdr>
        <w:top w:val="none" w:sz="0" w:space="0" w:color="auto"/>
        <w:left w:val="none" w:sz="0" w:space="0" w:color="auto"/>
        <w:bottom w:val="none" w:sz="0" w:space="0" w:color="auto"/>
        <w:right w:val="none" w:sz="0" w:space="0" w:color="auto"/>
      </w:divBdr>
    </w:div>
    <w:div w:id="1818061884">
      <w:bodyDiv w:val="1"/>
      <w:marLeft w:val="0"/>
      <w:marRight w:val="0"/>
      <w:marTop w:val="0"/>
      <w:marBottom w:val="0"/>
      <w:divBdr>
        <w:top w:val="none" w:sz="0" w:space="0" w:color="auto"/>
        <w:left w:val="none" w:sz="0" w:space="0" w:color="auto"/>
        <w:bottom w:val="none" w:sz="0" w:space="0" w:color="auto"/>
        <w:right w:val="none" w:sz="0" w:space="0" w:color="auto"/>
      </w:divBdr>
    </w:div>
    <w:div w:id="1848057642">
      <w:bodyDiv w:val="1"/>
      <w:marLeft w:val="0"/>
      <w:marRight w:val="0"/>
      <w:marTop w:val="0"/>
      <w:marBottom w:val="0"/>
      <w:divBdr>
        <w:top w:val="none" w:sz="0" w:space="0" w:color="auto"/>
        <w:left w:val="none" w:sz="0" w:space="0" w:color="auto"/>
        <w:bottom w:val="none" w:sz="0" w:space="0" w:color="auto"/>
        <w:right w:val="none" w:sz="0" w:space="0" w:color="auto"/>
      </w:divBdr>
    </w:div>
    <w:div w:id="1868904188">
      <w:bodyDiv w:val="1"/>
      <w:marLeft w:val="0"/>
      <w:marRight w:val="0"/>
      <w:marTop w:val="0"/>
      <w:marBottom w:val="0"/>
      <w:divBdr>
        <w:top w:val="none" w:sz="0" w:space="0" w:color="auto"/>
        <w:left w:val="none" w:sz="0" w:space="0" w:color="auto"/>
        <w:bottom w:val="none" w:sz="0" w:space="0" w:color="auto"/>
        <w:right w:val="none" w:sz="0" w:space="0" w:color="auto"/>
      </w:divBdr>
    </w:div>
    <w:div w:id="1893037605">
      <w:bodyDiv w:val="1"/>
      <w:marLeft w:val="0"/>
      <w:marRight w:val="0"/>
      <w:marTop w:val="0"/>
      <w:marBottom w:val="0"/>
      <w:divBdr>
        <w:top w:val="none" w:sz="0" w:space="0" w:color="auto"/>
        <w:left w:val="none" w:sz="0" w:space="0" w:color="auto"/>
        <w:bottom w:val="none" w:sz="0" w:space="0" w:color="auto"/>
        <w:right w:val="none" w:sz="0" w:space="0" w:color="auto"/>
      </w:divBdr>
    </w:div>
    <w:div w:id="1912766435">
      <w:bodyDiv w:val="1"/>
      <w:marLeft w:val="0"/>
      <w:marRight w:val="0"/>
      <w:marTop w:val="0"/>
      <w:marBottom w:val="0"/>
      <w:divBdr>
        <w:top w:val="none" w:sz="0" w:space="0" w:color="auto"/>
        <w:left w:val="none" w:sz="0" w:space="0" w:color="auto"/>
        <w:bottom w:val="none" w:sz="0" w:space="0" w:color="auto"/>
        <w:right w:val="none" w:sz="0" w:space="0" w:color="auto"/>
      </w:divBdr>
    </w:div>
    <w:div w:id="1921522247">
      <w:bodyDiv w:val="1"/>
      <w:marLeft w:val="0"/>
      <w:marRight w:val="0"/>
      <w:marTop w:val="0"/>
      <w:marBottom w:val="0"/>
      <w:divBdr>
        <w:top w:val="none" w:sz="0" w:space="0" w:color="auto"/>
        <w:left w:val="none" w:sz="0" w:space="0" w:color="auto"/>
        <w:bottom w:val="none" w:sz="0" w:space="0" w:color="auto"/>
        <w:right w:val="none" w:sz="0" w:space="0" w:color="auto"/>
      </w:divBdr>
    </w:div>
    <w:div w:id="1938245767">
      <w:bodyDiv w:val="1"/>
      <w:marLeft w:val="0"/>
      <w:marRight w:val="0"/>
      <w:marTop w:val="0"/>
      <w:marBottom w:val="0"/>
      <w:divBdr>
        <w:top w:val="none" w:sz="0" w:space="0" w:color="auto"/>
        <w:left w:val="none" w:sz="0" w:space="0" w:color="auto"/>
        <w:bottom w:val="none" w:sz="0" w:space="0" w:color="auto"/>
        <w:right w:val="none" w:sz="0" w:space="0" w:color="auto"/>
      </w:divBdr>
    </w:div>
    <w:div w:id="1939170597">
      <w:bodyDiv w:val="1"/>
      <w:marLeft w:val="0"/>
      <w:marRight w:val="0"/>
      <w:marTop w:val="0"/>
      <w:marBottom w:val="0"/>
      <w:divBdr>
        <w:top w:val="none" w:sz="0" w:space="0" w:color="auto"/>
        <w:left w:val="none" w:sz="0" w:space="0" w:color="auto"/>
        <w:bottom w:val="none" w:sz="0" w:space="0" w:color="auto"/>
        <w:right w:val="none" w:sz="0" w:space="0" w:color="auto"/>
      </w:divBdr>
    </w:div>
    <w:div w:id="1981614959">
      <w:bodyDiv w:val="1"/>
      <w:marLeft w:val="0"/>
      <w:marRight w:val="0"/>
      <w:marTop w:val="0"/>
      <w:marBottom w:val="0"/>
      <w:divBdr>
        <w:top w:val="none" w:sz="0" w:space="0" w:color="auto"/>
        <w:left w:val="none" w:sz="0" w:space="0" w:color="auto"/>
        <w:bottom w:val="none" w:sz="0" w:space="0" w:color="auto"/>
        <w:right w:val="none" w:sz="0" w:space="0" w:color="auto"/>
      </w:divBdr>
    </w:div>
    <w:div w:id="2001537178">
      <w:bodyDiv w:val="1"/>
      <w:marLeft w:val="0"/>
      <w:marRight w:val="0"/>
      <w:marTop w:val="0"/>
      <w:marBottom w:val="0"/>
      <w:divBdr>
        <w:top w:val="none" w:sz="0" w:space="0" w:color="auto"/>
        <w:left w:val="none" w:sz="0" w:space="0" w:color="auto"/>
        <w:bottom w:val="none" w:sz="0" w:space="0" w:color="auto"/>
        <w:right w:val="none" w:sz="0" w:space="0" w:color="auto"/>
      </w:divBdr>
    </w:div>
    <w:div w:id="2024436558">
      <w:bodyDiv w:val="1"/>
      <w:marLeft w:val="0"/>
      <w:marRight w:val="0"/>
      <w:marTop w:val="0"/>
      <w:marBottom w:val="0"/>
      <w:divBdr>
        <w:top w:val="none" w:sz="0" w:space="0" w:color="auto"/>
        <w:left w:val="none" w:sz="0" w:space="0" w:color="auto"/>
        <w:bottom w:val="none" w:sz="0" w:space="0" w:color="auto"/>
        <w:right w:val="none" w:sz="0" w:space="0" w:color="auto"/>
      </w:divBdr>
    </w:div>
    <w:div w:id="2046903204">
      <w:bodyDiv w:val="1"/>
      <w:marLeft w:val="0"/>
      <w:marRight w:val="0"/>
      <w:marTop w:val="0"/>
      <w:marBottom w:val="0"/>
      <w:divBdr>
        <w:top w:val="none" w:sz="0" w:space="0" w:color="auto"/>
        <w:left w:val="none" w:sz="0" w:space="0" w:color="auto"/>
        <w:bottom w:val="none" w:sz="0" w:space="0" w:color="auto"/>
        <w:right w:val="none" w:sz="0" w:space="0" w:color="auto"/>
      </w:divBdr>
    </w:div>
    <w:div w:id="2103136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www.ncbi.nlm.nih.gov/pubmed/9418230" TargetMode="External"/><Relationship Id="rId18" Type="http://schemas.openxmlformats.org/officeDocument/2006/relationships/hyperlink" Target="https://www.acf.hhs.gov/cb/research-data-technology/statistics-research/child-maltreatment"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ncbi.nlm.nih.gov/pubmed/11428150" TargetMode="External"/><Relationship Id="rId17" Type="http://schemas.openxmlformats.org/officeDocument/2006/relationships/hyperlink" Target="http://www.ncbi.nlm.nih.gov/entrez/query.fcgi?cmd=Retrieve&amp;db=PubMed&amp;dopt=Citation&amp;list_uids=12220055" TargetMode="External"/><Relationship Id="rId2" Type="http://schemas.openxmlformats.org/officeDocument/2006/relationships/numbering" Target="numbering.xml"/><Relationship Id="rId16" Type="http://schemas.openxmlformats.org/officeDocument/2006/relationships/hyperlink" Target="http://www.ncbi.nlm.nih.gov/entrez/query.fcgi?cmd=Retrieve&amp;db=PubMed&amp;dopt=Citation&amp;list_uids=16829957"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2055128" TargetMode="External"/><Relationship Id="rId5" Type="http://schemas.openxmlformats.org/officeDocument/2006/relationships/webSettings" Target="webSettings.xml"/><Relationship Id="rId15" Type="http://schemas.openxmlformats.org/officeDocument/2006/relationships/hyperlink" Target="https://www.ncbi.nlm.nih.gov/pubmed/11771907" TargetMode="External"/><Relationship Id="rId23" Type="http://schemas.openxmlformats.org/officeDocument/2006/relationships/theme" Target="theme/theme1.xml"/><Relationship Id="rId10" Type="http://schemas.openxmlformats.org/officeDocument/2006/relationships/hyperlink" Target="https://www.ncbi.nlm.nih.gov/pubmed/3359865" TargetMode="External"/><Relationship Id="rId19" Type="http://schemas.openxmlformats.org/officeDocument/2006/relationships/hyperlink" Target="https://www.ncbi.nlm.nih.gov/pubmed/12832558" TargetMode="External"/><Relationship Id="rId4" Type="http://schemas.openxmlformats.org/officeDocument/2006/relationships/settings" Target="settings.xml"/><Relationship Id="rId9" Type="http://schemas.openxmlformats.org/officeDocument/2006/relationships/hyperlink" Target="https://www.ncbi.nlm.nih.gov/pmc/articles/PMC3035157/pdf/nihms-254256.pdf" TargetMode="External"/><Relationship Id="rId14" Type="http://schemas.openxmlformats.org/officeDocument/2006/relationships/hyperlink" Target="https://www.ncbi.nlm.nih.gov/pubmed/277075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B8FF5-C6E2-134C-8044-D605F7417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Pages>
  <Words>33139</Words>
  <Characters>188898</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21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tottenham@gmail.com</dc:creator>
  <cp:keywords/>
  <dc:description/>
  <cp:lastModifiedBy>Microsoft Office User</cp:lastModifiedBy>
  <cp:revision>6</cp:revision>
  <dcterms:created xsi:type="dcterms:W3CDTF">2020-04-02T15:19:00Z</dcterms:created>
  <dcterms:modified xsi:type="dcterms:W3CDTF">2020-05-20T14:03:00Z</dcterms:modified>
</cp:coreProperties>
</file>